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Times New Roman" w:eastAsiaTheme="minorHAnsi" w:hAnsi="Times New Roman" w:cs="Times New Roman"/>
          <w:color w:val="auto"/>
          <w:kern w:val="2"/>
          <w:sz w:val="24"/>
          <w:szCs w:val="24"/>
          <w:lang w:eastAsia="en-US"/>
          <w14:ligatures w14:val="standardContextual"/>
        </w:rPr>
        <w:id w:val="994069964"/>
        <w:docPartObj>
          <w:docPartGallery w:val="Table of Contents"/>
          <w:docPartUnique/>
        </w:docPartObj>
      </w:sdtPr>
      <w:sdtEndPr>
        <w:rPr>
          <w:b/>
          <w:bCs/>
        </w:rPr>
      </w:sdtEndPr>
      <w:sdtContent>
        <w:p w14:paraId="0683DA67" w14:textId="18B3BD22" w:rsidR="00611627" w:rsidRPr="00A76D46" w:rsidRDefault="00611627" w:rsidP="00A76D46">
          <w:pPr>
            <w:pStyle w:val="Nadpisobsahu"/>
            <w:numPr>
              <w:ilvl w:val="0"/>
              <w:numId w:val="0"/>
            </w:numPr>
            <w:ind w:left="432"/>
            <w:jc w:val="both"/>
            <w:rPr>
              <w:rFonts w:ascii="Times New Roman" w:hAnsi="Times New Roman" w:cs="Times New Roman"/>
              <w:sz w:val="24"/>
              <w:szCs w:val="24"/>
            </w:rPr>
          </w:pPr>
          <w:r w:rsidRPr="00A76D46">
            <w:rPr>
              <w:rFonts w:ascii="Times New Roman" w:hAnsi="Times New Roman" w:cs="Times New Roman"/>
              <w:sz w:val="24"/>
              <w:szCs w:val="24"/>
            </w:rPr>
            <w:t>Obsah</w:t>
          </w:r>
        </w:p>
        <w:p w14:paraId="6754C63D" w14:textId="52DE71B0" w:rsidR="00D43672" w:rsidRPr="00A76D46" w:rsidRDefault="00611627"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TOC \o "1-3" \h \z \u </w:instrText>
          </w:r>
          <w:r w:rsidRPr="00A76D46">
            <w:rPr>
              <w:rFonts w:ascii="Times New Roman" w:hAnsi="Times New Roman" w:cs="Times New Roman"/>
              <w:sz w:val="24"/>
              <w:szCs w:val="24"/>
            </w:rPr>
            <w:fldChar w:fldCharType="separate"/>
          </w:r>
          <w:hyperlink w:anchor="_Toc164160351" w:history="1">
            <w:r w:rsidR="00D43672" w:rsidRPr="00A76D46">
              <w:rPr>
                <w:rStyle w:val="Hypertextovodkaz"/>
                <w:rFonts w:ascii="Times New Roman" w:hAnsi="Times New Roman" w:cs="Times New Roman"/>
                <w:noProof/>
                <w:sz w:val="24"/>
                <w:szCs w:val="24"/>
              </w:rPr>
              <w:t>1</w:t>
            </w:r>
            <w:r w:rsidR="00D43672" w:rsidRPr="00A76D46">
              <w:rPr>
                <w:rFonts w:ascii="Times New Roman" w:eastAsiaTheme="minorEastAsia" w:hAnsi="Times New Roman" w:cs="Times New Roman"/>
                <w:noProof/>
                <w:sz w:val="24"/>
                <w:szCs w:val="24"/>
                <w:lang w:eastAsia="cs-CZ"/>
              </w:rPr>
              <w:tab/>
            </w:r>
            <w:r w:rsidR="00D43672" w:rsidRPr="00A76D46">
              <w:rPr>
                <w:rStyle w:val="Hypertextovodkaz"/>
                <w:rFonts w:ascii="Times New Roman" w:hAnsi="Times New Roman" w:cs="Times New Roman"/>
                <w:noProof/>
                <w:sz w:val="24"/>
                <w:szCs w:val="24"/>
              </w:rPr>
              <w:t>Úvod</w:t>
            </w:r>
            <w:r w:rsidR="00D43672" w:rsidRPr="00A76D46">
              <w:rPr>
                <w:rFonts w:ascii="Times New Roman" w:hAnsi="Times New Roman" w:cs="Times New Roman"/>
                <w:noProof/>
                <w:webHidden/>
                <w:sz w:val="24"/>
                <w:szCs w:val="24"/>
              </w:rPr>
              <w:tab/>
            </w:r>
            <w:r w:rsidR="00D43672" w:rsidRPr="00A76D46">
              <w:rPr>
                <w:rFonts w:ascii="Times New Roman" w:hAnsi="Times New Roman" w:cs="Times New Roman"/>
                <w:noProof/>
                <w:webHidden/>
                <w:sz w:val="24"/>
                <w:szCs w:val="24"/>
              </w:rPr>
              <w:fldChar w:fldCharType="begin"/>
            </w:r>
            <w:r w:rsidR="00D43672" w:rsidRPr="00A76D46">
              <w:rPr>
                <w:rFonts w:ascii="Times New Roman" w:hAnsi="Times New Roman" w:cs="Times New Roman"/>
                <w:noProof/>
                <w:webHidden/>
                <w:sz w:val="24"/>
                <w:szCs w:val="24"/>
              </w:rPr>
              <w:instrText xml:space="preserve"> PAGEREF _Toc164160351 \h </w:instrText>
            </w:r>
            <w:r w:rsidR="00D43672" w:rsidRPr="00A76D46">
              <w:rPr>
                <w:rFonts w:ascii="Times New Roman" w:hAnsi="Times New Roman" w:cs="Times New Roman"/>
                <w:noProof/>
                <w:webHidden/>
                <w:sz w:val="24"/>
                <w:szCs w:val="24"/>
              </w:rPr>
            </w:r>
            <w:r w:rsidR="00D43672"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3</w:t>
            </w:r>
            <w:r w:rsidR="00D43672" w:rsidRPr="00A76D46">
              <w:rPr>
                <w:rFonts w:ascii="Times New Roman" w:hAnsi="Times New Roman" w:cs="Times New Roman"/>
                <w:noProof/>
                <w:webHidden/>
                <w:sz w:val="24"/>
                <w:szCs w:val="24"/>
              </w:rPr>
              <w:fldChar w:fldCharType="end"/>
            </w:r>
          </w:hyperlink>
        </w:p>
        <w:p w14:paraId="3A45FE82" w14:textId="326745D1" w:rsidR="00D43672" w:rsidRPr="00A76D46" w:rsidRDefault="00D43672"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2" w:history="1">
            <w:r w:rsidRPr="00A76D46">
              <w:rPr>
                <w:rStyle w:val="Hypertextovodkaz"/>
                <w:rFonts w:ascii="Times New Roman" w:hAnsi="Times New Roman" w:cs="Times New Roman"/>
                <w:noProof/>
                <w:sz w:val="24"/>
                <w:szCs w:val="24"/>
              </w:rPr>
              <w:t>2</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TEORETICKÁ ČÁST</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52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3</w:t>
            </w:r>
            <w:r w:rsidRPr="00A76D46">
              <w:rPr>
                <w:rFonts w:ascii="Times New Roman" w:hAnsi="Times New Roman" w:cs="Times New Roman"/>
                <w:noProof/>
                <w:webHidden/>
                <w:sz w:val="24"/>
                <w:szCs w:val="24"/>
              </w:rPr>
              <w:fldChar w:fldCharType="end"/>
            </w:r>
          </w:hyperlink>
        </w:p>
        <w:p w14:paraId="2A418DBB" w14:textId="5011D140" w:rsidR="00D43672" w:rsidRPr="00A76D46" w:rsidRDefault="00D43672"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3" w:history="1">
            <w:r w:rsidRPr="00A76D46">
              <w:rPr>
                <w:rStyle w:val="Hypertextovodkaz"/>
                <w:rFonts w:ascii="Times New Roman" w:hAnsi="Times New Roman" w:cs="Times New Roman"/>
                <w:noProof/>
                <w:sz w:val="24"/>
                <w:szCs w:val="24"/>
              </w:rPr>
              <w:t>2.1</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Charakteristika a vývoj házené</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53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3</w:t>
            </w:r>
            <w:r w:rsidRPr="00A76D46">
              <w:rPr>
                <w:rFonts w:ascii="Times New Roman" w:hAnsi="Times New Roman" w:cs="Times New Roman"/>
                <w:noProof/>
                <w:webHidden/>
                <w:sz w:val="24"/>
                <w:szCs w:val="24"/>
              </w:rPr>
              <w:fldChar w:fldCharType="end"/>
            </w:r>
          </w:hyperlink>
        </w:p>
        <w:p w14:paraId="2FE703DE" w14:textId="3E1EA94F" w:rsidR="00D43672" w:rsidRPr="00A76D46" w:rsidRDefault="00D43672"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4" w:history="1">
            <w:r w:rsidRPr="00A76D46">
              <w:rPr>
                <w:rStyle w:val="Hypertextovodkaz"/>
                <w:rFonts w:ascii="Times New Roman" w:hAnsi="Times New Roman" w:cs="Times New Roman"/>
                <w:noProof/>
                <w:sz w:val="24"/>
                <w:szCs w:val="24"/>
                <w:lang w:val="en-US"/>
              </w:rPr>
              <w:t>2.1.1</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Pravidla</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54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4</w:t>
            </w:r>
            <w:r w:rsidRPr="00A76D46">
              <w:rPr>
                <w:rFonts w:ascii="Times New Roman" w:hAnsi="Times New Roman" w:cs="Times New Roman"/>
                <w:noProof/>
                <w:webHidden/>
                <w:sz w:val="24"/>
                <w:szCs w:val="24"/>
              </w:rPr>
              <w:fldChar w:fldCharType="end"/>
            </w:r>
          </w:hyperlink>
        </w:p>
        <w:p w14:paraId="4C8C39AF" w14:textId="1BFA4D5A" w:rsidR="00D43672" w:rsidRPr="00A76D46" w:rsidRDefault="00D43672"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5" w:history="1">
            <w:r w:rsidRPr="00A76D46">
              <w:rPr>
                <w:rStyle w:val="Hypertextovodkaz"/>
                <w:rFonts w:ascii="Times New Roman" w:hAnsi="Times New Roman" w:cs="Times New Roman"/>
                <w:noProof/>
                <w:sz w:val="24"/>
                <w:szCs w:val="24"/>
              </w:rPr>
              <w:t>2.2</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Charakteristika herního výkonu v házené</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55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6</w:t>
            </w:r>
            <w:r w:rsidRPr="00A76D46">
              <w:rPr>
                <w:rFonts w:ascii="Times New Roman" w:hAnsi="Times New Roman" w:cs="Times New Roman"/>
                <w:noProof/>
                <w:webHidden/>
                <w:sz w:val="24"/>
                <w:szCs w:val="24"/>
              </w:rPr>
              <w:fldChar w:fldCharType="end"/>
            </w:r>
          </w:hyperlink>
        </w:p>
        <w:p w14:paraId="3A8DC6D7" w14:textId="0E6F13A1" w:rsidR="00D43672" w:rsidRPr="00A76D46" w:rsidRDefault="00D43672"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6" w:history="1">
            <w:r w:rsidRPr="00A76D46">
              <w:rPr>
                <w:rStyle w:val="Hypertextovodkaz"/>
                <w:rFonts w:ascii="Times New Roman" w:hAnsi="Times New Roman" w:cs="Times New Roman"/>
                <w:noProof/>
                <w:sz w:val="24"/>
                <w:szCs w:val="24"/>
              </w:rPr>
              <w:t>2.3</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Struktura sportovního výkonu</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56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8</w:t>
            </w:r>
            <w:r w:rsidRPr="00A76D46">
              <w:rPr>
                <w:rFonts w:ascii="Times New Roman" w:hAnsi="Times New Roman" w:cs="Times New Roman"/>
                <w:noProof/>
                <w:webHidden/>
                <w:sz w:val="24"/>
                <w:szCs w:val="24"/>
              </w:rPr>
              <w:fldChar w:fldCharType="end"/>
            </w:r>
          </w:hyperlink>
        </w:p>
        <w:p w14:paraId="6C11FEE5" w14:textId="753AC3B5" w:rsidR="00D43672" w:rsidRPr="00A76D46" w:rsidRDefault="00D43672"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7" w:history="1">
            <w:r w:rsidRPr="00A76D46">
              <w:rPr>
                <w:rStyle w:val="Hypertextovodkaz"/>
                <w:rFonts w:ascii="Times New Roman" w:hAnsi="Times New Roman" w:cs="Times New Roman"/>
                <w:noProof/>
                <w:sz w:val="24"/>
                <w:szCs w:val="24"/>
              </w:rPr>
              <w:t>2.4</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Vybrané faktory sportovního výkonu v házené</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57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0</w:t>
            </w:r>
            <w:r w:rsidRPr="00A76D46">
              <w:rPr>
                <w:rFonts w:ascii="Times New Roman" w:hAnsi="Times New Roman" w:cs="Times New Roman"/>
                <w:noProof/>
                <w:webHidden/>
                <w:sz w:val="24"/>
                <w:szCs w:val="24"/>
              </w:rPr>
              <w:fldChar w:fldCharType="end"/>
            </w:r>
          </w:hyperlink>
        </w:p>
        <w:p w14:paraId="096C7A66" w14:textId="53AD5276" w:rsidR="00D43672" w:rsidRPr="00A76D46" w:rsidRDefault="00D43672"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8" w:history="1">
            <w:r w:rsidRPr="00A76D46">
              <w:rPr>
                <w:rStyle w:val="Hypertextovodkaz"/>
                <w:rFonts w:ascii="Times New Roman" w:hAnsi="Times New Roman" w:cs="Times New Roman"/>
                <w:noProof/>
                <w:sz w:val="24"/>
                <w:szCs w:val="24"/>
              </w:rPr>
              <w:t>2.4.1</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Somatické faktory</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58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0</w:t>
            </w:r>
            <w:r w:rsidRPr="00A76D46">
              <w:rPr>
                <w:rFonts w:ascii="Times New Roman" w:hAnsi="Times New Roman" w:cs="Times New Roman"/>
                <w:noProof/>
                <w:webHidden/>
                <w:sz w:val="24"/>
                <w:szCs w:val="24"/>
              </w:rPr>
              <w:fldChar w:fldCharType="end"/>
            </w:r>
          </w:hyperlink>
        </w:p>
        <w:p w14:paraId="21A0616A" w14:textId="56CEFBBD" w:rsidR="00D43672" w:rsidRPr="00A76D46" w:rsidRDefault="00D43672"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59" w:history="1">
            <w:r w:rsidRPr="00A76D46">
              <w:rPr>
                <w:rStyle w:val="Hypertextovodkaz"/>
                <w:rFonts w:ascii="Times New Roman" w:hAnsi="Times New Roman" w:cs="Times New Roman"/>
                <w:noProof/>
                <w:sz w:val="24"/>
                <w:szCs w:val="24"/>
              </w:rPr>
              <w:t>2.4.2</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Technické faktory</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59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1</w:t>
            </w:r>
            <w:r w:rsidRPr="00A76D46">
              <w:rPr>
                <w:rFonts w:ascii="Times New Roman" w:hAnsi="Times New Roman" w:cs="Times New Roman"/>
                <w:noProof/>
                <w:webHidden/>
                <w:sz w:val="24"/>
                <w:szCs w:val="24"/>
              </w:rPr>
              <w:fldChar w:fldCharType="end"/>
            </w:r>
          </w:hyperlink>
        </w:p>
        <w:p w14:paraId="20C5E87D" w14:textId="564902D0" w:rsidR="00D43672" w:rsidRPr="00A76D46" w:rsidRDefault="00D43672"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0" w:history="1">
            <w:r w:rsidRPr="00A76D46">
              <w:rPr>
                <w:rStyle w:val="Hypertextovodkaz"/>
                <w:rFonts w:ascii="Times New Roman" w:hAnsi="Times New Roman" w:cs="Times New Roman"/>
                <w:noProof/>
                <w:sz w:val="24"/>
                <w:szCs w:val="24"/>
              </w:rPr>
              <w:t>2.5</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Motorické schopnosti</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60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3</w:t>
            </w:r>
            <w:r w:rsidRPr="00A76D46">
              <w:rPr>
                <w:rFonts w:ascii="Times New Roman" w:hAnsi="Times New Roman" w:cs="Times New Roman"/>
                <w:noProof/>
                <w:webHidden/>
                <w:sz w:val="24"/>
                <w:szCs w:val="24"/>
              </w:rPr>
              <w:fldChar w:fldCharType="end"/>
            </w:r>
          </w:hyperlink>
        </w:p>
        <w:p w14:paraId="6374DA1A" w14:textId="27767AA7" w:rsidR="00D43672" w:rsidRPr="00A76D46" w:rsidRDefault="00D43672"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1" w:history="1">
            <w:r w:rsidRPr="00A76D46">
              <w:rPr>
                <w:rStyle w:val="Hypertextovodkaz"/>
                <w:rFonts w:ascii="Times New Roman" w:hAnsi="Times New Roman" w:cs="Times New Roman"/>
                <w:noProof/>
                <w:sz w:val="24"/>
                <w:szCs w:val="24"/>
              </w:rPr>
              <w:t>2.5.1</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Silové schopnosti</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61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3</w:t>
            </w:r>
            <w:r w:rsidRPr="00A76D46">
              <w:rPr>
                <w:rFonts w:ascii="Times New Roman" w:hAnsi="Times New Roman" w:cs="Times New Roman"/>
                <w:noProof/>
                <w:webHidden/>
                <w:sz w:val="24"/>
                <w:szCs w:val="24"/>
              </w:rPr>
              <w:fldChar w:fldCharType="end"/>
            </w:r>
          </w:hyperlink>
        </w:p>
        <w:p w14:paraId="14DFF75B" w14:textId="0C524F6B" w:rsidR="00D43672" w:rsidRPr="00A76D46" w:rsidRDefault="00D43672"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2" w:history="1">
            <w:r w:rsidRPr="00A76D46">
              <w:rPr>
                <w:rStyle w:val="Hypertextovodkaz"/>
                <w:rFonts w:ascii="Times New Roman" w:hAnsi="Times New Roman" w:cs="Times New Roman"/>
                <w:noProof/>
                <w:sz w:val="24"/>
                <w:szCs w:val="24"/>
              </w:rPr>
              <w:t>2.5.2</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Rychlostní schopnosti</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62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4</w:t>
            </w:r>
            <w:r w:rsidRPr="00A76D46">
              <w:rPr>
                <w:rFonts w:ascii="Times New Roman" w:hAnsi="Times New Roman" w:cs="Times New Roman"/>
                <w:noProof/>
                <w:webHidden/>
                <w:sz w:val="24"/>
                <w:szCs w:val="24"/>
              </w:rPr>
              <w:fldChar w:fldCharType="end"/>
            </w:r>
          </w:hyperlink>
        </w:p>
        <w:p w14:paraId="6F2124B7" w14:textId="1A00DF88" w:rsidR="00D43672" w:rsidRPr="00A76D46" w:rsidRDefault="00D43672"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3" w:history="1">
            <w:r w:rsidRPr="00A76D46">
              <w:rPr>
                <w:rStyle w:val="Hypertextovodkaz"/>
                <w:rFonts w:ascii="Times New Roman" w:hAnsi="Times New Roman" w:cs="Times New Roman"/>
                <w:noProof/>
                <w:sz w:val="24"/>
                <w:szCs w:val="24"/>
              </w:rPr>
              <w:t>2.5.3</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Vytrvalostní schopnosti</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63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5</w:t>
            </w:r>
            <w:r w:rsidRPr="00A76D46">
              <w:rPr>
                <w:rFonts w:ascii="Times New Roman" w:hAnsi="Times New Roman" w:cs="Times New Roman"/>
                <w:noProof/>
                <w:webHidden/>
                <w:sz w:val="24"/>
                <w:szCs w:val="24"/>
              </w:rPr>
              <w:fldChar w:fldCharType="end"/>
            </w:r>
          </w:hyperlink>
        </w:p>
        <w:p w14:paraId="658A6555" w14:textId="53C9F93E" w:rsidR="00D43672" w:rsidRPr="00A76D46" w:rsidRDefault="00D43672"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4" w:history="1">
            <w:r w:rsidRPr="00A76D46">
              <w:rPr>
                <w:rStyle w:val="Hypertextovodkaz"/>
                <w:rFonts w:ascii="Times New Roman" w:hAnsi="Times New Roman" w:cs="Times New Roman"/>
                <w:noProof/>
                <w:sz w:val="24"/>
                <w:szCs w:val="24"/>
              </w:rPr>
              <w:t>2.5.4</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Koordinační schopnosti</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64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6</w:t>
            </w:r>
            <w:r w:rsidRPr="00A76D46">
              <w:rPr>
                <w:rFonts w:ascii="Times New Roman" w:hAnsi="Times New Roman" w:cs="Times New Roman"/>
                <w:noProof/>
                <w:webHidden/>
                <w:sz w:val="24"/>
                <w:szCs w:val="24"/>
              </w:rPr>
              <w:fldChar w:fldCharType="end"/>
            </w:r>
          </w:hyperlink>
        </w:p>
        <w:p w14:paraId="095E5A9B" w14:textId="680440AC" w:rsidR="00D43672" w:rsidRPr="00A76D46" w:rsidRDefault="00D43672"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5" w:history="1">
            <w:r w:rsidRPr="00A76D46">
              <w:rPr>
                <w:rStyle w:val="Hypertextovodkaz"/>
                <w:rFonts w:ascii="Times New Roman" w:hAnsi="Times New Roman" w:cs="Times New Roman"/>
                <w:noProof/>
                <w:sz w:val="24"/>
                <w:szCs w:val="24"/>
              </w:rPr>
              <w:t>2.5.5</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Pohyblivost</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65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7</w:t>
            </w:r>
            <w:r w:rsidRPr="00A76D46">
              <w:rPr>
                <w:rFonts w:ascii="Times New Roman" w:hAnsi="Times New Roman" w:cs="Times New Roman"/>
                <w:noProof/>
                <w:webHidden/>
                <w:sz w:val="24"/>
                <w:szCs w:val="24"/>
              </w:rPr>
              <w:fldChar w:fldCharType="end"/>
            </w:r>
          </w:hyperlink>
        </w:p>
        <w:p w14:paraId="03C68EEE" w14:textId="45322266" w:rsidR="00D43672" w:rsidRPr="00A76D46" w:rsidRDefault="00D43672"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6" w:history="1">
            <w:r w:rsidRPr="00A76D46">
              <w:rPr>
                <w:rStyle w:val="Hypertextovodkaz"/>
                <w:rFonts w:ascii="Times New Roman" w:hAnsi="Times New Roman" w:cs="Times New Roman"/>
                <w:noProof/>
                <w:sz w:val="24"/>
                <w:szCs w:val="24"/>
              </w:rPr>
              <w:t>2.6</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Měření motorických schopností</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66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8</w:t>
            </w:r>
            <w:r w:rsidRPr="00A76D46">
              <w:rPr>
                <w:rFonts w:ascii="Times New Roman" w:hAnsi="Times New Roman" w:cs="Times New Roman"/>
                <w:noProof/>
                <w:webHidden/>
                <w:sz w:val="24"/>
                <w:szCs w:val="24"/>
              </w:rPr>
              <w:fldChar w:fldCharType="end"/>
            </w:r>
          </w:hyperlink>
        </w:p>
        <w:p w14:paraId="7365F0C9" w14:textId="5640967E" w:rsidR="00D43672" w:rsidRPr="00A76D46" w:rsidRDefault="00D43672"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7" w:history="1">
            <w:r w:rsidRPr="00A76D46">
              <w:rPr>
                <w:rStyle w:val="Hypertextovodkaz"/>
                <w:rFonts w:ascii="Times New Roman" w:hAnsi="Times New Roman" w:cs="Times New Roman"/>
                <w:noProof/>
                <w:sz w:val="24"/>
                <w:szCs w:val="24"/>
              </w:rPr>
              <w:t>3</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CÍLE, VĚDECKÉ OTÁZKY A HYPOTÉZY</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67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9</w:t>
            </w:r>
            <w:r w:rsidRPr="00A76D46">
              <w:rPr>
                <w:rFonts w:ascii="Times New Roman" w:hAnsi="Times New Roman" w:cs="Times New Roman"/>
                <w:noProof/>
                <w:webHidden/>
                <w:sz w:val="24"/>
                <w:szCs w:val="24"/>
              </w:rPr>
              <w:fldChar w:fldCharType="end"/>
            </w:r>
          </w:hyperlink>
        </w:p>
        <w:p w14:paraId="28D3554B" w14:textId="7EC1181B" w:rsidR="00D43672" w:rsidRPr="00A76D46" w:rsidRDefault="00D43672"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8" w:history="1">
            <w:r w:rsidRPr="00A76D46">
              <w:rPr>
                <w:rStyle w:val="Hypertextovodkaz"/>
                <w:rFonts w:ascii="Times New Roman" w:hAnsi="Times New Roman" w:cs="Times New Roman"/>
                <w:noProof/>
                <w:sz w:val="24"/>
                <w:szCs w:val="24"/>
              </w:rPr>
              <w:t>3.1</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Cíle práce</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68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9</w:t>
            </w:r>
            <w:r w:rsidRPr="00A76D46">
              <w:rPr>
                <w:rFonts w:ascii="Times New Roman" w:hAnsi="Times New Roman" w:cs="Times New Roman"/>
                <w:noProof/>
                <w:webHidden/>
                <w:sz w:val="24"/>
                <w:szCs w:val="24"/>
              </w:rPr>
              <w:fldChar w:fldCharType="end"/>
            </w:r>
          </w:hyperlink>
        </w:p>
        <w:p w14:paraId="4E7BE4E7" w14:textId="74A25587" w:rsidR="00D43672" w:rsidRPr="00A76D46" w:rsidRDefault="00D43672"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69" w:history="1">
            <w:r w:rsidRPr="00A76D46">
              <w:rPr>
                <w:rStyle w:val="Hypertextovodkaz"/>
                <w:rFonts w:ascii="Times New Roman" w:hAnsi="Times New Roman" w:cs="Times New Roman"/>
                <w:noProof/>
                <w:sz w:val="24"/>
                <w:szCs w:val="24"/>
              </w:rPr>
              <w:t>3.2</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Vědecké otázky</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69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9</w:t>
            </w:r>
            <w:r w:rsidRPr="00A76D46">
              <w:rPr>
                <w:rFonts w:ascii="Times New Roman" w:hAnsi="Times New Roman" w:cs="Times New Roman"/>
                <w:noProof/>
                <w:webHidden/>
                <w:sz w:val="24"/>
                <w:szCs w:val="24"/>
              </w:rPr>
              <w:fldChar w:fldCharType="end"/>
            </w:r>
          </w:hyperlink>
        </w:p>
        <w:p w14:paraId="020956C7" w14:textId="381E3CE1" w:rsidR="00D43672" w:rsidRPr="00A76D46" w:rsidRDefault="00D43672"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0" w:history="1">
            <w:r w:rsidRPr="00A76D46">
              <w:rPr>
                <w:rStyle w:val="Hypertextovodkaz"/>
                <w:rFonts w:ascii="Times New Roman" w:hAnsi="Times New Roman" w:cs="Times New Roman"/>
                <w:noProof/>
                <w:sz w:val="24"/>
                <w:szCs w:val="24"/>
              </w:rPr>
              <w:t>3.3</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Hypotézy</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70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9</w:t>
            </w:r>
            <w:r w:rsidRPr="00A76D46">
              <w:rPr>
                <w:rFonts w:ascii="Times New Roman" w:hAnsi="Times New Roman" w:cs="Times New Roman"/>
                <w:noProof/>
                <w:webHidden/>
                <w:sz w:val="24"/>
                <w:szCs w:val="24"/>
              </w:rPr>
              <w:fldChar w:fldCharType="end"/>
            </w:r>
          </w:hyperlink>
        </w:p>
        <w:p w14:paraId="3B52B023" w14:textId="08E4FC3A" w:rsidR="00D43672" w:rsidRPr="00A76D46" w:rsidRDefault="00D43672"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1" w:history="1">
            <w:r w:rsidRPr="00A76D46">
              <w:rPr>
                <w:rStyle w:val="Hypertextovodkaz"/>
                <w:rFonts w:ascii="Times New Roman" w:hAnsi="Times New Roman" w:cs="Times New Roman"/>
                <w:noProof/>
                <w:sz w:val="24"/>
                <w:szCs w:val="24"/>
              </w:rPr>
              <w:t>4</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METODOLOGICKÁ ČÁST</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71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9</w:t>
            </w:r>
            <w:r w:rsidRPr="00A76D46">
              <w:rPr>
                <w:rFonts w:ascii="Times New Roman" w:hAnsi="Times New Roman" w:cs="Times New Roman"/>
                <w:noProof/>
                <w:webHidden/>
                <w:sz w:val="24"/>
                <w:szCs w:val="24"/>
              </w:rPr>
              <w:fldChar w:fldCharType="end"/>
            </w:r>
          </w:hyperlink>
        </w:p>
        <w:p w14:paraId="6E3C101F" w14:textId="2F07A057" w:rsidR="00D43672" w:rsidRPr="00A76D46" w:rsidRDefault="00D43672"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2" w:history="1">
            <w:r w:rsidRPr="00A76D46">
              <w:rPr>
                <w:rStyle w:val="Hypertextovodkaz"/>
                <w:rFonts w:ascii="Times New Roman" w:hAnsi="Times New Roman" w:cs="Times New Roman"/>
                <w:noProof/>
                <w:sz w:val="24"/>
                <w:szCs w:val="24"/>
              </w:rPr>
              <w:t>4.1</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Proces výzkumu</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72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19</w:t>
            </w:r>
            <w:r w:rsidRPr="00A76D46">
              <w:rPr>
                <w:rFonts w:ascii="Times New Roman" w:hAnsi="Times New Roman" w:cs="Times New Roman"/>
                <w:noProof/>
                <w:webHidden/>
                <w:sz w:val="24"/>
                <w:szCs w:val="24"/>
              </w:rPr>
              <w:fldChar w:fldCharType="end"/>
            </w:r>
          </w:hyperlink>
        </w:p>
        <w:p w14:paraId="11436B34" w14:textId="36DB9A8A" w:rsidR="00D43672" w:rsidRPr="00A76D46" w:rsidRDefault="00D43672"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3" w:history="1">
            <w:r w:rsidRPr="00A76D46">
              <w:rPr>
                <w:rStyle w:val="Hypertextovodkaz"/>
                <w:rFonts w:ascii="Times New Roman" w:hAnsi="Times New Roman" w:cs="Times New Roman"/>
                <w:noProof/>
                <w:sz w:val="24"/>
                <w:szCs w:val="24"/>
              </w:rPr>
              <w:t>4.2</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Charakteristika výzkumného souboru</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73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0</w:t>
            </w:r>
            <w:r w:rsidRPr="00A76D46">
              <w:rPr>
                <w:rFonts w:ascii="Times New Roman" w:hAnsi="Times New Roman" w:cs="Times New Roman"/>
                <w:noProof/>
                <w:webHidden/>
                <w:sz w:val="24"/>
                <w:szCs w:val="24"/>
              </w:rPr>
              <w:fldChar w:fldCharType="end"/>
            </w:r>
          </w:hyperlink>
        </w:p>
        <w:p w14:paraId="627459C5" w14:textId="075A7039" w:rsidR="00D43672" w:rsidRPr="00A76D46" w:rsidRDefault="00D43672"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4" w:history="1">
            <w:r w:rsidRPr="00A76D46">
              <w:rPr>
                <w:rStyle w:val="Hypertextovodkaz"/>
                <w:rFonts w:ascii="Times New Roman" w:hAnsi="Times New Roman" w:cs="Times New Roman"/>
                <w:noProof/>
                <w:sz w:val="24"/>
                <w:szCs w:val="24"/>
              </w:rPr>
              <w:t>4.3</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Popis vybraných testů a použité vybavení</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74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0</w:t>
            </w:r>
            <w:r w:rsidRPr="00A76D46">
              <w:rPr>
                <w:rFonts w:ascii="Times New Roman" w:hAnsi="Times New Roman" w:cs="Times New Roman"/>
                <w:noProof/>
                <w:webHidden/>
                <w:sz w:val="24"/>
                <w:szCs w:val="24"/>
              </w:rPr>
              <w:fldChar w:fldCharType="end"/>
            </w:r>
          </w:hyperlink>
        </w:p>
        <w:p w14:paraId="24A4B708" w14:textId="32B45E21" w:rsidR="00D43672" w:rsidRPr="00A76D46" w:rsidRDefault="00D43672"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5" w:history="1">
            <w:r w:rsidRPr="00A76D46">
              <w:rPr>
                <w:rStyle w:val="Hypertextovodkaz"/>
                <w:rFonts w:ascii="Times New Roman" w:hAnsi="Times New Roman" w:cs="Times New Roman"/>
                <w:noProof/>
                <w:sz w:val="24"/>
                <w:szCs w:val="24"/>
              </w:rPr>
              <w:t>4.3.1</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30 metrů sprint</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75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0</w:t>
            </w:r>
            <w:r w:rsidRPr="00A76D46">
              <w:rPr>
                <w:rFonts w:ascii="Times New Roman" w:hAnsi="Times New Roman" w:cs="Times New Roman"/>
                <w:noProof/>
                <w:webHidden/>
                <w:sz w:val="24"/>
                <w:szCs w:val="24"/>
              </w:rPr>
              <w:fldChar w:fldCharType="end"/>
            </w:r>
          </w:hyperlink>
        </w:p>
        <w:p w14:paraId="5E0E66ED" w14:textId="2C9308AD" w:rsidR="00D43672" w:rsidRPr="00A76D46" w:rsidRDefault="00D43672"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6" w:history="1">
            <w:r w:rsidRPr="00A76D46">
              <w:rPr>
                <w:rStyle w:val="Hypertextovodkaz"/>
                <w:rFonts w:ascii="Times New Roman" w:hAnsi="Times New Roman" w:cs="Times New Roman"/>
                <w:noProof/>
                <w:sz w:val="24"/>
                <w:szCs w:val="24"/>
              </w:rPr>
              <w:t>4.3.2</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T-test</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76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0</w:t>
            </w:r>
            <w:r w:rsidRPr="00A76D46">
              <w:rPr>
                <w:rFonts w:ascii="Times New Roman" w:hAnsi="Times New Roman" w:cs="Times New Roman"/>
                <w:noProof/>
                <w:webHidden/>
                <w:sz w:val="24"/>
                <w:szCs w:val="24"/>
              </w:rPr>
              <w:fldChar w:fldCharType="end"/>
            </w:r>
          </w:hyperlink>
        </w:p>
        <w:p w14:paraId="698F74B3" w14:textId="3C50FAC0" w:rsidR="00D43672" w:rsidRPr="00A76D46" w:rsidRDefault="00D43672"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7" w:history="1">
            <w:r w:rsidRPr="00A76D46">
              <w:rPr>
                <w:rStyle w:val="Hypertextovodkaz"/>
                <w:rFonts w:ascii="Times New Roman" w:hAnsi="Times New Roman" w:cs="Times New Roman"/>
                <w:noProof/>
                <w:sz w:val="24"/>
                <w:szCs w:val="24"/>
              </w:rPr>
              <w:t>4.3.3</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Rychlost odhodu míčem</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77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1</w:t>
            </w:r>
            <w:r w:rsidRPr="00A76D46">
              <w:rPr>
                <w:rFonts w:ascii="Times New Roman" w:hAnsi="Times New Roman" w:cs="Times New Roman"/>
                <w:noProof/>
                <w:webHidden/>
                <w:sz w:val="24"/>
                <w:szCs w:val="24"/>
              </w:rPr>
              <w:fldChar w:fldCharType="end"/>
            </w:r>
          </w:hyperlink>
        </w:p>
        <w:p w14:paraId="3F7CF8BB" w14:textId="505BC707" w:rsidR="00D43672" w:rsidRPr="00A76D46" w:rsidRDefault="00D43672"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8" w:history="1">
            <w:r w:rsidRPr="00A76D46">
              <w:rPr>
                <w:rStyle w:val="Hypertextovodkaz"/>
                <w:rFonts w:ascii="Times New Roman" w:hAnsi="Times New Roman" w:cs="Times New Roman"/>
                <w:noProof/>
                <w:sz w:val="24"/>
                <w:szCs w:val="24"/>
              </w:rPr>
              <w:t>4.3.4</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Horizontální skoky</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78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1</w:t>
            </w:r>
            <w:r w:rsidRPr="00A76D46">
              <w:rPr>
                <w:rFonts w:ascii="Times New Roman" w:hAnsi="Times New Roman" w:cs="Times New Roman"/>
                <w:noProof/>
                <w:webHidden/>
                <w:sz w:val="24"/>
                <w:szCs w:val="24"/>
              </w:rPr>
              <w:fldChar w:fldCharType="end"/>
            </w:r>
          </w:hyperlink>
        </w:p>
        <w:p w14:paraId="385EE185" w14:textId="53883FCA" w:rsidR="00D43672" w:rsidRPr="00A76D46" w:rsidRDefault="00D43672"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79" w:history="1">
            <w:r w:rsidRPr="00A76D46">
              <w:rPr>
                <w:rStyle w:val="Hypertextovodkaz"/>
                <w:rFonts w:ascii="Times New Roman" w:hAnsi="Times New Roman" w:cs="Times New Roman"/>
                <w:noProof/>
                <w:sz w:val="24"/>
                <w:szCs w:val="24"/>
              </w:rPr>
              <w:t>4.3.5</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Vertikální výskok</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79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1</w:t>
            </w:r>
            <w:r w:rsidRPr="00A76D46">
              <w:rPr>
                <w:rFonts w:ascii="Times New Roman" w:hAnsi="Times New Roman" w:cs="Times New Roman"/>
                <w:noProof/>
                <w:webHidden/>
                <w:sz w:val="24"/>
                <w:szCs w:val="24"/>
              </w:rPr>
              <w:fldChar w:fldCharType="end"/>
            </w:r>
          </w:hyperlink>
        </w:p>
        <w:p w14:paraId="2AFE7F03" w14:textId="0D9C98F8" w:rsidR="00D43672" w:rsidRPr="00A76D46" w:rsidRDefault="00D43672"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0" w:history="1">
            <w:r w:rsidRPr="00A76D46">
              <w:rPr>
                <w:rStyle w:val="Hypertextovodkaz"/>
                <w:rFonts w:ascii="Times New Roman" w:hAnsi="Times New Roman" w:cs="Times New Roman"/>
                <w:noProof/>
                <w:sz w:val="24"/>
                <w:szCs w:val="24"/>
              </w:rPr>
              <w:t>5</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VÝSLEDKOVÁ ČÁST</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80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1</w:t>
            </w:r>
            <w:r w:rsidRPr="00A76D46">
              <w:rPr>
                <w:rFonts w:ascii="Times New Roman" w:hAnsi="Times New Roman" w:cs="Times New Roman"/>
                <w:noProof/>
                <w:webHidden/>
                <w:sz w:val="24"/>
                <w:szCs w:val="24"/>
              </w:rPr>
              <w:fldChar w:fldCharType="end"/>
            </w:r>
          </w:hyperlink>
        </w:p>
        <w:p w14:paraId="005B6BD0" w14:textId="18028AA9" w:rsidR="00D43672" w:rsidRPr="00A76D46" w:rsidRDefault="00D43672"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1" w:history="1">
            <w:r w:rsidRPr="00A76D46">
              <w:rPr>
                <w:rStyle w:val="Hypertextovodkaz"/>
                <w:rFonts w:ascii="Times New Roman" w:hAnsi="Times New Roman" w:cs="Times New Roman"/>
                <w:noProof/>
                <w:sz w:val="24"/>
                <w:szCs w:val="24"/>
              </w:rPr>
              <w:t>5.1</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Testy rychlostních předpokladů v házené</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81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1</w:t>
            </w:r>
            <w:r w:rsidRPr="00A76D46">
              <w:rPr>
                <w:rFonts w:ascii="Times New Roman" w:hAnsi="Times New Roman" w:cs="Times New Roman"/>
                <w:noProof/>
                <w:webHidden/>
                <w:sz w:val="24"/>
                <w:szCs w:val="24"/>
              </w:rPr>
              <w:fldChar w:fldCharType="end"/>
            </w:r>
          </w:hyperlink>
        </w:p>
        <w:p w14:paraId="4E43B63F" w14:textId="4F74A5A5" w:rsidR="00D43672" w:rsidRPr="00A76D46" w:rsidRDefault="00D43672"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2" w:history="1">
            <w:r w:rsidRPr="00A76D46">
              <w:rPr>
                <w:rStyle w:val="Hypertextovodkaz"/>
                <w:rFonts w:ascii="Times New Roman" w:hAnsi="Times New Roman" w:cs="Times New Roman"/>
                <w:noProof/>
                <w:sz w:val="24"/>
                <w:szCs w:val="24"/>
              </w:rPr>
              <w:t>5.1.1</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30 metrů sprint</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82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2</w:t>
            </w:r>
            <w:r w:rsidRPr="00A76D46">
              <w:rPr>
                <w:rFonts w:ascii="Times New Roman" w:hAnsi="Times New Roman" w:cs="Times New Roman"/>
                <w:noProof/>
                <w:webHidden/>
                <w:sz w:val="24"/>
                <w:szCs w:val="24"/>
              </w:rPr>
              <w:fldChar w:fldCharType="end"/>
            </w:r>
          </w:hyperlink>
        </w:p>
        <w:p w14:paraId="16B364C2" w14:textId="283A709F" w:rsidR="00D43672" w:rsidRPr="00A76D46" w:rsidRDefault="00D43672"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3" w:history="1">
            <w:r w:rsidRPr="00A76D46">
              <w:rPr>
                <w:rStyle w:val="Hypertextovodkaz"/>
                <w:rFonts w:ascii="Times New Roman" w:hAnsi="Times New Roman" w:cs="Times New Roman"/>
                <w:noProof/>
                <w:sz w:val="24"/>
                <w:szCs w:val="24"/>
              </w:rPr>
              <w:t>5.1.2</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Testy rychlosti změny směru</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83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3</w:t>
            </w:r>
            <w:r w:rsidRPr="00A76D46">
              <w:rPr>
                <w:rFonts w:ascii="Times New Roman" w:hAnsi="Times New Roman" w:cs="Times New Roman"/>
                <w:noProof/>
                <w:webHidden/>
                <w:sz w:val="24"/>
                <w:szCs w:val="24"/>
              </w:rPr>
              <w:fldChar w:fldCharType="end"/>
            </w:r>
          </w:hyperlink>
        </w:p>
        <w:p w14:paraId="7B2D2E7B" w14:textId="316C4900" w:rsidR="00D43672" w:rsidRPr="00A76D46" w:rsidRDefault="00D43672"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4" w:history="1">
            <w:r w:rsidRPr="00A76D46">
              <w:rPr>
                <w:rStyle w:val="Hypertextovodkaz"/>
                <w:rFonts w:ascii="Times New Roman" w:hAnsi="Times New Roman" w:cs="Times New Roman"/>
                <w:noProof/>
                <w:sz w:val="24"/>
                <w:szCs w:val="24"/>
              </w:rPr>
              <w:t>5.2</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Testy silových předpokladů v házené</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84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3</w:t>
            </w:r>
            <w:r w:rsidRPr="00A76D46">
              <w:rPr>
                <w:rFonts w:ascii="Times New Roman" w:hAnsi="Times New Roman" w:cs="Times New Roman"/>
                <w:noProof/>
                <w:webHidden/>
                <w:sz w:val="24"/>
                <w:szCs w:val="24"/>
              </w:rPr>
              <w:fldChar w:fldCharType="end"/>
            </w:r>
          </w:hyperlink>
        </w:p>
        <w:p w14:paraId="0F5D13E1" w14:textId="0D68763F" w:rsidR="00D43672" w:rsidRPr="00A76D46" w:rsidRDefault="00D43672"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5" w:history="1">
            <w:r w:rsidRPr="00A76D46">
              <w:rPr>
                <w:rStyle w:val="Hypertextovodkaz"/>
                <w:rFonts w:ascii="Times New Roman" w:hAnsi="Times New Roman" w:cs="Times New Roman"/>
                <w:noProof/>
                <w:sz w:val="24"/>
                <w:szCs w:val="24"/>
              </w:rPr>
              <w:t>5.2.1</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Testy explozivní síly dolních končetin</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85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3</w:t>
            </w:r>
            <w:r w:rsidRPr="00A76D46">
              <w:rPr>
                <w:rFonts w:ascii="Times New Roman" w:hAnsi="Times New Roman" w:cs="Times New Roman"/>
                <w:noProof/>
                <w:webHidden/>
                <w:sz w:val="24"/>
                <w:szCs w:val="24"/>
              </w:rPr>
              <w:fldChar w:fldCharType="end"/>
            </w:r>
          </w:hyperlink>
        </w:p>
        <w:p w14:paraId="00D0677F" w14:textId="6DB163A9" w:rsidR="00D43672" w:rsidRPr="00A76D46" w:rsidRDefault="00D43672"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6" w:history="1">
            <w:r w:rsidRPr="00A76D46">
              <w:rPr>
                <w:rStyle w:val="Hypertextovodkaz"/>
                <w:rFonts w:ascii="Times New Roman" w:hAnsi="Times New Roman" w:cs="Times New Roman"/>
                <w:noProof/>
                <w:sz w:val="24"/>
                <w:szCs w:val="24"/>
              </w:rPr>
              <w:t>5.2.2</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Testy explozivní síly horních končetin</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86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5</w:t>
            </w:r>
            <w:r w:rsidRPr="00A76D46">
              <w:rPr>
                <w:rFonts w:ascii="Times New Roman" w:hAnsi="Times New Roman" w:cs="Times New Roman"/>
                <w:noProof/>
                <w:webHidden/>
                <w:sz w:val="24"/>
                <w:szCs w:val="24"/>
              </w:rPr>
              <w:fldChar w:fldCharType="end"/>
            </w:r>
          </w:hyperlink>
        </w:p>
        <w:p w14:paraId="561F34EC" w14:textId="174D548B" w:rsidR="00D43672" w:rsidRPr="00A76D46" w:rsidRDefault="00D43672"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7" w:history="1">
            <w:r w:rsidRPr="00A76D46">
              <w:rPr>
                <w:rStyle w:val="Hypertextovodkaz"/>
                <w:rFonts w:ascii="Times New Roman" w:hAnsi="Times New Roman" w:cs="Times New Roman"/>
                <w:noProof/>
                <w:sz w:val="24"/>
                <w:szCs w:val="24"/>
              </w:rPr>
              <w:t>5.2.3</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Laboratorní testy</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87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5</w:t>
            </w:r>
            <w:r w:rsidRPr="00A76D46">
              <w:rPr>
                <w:rFonts w:ascii="Times New Roman" w:hAnsi="Times New Roman" w:cs="Times New Roman"/>
                <w:noProof/>
                <w:webHidden/>
                <w:sz w:val="24"/>
                <w:szCs w:val="24"/>
              </w:rPr>
              <w:fldChar w:fldCharType="end"/>
            </w:r>
          </w:hyperlink>
        </w:p>
        <w:p w14:paraId="063E2E03" w14:textId="03389230" w:rsidR="00D43672" w:rsidRPr="00A76D46" w:rsidRDefault="00D43672"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8" w:history="1">
            <w:r w:rsidRPr="00A76D46">
              <w:rPr>
                <w:rStyle w:val="Hypertextovodkaz"/>
                <w:rFonts w:ascii="Times New Roman" w:hAnsi="Times New Roman" w:cs="Times New Roman"/>
                <w:noProof/>
                <w:sz w:val="24"/>
                <w:szCs w:val="24"/>
              </w:rPr>
              <w:t>5.3</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Testy vytrvalostních předpokladů v házené</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88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5</w:t>
            </w:r>
            <w:r w:rsidRPr="00A76D46">
              <w:rPr>
                <w:rFonts w:ascii="Times New Roman" w:hAnsi="Times New Roman" w:cs="Times New Roman"/>
                <w:noProof/>
                <w:webHidden/>
                <w:sz w:val="24"/>
                <w:szCs w:val="24"/>
              </w:rPr>
              <w:fldChar w:fldCharType="end"/>
            </w:r>
          </w:hyperlink>
        </w:p>
        <w:p w14:paraId="1A77D3BA" w14:textId="1E6DB913" w:rsidR="00D43672" w:rsidRPr="00A76D46" w:rsidRDefault="00D43672"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89" w:history="1">
            <w:r w:rsidRPr="00A76D46">
              <w:rPr>
                <w:rStyle w:val="Hypertextovodkaz"/>
                <w:rFonts w:ascii="Times New Roman" w:hAnsi="Times New Roman" w:cs="Times New Roman"/>
                <w:noProof/>
                <w:sz w:val="24"/>
                <w:szCs w:val="24"/>
              </w:rPr>
              <w:t>5.3.1</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Yo-Yo test</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89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6</w:t>
            </w:r>
            <w:r w:rsidRPr="00A76D46">
              <w:rPr>
                <w:rFonts w:ascii="Times New Roman" w:hAnsi="Times New Roman" w:cs="Times New Roman"/>
                <w:noProof/>
                <w:webHidden/>
                <w:sz w:val="24"/>
                <w:szCs w:val="24"/>
              </w:rPr>
              <w:fldChar w:fldCharType="end"/>
            </w:r>
          </w:hyperlink>
        </w:p>
        <w:p w14:paraId="0202479D" w14:textId="2AC03DDC" w:rsidR="00D43672" w:rsidRPr="00A76D46" w:rsidRDefault="00D43672"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0" w:history="1">
            <w:r w:rsidRPr="00A76D46">
              <w:rPr>
                <w:rStyle w:val="Hypertextovodkaz"/>
                <w:rFonts w:ascii="Times New Roman" w:hAnsi="Times New Roman" w:cs="Times New Roman"/>
                <w:noProof/>
                <w:sz w:val="24"/>
                <w:szCs w:val="24"/>
              </w:rPr>
              <w:t>5.3.2</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Další vytrvalostní testy</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90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6</w:t>
            </w:r>
            <w:r w:rsidRPr="00A76D46">
              <w:rPr>
                <w:rFonts w:ascii="Times New Roman" w:hAnsi="Times New Roman" w:cs="Times New Roman"/>
                <w:noProof/>
                <w:webHidden/>
                <w:sz w:val="24"/>
                <w:szCs w:val="24"/>
              </w:rPr>
              <w:fldChar w:fldCharType="end"/>
            </w:r>
          </w:hyperlink>
        </w:p>
        <w:p w14:paraId="2C81F8A0" w14:textId="4866612B" w:rsidR="00D43672" w:rsidRPr="00A76D46" w:rsidRDefault="00D43672"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1" w:history="1">
            <w:r w:rsidRPr="00A76D46">
              <w:rPr>
                <w:rStyle w:val="Hypertextovodkaz"/>
                <w:rFonts w:ascii="Times New Roman" w:hAnsi="Times New Roman" w:cs="Times New Roman"/>
                <w:noProof/>
                <w:sz w:val="24"/>
                <w:szCs w:val="24"/>
              </w:rPr>
              <w:t>5.4</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Testy koordinačních předpokladů v házené</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91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7</w:t>
            </w:r>
            <w:r w:rsidRPr="00A76D46">
              <w:rPr>
                <w:rFonts w:ascii="Times New Roman" w:hAnsi="Times New Roman" w:cs="Times New Roman"/>
                <w:noProof/>
                <w:webHidden/>
                <w:sz w:val="24"/>
                <w:szCs w:val="24"/>
              </w:rPr>
              <w:fldChar w:fldCharType="end"/>
            </w:r>
          </w:hyperlink>
        </w:p>
        <w:p w14:paraId="112BDA83" w14:textId="1A6D321D" w:rsidR="00D43672" w:rsidRPr="00A76D46" w:rsidRDefault="00D43672"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2" w:history="1">
            <w:r w:rsidRPr="00A76D46">
              <w:rPr>
                <w:rStyle w:val="Hypertextovodkaz"/>
                <w:rFonts w:ascii="Times New Roman" w:hAnsi="Times New Roman" w:cs="Times New Roman"/>
                <w:noProof/>
                <w:sz w:val="24"/>
                <w:szCs w:val="24"/>
              </w:rPr>
              <w:t>5.4.1</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Balanční testy</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92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7</w:t>
            </w:r>
            <w:r w:rsidRPr="00A76D46">
              <w:rPr>
                <w:rFonts w:ascii="Times New Roman" w:hAnsi="Times New Roman" w:cs="Times New Roman"/>
                <w:noProof/>
                <w:webHidden/>
                <w:sz w:val="24"/>
                <w:szCs w:val="24"/>
              </w:rPr>
              <w:fldChar w:fldCharType="end"/>
            </w:r>
          </w:hyperlink>
        </w:p>
        <w:p w14:paraId="5A6A8989" w14:textId="2350E6E7" w:rsidR="00D43672" w:rsidRPr="00A76D46" w:rsidRDefault="00D43672" w:rsidP="00A76D46">
          <w:pPr>
            <w:pStyle w:val="Obsah3"/>
            <w:tabs>
              <w:tab w:val="left" w:pos="120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3" w:history="1">
            <w:r w:rsidRPr="00A76D46">
              <w:rPr>
                <w:rStyle w:val="Hypertextovodkaz"/>
                <w:rFonts w:ascii="Times New Roman" w:hAnsi="Times New Roman" w:cs="Times New Roman"/>
                <w:noProof/>
                <w:sz w:val="24"/>
                <w:szCs w:val="24"/>
              </w:rPr>
              <w:t>5.4.2</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Specifické testy házené</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93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7</w:t>
            </w:r>
            <w:r w:rsidRPr="00A76D46">
              <w:rPr>
                <w:rFonts w:ascii="Times New Roman" w:hAnsi="Times New Roman" w:cs="Times New Roman"/>
                <w:noProof/>
                <w:webHidden/>
                <w:sz w:val="24"/>
                <w:szCs w:val="24"/>
              </w:rPr>
              <w:fldChar w:fldCharType="end"/>
            </w:r>
          </w:hyperlink>
        </w:p>
        <w:p w14:paraId="442B4494" w14:textId="12179B2C" w:rsidR="00D43672" w:rsidRPr="00A76D46" w:rsidRDefault="00D43672"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4" w:history="1">
            <w:r w:rsidRPr="00A76D46">
              <w:rPr>
                <w:rStyle w:val="Hypertextovodkaz"/>
                <w:rFonts w:ascii="Times New Roman" w:hAnsi="Times New Roman" w:cs="Times New Roman"/>
                <w:noProof/>
                <w:sz w:val="24"/>
                <w:szCs w:val="24"/>
              </w:rPr>
              <w:t>5.5</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Testy předpokladů pohyblivosti v házené</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94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7</w:t>
            </w:r>
            <w:r w:rsidRPr="00A76D46">
              <w:rPr>
                <w:rFonts w:ascii="Times New Roman" w:hAnsi="Times New Roman" w:cs="Times New Roman"/>
                <w:noProof/>
                <w:webHidden/>
                <w:sz w:val="24"/>
                <w:szCs w:val="24"/>
              </w:rPr>
              <w:fldChar w:fldCharType="end"/>
            </w:r>
          </w:hyperlink>
        </w:p>
        <w:p w14:paraId="4AF2CC9D" w14:textId="1881CCC7" w:rsidR="00D43672" w:rsidRPr="00A76D46" w:rsidRDefault="00D43672"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5" w:history="1">
            <w:r w:rsidRPr="00A76D46">
              <w:rPr>
                <w:rStyle w:val="Hypertextovodkaz"/>
                <w:rFonts w:ascii="Times New Roman" w:hAnsi="Times New Roman" w:cs="Times New Roman"/>
                <w:noProof/>
                <w:sz w:val="24"/>
                <w:szCs w:val="24"/>
              </w:rPr>
              <w:t>5.6</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Rychlost běhu na 30 metrů</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95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8</w:t>
            </w:r>
            <w:r w:rsidRPr="00A76D46">
              <w:rPr>
                <w:rFonts w:ascii="Times New Roman" w:hAnsi="Times New Roman" w:cs="Times New Roman"/>
                <w:noProof/>
                <w:webHidden/>
                <w:sz w:val="24"/>
                <w:szCs w:val="24"/>
              </w:rPr>
              <w:fldChar w:fldCharType="end"/>
            </w:r>
          </w:hyperlink>
        </w:p>
        <w:p w14:paraId="5FA07D9F" w14:textId="1271EB1E" w:rsidR="00D43672" w:rsidRPr="00A76D46" w:rsidRDefault="00D43672"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6" w:history="1">
            <w:r w:rsidRPr="00A76D46">
              <w:rPr>
                <w:rStyle w:val="Hypertextovodkaz"/>
                <w:rFonts w:ascii="Times New Roman" w:hAnsi="Times New Roman" w:cs="Times New Roman"/>
                <w:noProof/>
                <w:sz w:val="24"/>
                <w:szCs w:val="24"/>
              </w:rPr>
              <w:t>5.7</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Agility T-test</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96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8</w:t>
            </w:r>
            <w:r w:rsidRPr="00A76D46">
              <w:rPr>
                <w:rFonts w:ascii="Times New Roman" w:hAnsi="Times New Roman" w:cs="Times New Roman"/>
                <w:noProof/>
                <w:webHidden/>
                <w:sz w:val="24"/>
                <w:szCs w:val="24"/>
              </w:rPr>
              <w:fldChar w:fldCharType="end"/>
            </w:r>
          </w:hyperlink>
        </w:p>
        <w:p w14:paraId="2B002DC1" w14:textId="67B9ECED" w:rsidR="00D43672" w:rsidRPr="00A76D46" w:rsidRDefault="00D43672"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7" w:history="1">
            <w:r w:rsidRPr="00A76D46">
              <w:rPr>
                <w:rStyle w:val="Hypertextovodkaz"/>
                <w:rFonts w:ascii="Times New Roman" w:hAnsi="Times New Roman" w:cs="Times New Roman"/>
                <w:noProof/>
                <w:sz w:val="24"/>
                <w:szCs w:val="24"/>
              </w:rPr>
              <w:t>5.8</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Rychlost odhodu míčem</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97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8</w:t>
            </w:r>
            <w:r w:rsidRPr="00A76D46">
              <w:rPr>
                <w:rFonts w:ascii="Times New Roman" w:hAnsi="Times New Roman" w:cs="Times New Roman"/>
                <w:noProof/>
                <w:webHidden/>
                <w:sz w:val="24"/>
                <w:szCs w:val="24"/>
              </w:rPr>
              <w:fldChar w:fldCharType="end"/>
            </w:r>
          </w:hyperlink>
        </w:p>
        <w:p w14:paraId="40E81BA8" w14:textId="745080A1" w:rsidR="00D43672" w:rsidRPr="00A76D46" w:rsidRDefault="00D43672"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8" w:history="1">
            <w:r w:rsidRPr="00A76D46">
              <w:rPr>
                <w:rStyle w:val="Hypertextovodkaz"/>
                <w:rFonts w:ascii="Times New Roman" w:hAnsi="Times New Roman" w:cs="Times New Roman"/>
                <w:noProof/>
                <w:sz w:val="24"/>
                <w:szCs w:val="24"/>
              </w:rPr>
              <w:t>5.9</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Horizontální skoky</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98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9</w:t>
            </w:r>
            <w:r w:rsidRPr="00A76D46">
              <w:rPr>
                <w:rFonts w:ascii="Times New Roman" w:hAnsi="Times New Roman" w:cs="Times New Roman"/>
                <w:noProof/>
                <w:webHidden/>
                <w:sz w:val="24"/>
                <w:szCs w:val="24"/>
              </w:rPr>
              <w:fldChar w:fldCharType="end"/>
            </w:r>
          </w:hyperlink>
        </w:p>
        <w:p w14:paraId="2379CE01" w14:textId="3A6F0B30" w:rsidR="00D43672" w:rsidRPr="00A76D46" w:rsidRDefault="00D43672" w:rsidP="00A76D46">
          <w:pPr>
            <w:pStyle w:val="Obsah2"/>
            <w:tabs>
              <w:tab w:val="left" w:pos="96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399" w:history="1">
            <w:r w:rsidRPr="00A76D46">
              <w:rPr>
                <w:rStyle w:val="Hypertextovodkaz"/>
                <w:rFonts w:ascii="Times New Roman" w:hAnsi="Times New Roman" w:cs="Times New Roman"/>
                <w:noProof/>
                <w:sz w:val="24"/>
                <w:szCs w:val="24"/>
              </w:rPr>
              <w:t>5.10</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Vertikální výskok z protipohybu (CMJ)</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399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9</w:t>
            </w:r>
            <w:r w:rsidRPr="00A76D46">
              <w:rPr>
                <w:rFonts w:ascii="Times New Roman" w:hAnsi="Times New Roman" w:cs="Times New Roman"/>
                <w:noProof/>
                <w:webHidden/>
                <w:sz w:val="24"/>
                <w:szCs w:val="24"/>
              </w:rPr>
              <w:fldChar w:fldCharType="end"/>
            </w:r>
          </w:hyperlink>
        </w:p>
        <w:p w14:paraId="12E0CB44" w14:textId="7CB4B2EF" w:rsidR="00D43672" w:rsidRPr="00A76D46" w:rsidRDefault="00D43672"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0" w:history="1">
            <w:r w:rsidRPr="00A76D46">
              <w:rPr>
                <w:rStyle w:val="Hypertextovodkaz"/>
                <w:rFonts w:ascii="Times New Roman" w:hAnsi="Times New Roman" w:cs="Times New Roman"/>
                <w:noProof/>
                <w:sz w:val="24"/>
                <w:szCs w:val="24"/>
              </w:rPr>
              <w:t>6</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DISKUZE</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400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9</w:t>
            </w:r>
            <w:r w:rsidRPr="00A76D46">
              <w:rPr>
                <w:rFonts w:ascii="Times New Roman" w:hAnsi="Times New Roman" w:cs="Times New Roman"/>
                <w:noProof/>
                <w:webHidden/>
                <w:sz w:val="24"/>
                <w:szCs w:val="24"/>
              </w:rPr>
              <w:fldChar w:fldCharType="end"/>
            </w:r>
          </w:hyperlink>
        </w:p>
        <w:p w14:paraId="54E2AD71" w14:textId="5B69DE15" w:rsidR="00D43672" w:rsidRPr="00A76D46" w:rsidRDefault="00D43672"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1" w:history="1">
            <w:r w:rsidRPr="00A76D46">
              <w:rPr>
                <w:rStyle w:val="Hypertextovodkaz"/>
                <w:rFonts w:ascii="Times New Roman" w:hAnsi="Times New Roman" w:cs="Times New Roman"/>
                <w:noProof/>
                <w:sz w:val="24"/>
                <w:szCs w:val="24"/>
              </w:rPr>
              <w:t>7</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ZÁVĚR</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401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9</w:t>
            </w:r>
            <w:r w:rsidRPr="00A76D46">
              <w:rPr>
                <w:rFonts w:ascii="Times New Roman" w:hAnsi="Times New Roman" w:cs="Times New Roman"/>
                <w:noProof/>
                <w:webHidden/>
                <w:sz w:val="24"/>
                <w:szCs w:val="24"/>
              </w:rPr>
              <w:fldChar w:fldCharType="end"/>
            </w:r>
          </w:hyperlink>
        </w:p>
        <w:p w14:paraId="1724BBAB" w14:textId="6337C275" w:rsidR="00D43672" w:rsidRPr="00A76D46" w:rsidRDefault="00D43672"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2" w:history="1">
            <w:r w:rsidRPr="00A76D46">
              <w:rPr>
                <w:rStyle w:val="Hypertextovodkaz"/>
                <w:rFonts w:ascii="Times New Roman" w:hAnsi="Times New Roman" w:cs="Times New Roman"/>
                <w:noProof/>
                <w:sz w:val="24"/>
                <w:szCs w:val="24"/>
              </w:rPr>
              <w:t>8</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ZKRATKY</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402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9</w:t>
            </w:r>
            <w:r w:rsidRPr="00A76D46">
              <w:rPr>
                <w:rFonts w:ascii="Times New Roman" w:hAnsi="Times New Roman" w:cs="Times New Roman"/>
                <w:noProof/>
                <w:webHidden/>
                <w:sz w:val="24"/>
                <w:szCs w:val="24"/>
              </w:rPr>
              <w:fldChar w:fldCharType="end"/>
            </w:r>
          </w:hyperlink>
        </w:p>
        <w:p w14:paraId="77404D02" w14:textId="4BD2928A" w:rsidR="00D43672" w:rsidRPr="00A76D46" w:rsidRDefault="00D43672" w:rsidP="00A76D46">
          <w:pPr>
            <w:pStyle w:val="Obsah1"/>
            <w:tabs>
              <w:tab w:val="left" w:pos="44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3" w:history="1">
            <w:r w:rsidRPr="00A76D46">
              <w:rPr>
                <w:rStyle w:val="Hypertextovodkaz"/>
                <w:rFonts w:ascii="Times New Roman" w:hAnsi="Times New Roman" w:cs="Times New Roman"/>
                <w:noProof/>
                <w:sz w:val="24"/>
                <w:szCs w:val="24"/>
              </w:rPr>
              <w:t>9</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STUDIE k celkové tabulce) = jen pro orientaci</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403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29</w:t>
            </w:r>
            <w:r w:rsidRPr="00A76D46">
              <w:rPr>
                <w:rFonts w:ascii="Times New Roman" w:hAnsi="Times New Roman" w:cs="Times New Roman"/>
                <w:noProof/>
                <w:webHidden/>
                <w:sz w:val="24"/>
                <w:szCs w:val="24"/>
              </w:rPr>
              <w:fldChar w:fldCharType="end"/>
            </w:r>
          </w:hyperlink>
        </w:p>
        <w:p w14:paraId="78D74746" w14:textId="5BF355DA" w:rsidR="00D43672" w:rsidRPr="00A76D46" w:rsidRDefault="00D43672" w:rsidP="00A76D46">
          <w:pPr>
            <w:pStyle w:val="Obsah1"/>
            <w:tabs>
              <w:tab w:val="left" w:pos="720"/>
              <w:tab w:val="right" w:leader="dot" w:pos="9016"/>
            </w:tabs>
            <w:spacing w:line="360" w:lineRule="auto"/>
            <w:jc w:val="both"/>
            <w:rPr>
              <w:rFonts w:ascii="Times New Roman" w:eastAsiaTheme="minorEastAsia" w:hAnsi="Times New Roman" w:cs="Times New Roman"/>
              <w:noProof/>
              <w:sz w:val="24"/>
              <w:szCs w:val="24"/>
              <w:lang w:eastAsia="cs-CZ"/>
            </w:rPr>
          </w:pPr>
          <w:hyperlink w:anchor="_Toc164160404" w:history="1">
            <w:r w:rsidRPr="00A76D46">
              <w:rPr>
                <w:rStyle w:val="Hypertextovodkaz"/>
                <w:rFonts w:ascii="Times New Roman" w:hAnsi="Times New Roman" w:cs="Times New Roman"/>
                <w:noProof/>
                <w:sz w:val="24"/>
                <w:szCs w:val="24"/>
              </w:rPr>
              <w:t>10</w:t>
            </w:r>
            <w:r w:rsidRPr="00A76D46">
              <w:rPr>
                <w:rFonts w:ascii="Times New Roman" w:eastAsiaTheme="minorEastAsia" w:hAnsi="Times New Roman" w:cs="Times New Roman"/>
                <w:noProof/>
                <w:sz w:val="24"/>
                <w:szCs w:val="24"/>
                <w:lang w:eastAsia="cs-CZ"/>
              </w:rPr>
              <w:tab/>
            </w:r>
            <w:r w:rsidRPr="00A76D46">
              <w:rPr>
                <w:rStyle w:val="Hypertextovodkaz"/>
                <w:rFonts w:ascii="Times New Roman" w:hAnsi="Times New Roman" w:cs="Times New Roman"/>
                <w:noProof/>
                <w:sz w:val="24"/>
                <w:szCs w:val="24"/>
              </w:rPr>
              <w:t>SEZNAM POUŽITÉ LITERATURY</w:t>
            </w:r>
            <w:r w:rsidRPr="00A76D46">
              <w:rPr>
                <w:rFonts w:ascii="Times New Roman" w:hAnsi="Times New Roman" w:cs="Times New Roman"/>
                <w:noProof/>
                <w:webHidden/>
                <w:sz w:val="24"/>
                <w:szCs w:val="24"/>
              </w:rPr>
              <w:tab/>
            </w:r>
            <w:r w:rsidRPr="00A76D46">
              <w:rPr>
                <w:rFonts w:ascii="Times New Roman" w:hAnsi="Times New Roman" w:cs="Times New Roman"/>
                <w:noProof/>
                <w:webHidden/>
                <w:sz w:val="24"/>
                <w:szCs w:val="24"/>
              </w:rPr>
              <w:fldChar w:fldCharType="begin"/>
            </w:r>
            <w:r w:rsidRPr="00A76D46">
              <w:rPr>
                <w:rFonts w:ascii="Times New Roman" w:hAnsi="Times New Roman" w:cs="Times New Roman"/>
                <w:noProof/>
                <w:webHidden/>
                <w:sz w:val="24"/>
                <w:szCs w:val="24"/>
              </w:rPr>
              <w:instrText xml:space="preserve"> PAGEREF _Toc164160404 \h </w:instrText>
            </w:r>
            <w:r w:rsidRPr="00A76D46">
              <w:rPr>
                <w:rFonts w:ascii="Times New Roman" w:hAnsi="Times New Roman" w:cs="Times New Roman"/>
                <w:noProof/>
                <w:webHidden/>
                <w:sz w:val="24"/>
                <w:szCs w:val="24"/>
              </w:rPr>
            </w:r>
            <w:r w:rsidRPr="00A76D46">
              <w:rPr>
                <w:rFonts w:ascii="Times New Roman" w:hAnsi="Times New Roman" w:cs="Times New Roman"/>
                <w:noProof/>
                <w:webHidden/>
                <w:sz w:val="24"/>
                <w:szCs w:val="24"/>
              </w:rPr>
              <w:fldChar w:fldCharType="separate"/>
            </w:r>
            <w:r w:rsidR="004641C9">
              <w:rPr>
                <w:rFonts w:ascii="Times New Roman" w:hAnsi="Times New Roman" w:cs="Times New Roman"/>
                <w:noProof/>
                <w:webHidden/>
                <w:sz w:val="24"/>
                <w:szCs w:val="24"/>
              </w:rPr>
              <w:t>31</w:t>
            </w:r>
            <w:r w:rsidRPr="00A76D46">
              <w:rPr>
                <w:rFonts w:ascii="Times New Roman" w:hAnsi="Times New Roman" w:cs="Times New Roman"/>
                <w:noProof/>
                <w:webHidden/>
                <w:sz w:val="24"/>
                <w:szCs w:val="24"/>
              </w:rPr>
              <w:fldChar w:fldCharType="end"/>
            </w:r>
          </w:hyperlink>
        </w:p>
        <w:p w14:paraId="0BF24BE9" w14:textId="75D64AE0" w:rsidR="00A4265F" w:rsidRPr="00A76D46" w:rsidRDefault="00611627" w:rsidP="00A76D46">
          <w:pPr>
            <w:spacing w:line="360" w:lineRule="auto"/>
            <w:jc w:val="both"/>
            <w:rPr>
              <w:rStyle w:val="normaltextrun"/>
              <w:rFonts w:ascii="Times New Roman" w:hAnsi="Times New Roman" w:cs="Times New Roman"/>
              <w:b/>
              <w:bCs/>
              <w:sz w:val="24"/>
              <w:szCs w:val="24"/>
            </w:rPr>
          </w:pPr>
          <w:r w:rsidRPr="00A76D46">
            <w:rPr>
              <w:rFonts w:ascii="Times New Roman" w:hAnsi="Times New Roman" w:cs="Times New Roman"/>
              <w:b/>
              <w:bCs/>
              <w:sz w:val="24"/>
              <w:szCs w:val="24"/>
            </w:rPr>
            <w:fldChar w:fldCharType="end"/>
          </w:r>
        </w:p>
      </w:sdtContent>
    </w:sdt>
    <w:p w14:paraId="633AFA82" w14:textId="5ED77D64" w:rsidR="004F6080" w:rsidRPr="00A76D46" w:rsidRDefault="00BC73E4" w:rsidP="00A76D46">
      <w:pPr>
        <w:pStyle w:val="Nadpis1"/>
        <w:jc w:val="both"/>
        <w:rPr>
          <w:rStyle w:val="eop"/>
          <w:rFonts w:ascii="Times New Roman" w:hAnsi="Times New Roman" w:cs="Times New Roman"/>
          <w:sz w:val="24"/>
          <w:szCs w:val="24"/>
        </w:rPr>
      </w:pPr>
      <w:bookmarkStart w:id="0" w:name="_Toc164160351"/>
      <w:r w:rsidRPr="00A76D46">
        <w:rPr>
          <w:rStyle w:val="normaltextrun"/>
          <w:rFonts w:ascii="Times New Roman" w:hAnsi="Times New Roman" w:cs="Times New Roman"/>
          <w:sz w:val="24"/>
          <w:szCs w:val="24"/>
        </w:rPr>
        <w:t>Úvod</w:t>
      </w:r>
      <w:bookmarkEnd w:id="0"/>
      <w:r w:rsidRPr="00A76D46">
        <w:rPr>
          <w:rStyle w:val="normaltextrun"/>
          <w:rFonts w:ascii="Times New Roman" w:hAnsi="Times New Roman" w:cs="Times New Roman"/>
          <w:sz w:val="24"/>
          <w:szCs w:val="24"/>
        </w:rPr>
        <w:t> </w:t>
      </w:r>
      <w:r w:rsidRPr="00A76D46">
        <w:rPr>
          <w:rStyle w:val="eop"/>
          <w:rFonts w:ascii="Times New Roman" w:hAnsi="Times New Roman" w:cs="Times New Roman"/>
          <w:sz w:val="24"/>
          <w:szCs w:val="24"/>
        </w:rPr>
        <w:t> </w:t>
      </w:r>
    </w:p>
    <w:p w14:paraId="752AA160" w14:textId="552764D3" w:rsidR="00044EDD" w:rsidRPr="00A76D46" w:rsidRDefault="00044EDD" w:rsidP="00A76D46">
      <w:pPr>
        <w:pStyle w:val="Odstavecseseznamem"/>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Jméno bc:</w:t>
      </w:r>
    </w:p>
    <w:p w14:paraId="233D0865" w14:textId="486432FB" w:rsidR="001A446D" w:rsidRPr="00A76D46" w:rsidRDefault="001A446D" w:rsidP="00A76D46">
      <w:pPr>
        <w:pStyle w:val="Odstavecseseznamem"/>
        <w:numPr>
          <w:ilvl w:val="0"/>
          <w:numId w:val="4"/>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osouzení motorických schopností hráčů v házené: Porovnání různých testovacích protokolů a jejich interpretace</w:t>
      </w:r>
    </w:p>
    <w:p w14:paraId="49F9C897" w14:textId="74CBE0A5" w:rsidR="00635A9E" w:rsidRPr="00A76D46" w:rsidRDefault="00635A9E" w:rsidP="00A76D46">
      <w:pPr>
        <w:pStyle w:val="Odstavecseseznamem"/>
        <w:numPr>
          <w:ilvl w:val="0"/>
          <w:numId w:val="4"/>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odnocení motorických schopností hráčů házené: Analýza různých testovacích metod</w:t>
      </w:r>
    </w:p>
    <w:p w14:paraId="6F733140" w14:textId="0EB8D11D" w:rsidR="00BC73E4" w:rsidRPr="00A76D46" w:rsidRDefault="00BC73E4" w:rsidP="00A76D46">
      <w:pPr>
        <w:pStyle w:val="Nadpis1"/>
        <w:jc w:val="both"/>
        <w:rPr>
          <w:rFonts w:ascii="Times New Roman" w:hAnsi="Times New Roman" w:cs="Times New Roman"/>
          <w:sz w:val="24"/>
          <w:szCs w:val="24"/>
        </w:rPr>
      </w:pPr>
      <w:bookmarkStart w:id="1" w:name="_Toc164160352"/>
      <w:r w:rsidRPr="00A76D46">
        <w:rPr>
          <w:rStyle w:val="normaltextrun"/>
          <w:rFonts w:ascii="Times New Roman" w:hAnsi="Times New Roman" w:cs="Times New Roman"/>
          <w:sz w:val="24"/>
          <w:szCs w:val="24"/>
        </w:rPr>
        <w:t>TEORETICKÁ ČÁST</w:t>
      </w:r>
      <w:bookmarkEnd w:id="1"/>
    </w:p>
    <w:p w14:paraId="63E37B5B" w14:textId="0D809A06" w:rsidR="00BC73E4" w:rsidRPr="00A76D46" w:rsidRDefault="00BC73E4" w:rsidP="00A76D46">
      <w:pPr>
        <w:pStyle w:val="Nadpis2"/>
        <w:spacing w:line="360" w:lineRule="auto"/>
        <w:jc w:val="both"/>
        <w:rPr>
          <w:rStyle w:val="normaltextrun"/>
          <w:rFonts w:ascii="Times New Roman" w:hAnsi="Times New Roman" w:cs="Times New Roman"/>
          <w:sz w:val="24"/>
          <w:szCs w:val="24"/>
        </w:rPr>
      </w:pPr>
      <w:bookmarkStart w:id="2" w:name="_Toc164160353"/>
      <w:r w:rsidRPr="00A76D46">
        <w:rPr>
          <w:rStyle w:val="normaltextrun"/>
          <w:rFonts w:ascii="Times New Roman" w:hAnsi="Times New Roman" w:cs="Times New Roman"/>
          <w:sz w:val="24"/>
          <w:szCs w:val="24"/>
        </w:rPr>
        <w:t>Charakteristika</w:t>
      </w:r>
      <w:r w:rsidR="0059229A" w:rsidRPr="00A76D46">
        <w:rPr>
          <w:rStyle w:val="normaltextrun"/>
          <w:rFonts w:ascii="Times New Roman" w:hAnsi="Times New Roman" w:cs="Times New Roman"/>
          <w:sz w:val="24"/>
          <w:szCs w:val="24"/>
        </w:rPr>
        <w:t xml:space="preserve"> a vývoj</w:t>
      </w:r>
      <w:r w:rsidRPr="00A76D46">
        <w:rPr>
          <w:rStyle w:val="normaltextrun"/>
          <w:rFonts w:ascii="Times New Roman" w:hAnsi="Times New Roman" w:cs="Times New Roman"/>
          <w:sz w:val="24"/>
          <w:szCs w:val="24"/>
        </w:rPr>
        <w:t xml:space="preserve"> házené</w:t>
      </w:r>
      <w:bookmarkEnd w:id="2"/>
    </w:p>
    <w:p w14:paraId="48BB538E" w14:textId="5EA55760" w:rsidR="00B92B78" w:rsidRPr="00A76D46" w:rsidRDefault="002D749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Házená, jako týmový míčový sport, je charakterizována vysokou úrovní fyzického kontaktu a dynamiky. Hra se odehrává na společném hřišti pro oba týmy, což ji zařazuje mezi invazivní sporty. Primárním cílem hry je dosažení vyššího počtu branek, než soupeř, což vyžaduje nejen fyzickou kondici hráčů, ale také strategické a taktické rozhodování. </w:t>
      </w:r>
      <w:r w:rsidR="007265CC" w:rsidRPr="00A76D46">
        <w:rPr>
          <w:rFonts w:ascii="Times New Roman" w:hAnsi="Times New Roman" w:cs="Times New Roman"/>
          <w:sz w:val="24"/>
          <w:szCs w:val="24"/>
        </w:rPr>
        <w:t xml:space="preserve">Pro </w:t>
      </w:r>
      <w:r w:rsidR="00AF6D48" w:rsidRPr="00A76D46">
        <w:rPr>
          <w:rFonts w:ascii="Times New Roman" w:hAnsi="Times New Roman" w:cs="Times New Roman"/>
          <w:sz w:val="24"/>
          <w:szCs w:val="24"/>
        </w:rPr>
        <w:t>kvalitní</w:t>
      </w:r>
      <w:r w:rsidR="007265CC" w:rsidRPr="00A76D46">
        <w:rPr>
          <w:rFonts w:ascii="Times New Roman" w:hAnsi="Times New Roman" w:cs="Times New Roman"/>
          <w:sz w:val="24"/>
          <w:szCs w:val="24"/>
        </w:rPr>
        <w:t xml:space="preserve"> </w:t>
      </w:r>
      <w:r w:rsidR="00AF6D48" w:rsidRPr="00A76D46">
        <w:rPr>
          <w:rFonts w:ascii="Times New Roman" w:hAnsi="Times New Roman" w:cs="Times New Roman"/>
          <w:sz w:val="24"/>
          <w:szCs w:val="24"/>
        </w:rPr>
        <w:t>herní</w:t>
      </w:r>
      <w:r w:rsidR="00966936" w:rsidRPr="00A76D46">
        <w:rPr>
          <w:rFonts w:ascii="Times New Roman" w:hAnsi="Times New Roman" w:cs="Times New Roman"/>
          <w:sz w:val="24"/>
          <w:szCs w:val="24"/>
        </w:rPr>
        <w:t xml:space="preserve"> </w:t>
      </w:r>
      <w:r w:rsidR="00AF6D48" w:rsidRPr="00A76D46">
        <w:rPr>
          <w:rFonts w:ascii="Times New Roman" w:hAnsi="Times New Roman" w:cs="Times New Roman"/>
          <w:sz w:val="24"/>
          <w:szCs w:val="24"/>
        </w:rPr>
        <w:t>výkon</w:t>
      </w:r>
      <w:r w:rsidR="007265CC" w:rsidRPr="00A76D46">
        <w:rPr>
          <w:rFonts w:ascii="Times New Roman" w:hAnsi="Times New Roman" w:cs="Times New Roman"/>
          <w:sz w:val="24"/>
          <w:szCs w:val="24"/>
        </w:rPr>
        <w:t xml:space="preserve"> na </w:t>
      </w:r>
      <w:r w:rsidR="00AF6D48" w:rsidRPr="00A76D46">
        <w:rPr>
          <w:rFonts w:ascii="Times New Roman" w:hAnsi="Times New Roman" w:cs="Times New Roman"/>
          <w:sz w:val="24"/>
          <w:szCs w:val="24"/>
        </w:rPr>
        <w:t>profesionální</w:t>
      </w:r>
      <w:r w:rsidR="007265CC" w:rsidRPr="00A76D46">
        <w:rPr>
          <w:rFonts w:ascii="Times New Roman" w:hAnsi="Times New Roman" w:cs="Times New Roman"/>
          <w:sz w:val="24"/>
          <w:szCs w:val="24"/>
        </w:rPr>
        <w:t xml:space="preserve"> </w:t>
      </w:r>
      <w:r w:rsidR="00AF6D48" w:rsidRPr="00A76D46">
        <w:rPr>
          <w:rFonts w:ascii="Times New Roman" w:hAnsi="Times New Roman" w:cs="Times New Roman"/>
          <w:sz w:val="24"/>
          <w:szCs w:val="24"/>
        </w:rPr>
        <w:t>úrovni</w:t>
      </w:r>
      <w:r w:rsidR="00CC34EB" w:rsidRPr="00A76D46">
        <w:rPr>
          <w:rFonts w:ascii="Times New Roman" w:hAnsi="Times New Roman" w:cs="Times New Roman"/>
          <w:sz w:val="24"/>
          <w:szCs w:val="24"/>
        </w:rPr>
        <w:t xml:space="preserve"> </w:t>
      </w:r>
      <w:r w:rsidR="007265CC" w:rsidRPr="00A76D46">
        <w:rPr>
          <w:rFonts w:ascii="Times New Roman" w:hAnsi="Times New Roman" w:cs="Times New Roman"/>
          <w:sz w:val="24"/>
          <w:szCs w:val="24"/>
        </w:rPr>
        <w:t>j</w:t>
      </w:r>
      <w:r w:rsidR="00CC34EB" w:rsidRPr="00A76D46">
        <w:rPr>
          <w:rFonts w:ascii="Times New Roman" w:hAnsi="Times New Roman" w:cs="Times New Roman"/>
          <w:sz w:val="24"/>
          <w:szCs w:val="24"/>
        </w:rPr>
        <w:t xml:space="preserve">e také zapotřebí </w:t>
      </w:r>
      <w:r w:rsidR="00656E08" w:rsidRPr="00A76D46">
        <w:rPr>
          <w:rFonts w:ascii="Times New Roman" w:hAnsi="Times New Roman" w:cs="Times New Roman"/>
          <w:sz w:val="24"/>
          <w:szCs w:val="24"/>
        </w:rPr>
        <w:t>brát</w:t>
      </w:r>
      <w:r w:rsidR="00A40F7C" w:rsidRPr="00A76D46">
        <w:rPr>
          <w:rFonts w:ascii="Times New Roman" w:hAnsi="Times New Roman" w:cs="Times New Roman"/>
          <w:sz w:val="24"/>
          <w:szCs w:val="24"/>
        </w:rPr>
        <w:t xml:space="preserve"> v potaz</w:t>
      </w:r>
      <w:r w:rsidR="00CC34EB" w:rsidRPr="00A76D46">
        <w:rPr>
          <w:rFonts w:ascii="Times New Roman" w:hAnsi="Times New Roman" w:cs="Times New Roman"/>
          <w:sz w:val="24"/>
          <w:szCs w:val="24"/>
        </w:rPr>
        <w:t xml:space="preserve"> </w:t>
      </w:r>
      <w:r w:rsidR="00656E08" w:rsidRPr="00A76D46">
        <w:rPr>
          <w:rFonts w:ascii="Times New Roman" w:hAnsi="Times New Roman" w:cs="Times New Roman"/>
          <w:sz w:val="24"/>
          <w:szCs w:val="24"/>
        </w:rPr>
        <w:t>psychické</w:t>
      </w:r>
      <w:r w:rsidR="00A40F7C" w:rsidRPr="00A76D46">
        <w:rPr>
          <w:rFonts w:ascii="Times New Roman" w:hAnsi="Times New Roman" w:cs="Times New Roman"/>
          <w:sz w:val="24"/>
          <w:szCs w:val="24"/>
        </w:rPr>
        <w:t xml:space="preserve"> </w:t>
      </w:r>
      <w:r w:rsidR="00B71716" w:rsidRPr="00A76D46">
        <w:rPr>
          <w:rFonts w:ascii="Times New Roman" w:hAnsi="Times New Roman" w:cs="Times New Roman"/>
          <w:sz w:val="24"/>
          <w:szCs w:val="24"/>
        </w:rPr>
        <w:t>faktory</w:t>
      </w:r>
      <w:r w:rsidR="00A40F7C" w:rsidRPr="00A76D46">
        <w:rPr>
          <w:rFonts w:ascii="Times New Roman" w:hAnsi="Times New Roman" w:cs="Times New Roman"/>
          <w:sz w:val="24"/>
          <w:szCs w:val="24"/>
        </w:rPr>
        <w:t xml:space="preserve">. </w:t>
      </w:r>
      <w:r w:rsidR="00A1279D" w:rsidRPr="00A76D46">
        <w:rPr>
          <w:rFonts w:ascii="Times New Roman" w:hAnsi="Times New Roman" w:cs="Times New Roman"/>
          <w:sz w:val="24"/>
          <w:szCs w:val="24"/>
        </w:rPr>
        <w:t>T</w:t>
      </w:r>
      <w:r w:rsidR="00EF2B37" w:rsidRPr="00A76D46">
        <w:rPr>
          <w:rFonts w:ascii="Times New Roman" w:hAnsi="Times New Roman" w:cs="Times New Roman"/>
          <w:sz w:val="24"/>
          <w:szCs w:val="24"/>
        </w:rPr>
        <w:t>í</w:t>
      </w:r>
      <w:r w:rsidR="00A1279D" w:rsidRPr="00A76D46">
        <w:rPr>
          <w:rFonts w:ascii="Times New Roman" w:hAnsi="Times New Roman" w:cs="Times New Roman"/>
          <w:sz w:val="24"/>
          <w:szCs w:val="24"/>
        </w:rPr>
        <w:t>m se mysl</w:t>
      </w:r>
      <w:r w:rsidR="00656E08" w:rsidRPr="00A76D46">
        <w:rPr>
          <w:rFonts w:ascii="Times New Roman" w:hAnsi="Times New Roman" w:cs="Times New Roman"/>
          <w:sz w:val="24"/>
          <w:szCs w:val="24"/>
        </w:rPr>
        <w:t>í</w:t>
      </w:r>
      <w:r w:rsidR="00B71716" w:rsidRPr="00A76D46">
        <w:rPr>
          <w:rFonts w:ascii="Times New Roman" w:hAnsi="Times New Roman" w:cs="Times New Roman"/>
          <w:sz w:val="24"/>
          <w:szCs w:val="24"/>
        </w:rPr>
        <w:t xml:space="preserve"> </w:t>
      </w:r>
      <w:r w:rsidR="00656E08" w:rsidRPr="00A76D46">
        <w:rPr>
          <w:rFonts w:ascii="Times New Roman" w:hAnsi="Times New Roman" w:cs="Times New Roman"/>
          <w:sz w:val="24"/>
          <w:szCs w:val="24"/>
        </w:rPr>
        <w:t>například</w:t>
      </w:r>
      <w:r w:rsidR="00A1279D" w:rsidRPr="00A76D46">
        <w:rPr>
          <w:rFonts w:ascii="Times New Roman" w:hAnsi="Times New Roman" w:cs="Times New Roman"/>
          <w:sz w:val="24"/>
          <w:szCs w:val="24"/>
        </w:rPr>
        <w:t xml:space="preserve"> predikce </w:t>
      </w:r>
      <w:r w:rsidR="00656E08" w:rsidRPr="00A76D46">
        <w:rPr>
          <w:rFonts w:ascii="Times New Roman" w:hAnsi="Times New Roman" w:cs="Times New Roman"/>
          <w:sz w:val="24"/>
          <w:szCs w:val="24"/>
        </w:rPr>
        <w:t>chovaní</w:t>
      </w:r>
      <w:r w:rsidR="00C013B5" w:rsidRPr="00A76D46">
        <w:rPr>
          <w:rFonts w:ascii="Times New Roman" w:hAnsi="Times New Roman" w:cs="Times New Roman"/>
          <w:sz w:val="24"/>
          <w:szCs w:val="24"/>
        </w:rPr>
        <w:t xml:space="preserve"> </w:t>
      </w:r>
      <w:r w:rsidR="00656E08" w:rsidRPr="00A76D46">
        <w:rPr>
          <w:rFonts w:ascii="Times New Roman" w:hAnsi="Times New Roman" w:cs="Times New Roman"/>
          <w:sz w:val="24"/>
          <w:szCs w:val="24"/>
        </w:rPr>
        <w:t>soupeře</w:t>
      </w:r>
      <w:r w:rsidR="00E36275" w:rsidRPr="00A76D46">
        <w:rPr>
          <w:rFonts w:ascii="Times New Roman" w:hAnsi="Times New Roman" w:cs="Times New Roman"/>
          <w:sz w:val="24"/>
          <w:szCs w:val="24"/>
        </w:rPr>
        <w:t xml:space="preserve"> i </w:t>
      </w:r>
      <w:r w:rsidR="00533681" w:rsidRPr="00A76D46">
        <w:rPr>
          <w:rFonts w:ascii="Times New Roman" w:hAnsi="Times New Roman" w:cs="Times New Roman"/>
          <w:sz w:val="24"/>
          <w:szCs w:val="24"/>
        </w:rPr>
        <w:t>spoluhráče</w:t>
      </w:r>
      <w:r w:rsidR="002F6B21" w:rsidRPr="00A76D46">
        <w:rPr>
          <w:rFonts w:ascii="Times New Roman" w:hAnsi="Times New Roman" w:cs="Times New Roman"/>
          <w:sz w:val="24"/>
          <w:szCs w:val="24"/>
        </w:rPr>
        <w:t xml:space="preserve">, </w:t>
      </w:r>
      <w:r w:rsidR="007179B6" w:rsidRPr="00A76D46">
        <w:rPr>
          <w:rFonts w:ascii="Times New Roman" w:hAnsi="Times New Roman" w:cs="Times New Roman"/>
          <w:sz w:val="24"/>
          <w:szCs w:val="24"/>
        </w:rPr>
        <w:t>orientace v prostoru, ry</w:t>
      </w:r>
      <w:r w:rsidR="00A7367B" w:rsidRPr="00A76D46">
        <w:rPr>
          <w:rFonts w:ascii="Times New Roman" w:hAnsi="Times New Roman" w:cs="Times New Roman"/>
          <w:sz w:val="24"/>
          <w:szCs w:val="24"/>
        </w:rPr>
        <w:t xml:space="preserve">chle používat </w:t>
      </w:r>
      <w:r w:rsidR="00533681" w:rsidRPr="00A76D46">
        <w:rPr>
          <w:rFonts w:ascii="Times New Roman" w:hAnsi="Times New Roman" w:cs="Times New Roman"/>
          <w:sz w:val="24"/>
          <w:szCs w:val="24"/>
        </w:rPr>
        <w:t>taktické</w:t>
      </w:r>
      <w:r w:rsidR="00A7367B" w:rsidRPr="00A76D46">
        <w:rPr>
          <w:rFonts w:ascii="Times New Roman" w:hAnsi="Times New Roman" w:cs="Times New Roman"/>
          <w:sz w:val="24"/>
          <w:szCs w:val="24"/>
        </w:rPr>
        <w:t xml:space="preserve"> </w:t>
      </w:r>
      <w:r w:rsidR="00533681" w:rsidRPr="00A76D46">
        <w:rPr>
          <w:rFonts w:ascii="Times New Roman" w:hAnsi="Times New Roman" w:cs="Times New Roman"/>
          <w:sz w:val="24"/>
          <w:szCs w:val="24"/>
        </w:rPr>
        <w:t>myšlen</w:t>
      </w:r>
      <w:r w:rsidR="00394046" w:rsidRPr="00A76D46">
        <w:rPr>
          <w:rFonts w:ascii="Times New Roman" w:hAnsi="Times New Roman" w:cs="Times New Roman"/>
          <w:sz w:val="24"/>
          <w:szCs w:val="24"/>
        </w:rPr>
        <w:t>í</w:t>
      </w:r>
      <w:r w:rsidR="00A7367B" w:rsidRPr="00A76D46">
        <w:rPr>
          <w:rFonts w:ascii="Times New Roman" w:hAnsi="Times New Roman" w:cs="Times New Roman"/>
          <w:sz w:val="24"/>
          <w:szCs w:val="24"/>
        </w:rPr>
        <w:t xml:space="preserve"> a </w:t>
      </w:r>
      <w:r w:rsidR="00533681" w:rsidRPr="00A76D46">
        <w:rPr>
          <w:rFonts w:ascii="Times New Roman" w:hAnsi="Times New Roman" w:cs="Times New Roman"/>
          <w:sz w:val="24"/>
          <w:szCs w:val="24"/>
        </w:rPr>
        <w:t>podobně</w:t>
      </w:r>
      <w:r w:rsidR="00A7367B" w:rsidRPr="00A76D46">
        <w:rPr>
          <w:rFonts w:ascii="Times New Roman" w:hAnsi="Times New Roman" w:cs="Times New Roman"/>
          <w:sz w:val="24"/>
          <w:szCs w:val="24"/>
        </w:rPr>
        <w:t>.</w:t>
      </w:r>
      <w:r w:rsidR="007A7A82" w:rsidRPr="00A76D46">
        <w:rPr>
          <w:rFonts w:ascii="Times New Roman" w:hAnsi="Times New Roman" w:cs="Times New Roman"/>
          <w:sz w:val="24"/>
          <w:szCs w:val="24"/>
        </w:rPr>
        <w:t xml:space="preserve"> Kromě</w:t>
      </w:r>
      <w:r w:rsidR="002A706C" w:rsidRPr="00A76D46">
        <w:rPr>
          <w:rFonts w:ascii="Times New Roman" w:hAnsi="Times New Roman" w:cs="Times New Roman"/>
          <w:sz w:val="24"/>
          <w:szCs w:val="24"/>
        </w:rPr>
        <w:t xml:space="preserve"> těchto dvou faktor</w:t>
      </w:r>
      <w:r w:rsidR="00AD71BA" w:rsidRPr="00A76D46">
        <w:rPr>
          <w:rFonts w:ascii="Times New Roman" w:hAnsi="Times New Roman" w:cs="Times New Roman"/>
          <w:sz w:val="24"/>
          <w:szCs w:val="24"/>
        </w:rPr>
        <w:t>ů</w:t>
      </w:r>
      <w:r w:rsidR="002A706C" w:rsidRPr="00A76D46">
        <w:rPr>
          <w:rFonts w:ascii="Times New Roman" w:hAnsi="Times New Roman" w:cs="Times New Roman"/>
          <w:sz w:val="24"/>
          <w:szCs w:val="24"/>
        </w:rPr>
        <w:t xml:space="preserve"> </w:t>
      </w:r>
      <w:r w:rsidR="00D6141E" w:rsidRPr="00A76D46">
        <w:rPr>
          <w:rFonts w:ascii="Times New Roman" w:hAnsi="Times New Roman" w:cs="Times New Roman"/>
          <w:sz w:val="24"/>
          <w:szCs w:val="24"/>
        </w:rPr>
        <w:t>je zapotřebí zmí</w:t>
      </w:r>
      <w:r w:rsidR="001D023E" w:rsidRPr="00A76D46">
        <w:rPr>
          <w:rFonts w:ascii="Times New Roman" w:hAnsi="Times New Roman" w:cs="Times New Roman"/>
          <w:sz w:val="24"/>
          <w:szCs w:val="24"/>
        </w:rPr>
        <w:t xml:space="preserve">nit i další aspekty, které </w:t>
      </w:r>
      <w:r w:rsidR="00881D38" w:rsidRPr="00A76D46">
        <w:rPr>
          <w:rFonts w:ascii="Times New Roman" w:hAnsi="Times New Roman" w:cs="Times New Roman"/>
          <w:sz w:val="24"/>
          <w:szCs w:val="24"/>
        </w:rPr>
        <w:t>ovlivňují herní</w:t>
      </w:r>
      <w:r w:rsidR="001D023E" w:rsidRPr="00A76D46">
        <w:rPr>
          <w:rFonts w:ascii="Times New Roman" w:hAnsi="Times New Roman" w:cs="Times New Roman"/>
          <w:sz w:val="24"/>
          <w:szCs w:val="24"/>
        </w:rPr>
        <w:t xml:space="preserve"> </w:t>
      </w:r>
      <w:r w:rsidR="00881D38" w:rsidRPr="00A76D46">
        <w:rPr>
          <w:rFonts w:ascii="Times New Roman" w:hAnsi="Times New Roman" w:cs="Times New Roman"/>
          <w:sz w:val="24"/>
          <w:szCs w:val="24"/>
        </w:rPr>
        <w:t>výkon</w:t>
      </w:r>
      <w:r w:rsidR="001D023E" w:rsidRPr="00A76D46">
        <w:rPr>
          <w:rFonts w:ascii="Times New Roman" w:hAnsi="Times New Roman" w:cs="Times New Roman"/>
          <w:sz w:val="24"/>
          <w:szCs w:val="24"/>
        </w:rPr>
        <w:t xml:space="preserve"> v</w:t>
      </w:r>
      <w:r w:rsidR="00881D38" w:rsidRPr="00A76D46">
        <w:rPr>
          <w:rFonts w:ascii="Times New Roman" w:hAnsi="Times New Roman" w:cs="Times New Roman"/>
          <w:sz w:val="24"/>
          <w:szCs w:val="24"/>
        </w:rPr>
        <w:t> </w:t>
      </w:r>
      <w:r w:rsidR="001D023E" w:rsidRPr="00A76D46">
        <w:rPr>
          <w:rFonts w:ascii="Times New Roman" w:hAnsi="Times New Roman" w:cs="Times New Roman"/>
          <w:sz w:val="24"/>
          <w:szCs w:val="24"/>
        </w:rPr>
        <w:t>h</w:t>
      </w:r>
      <w:r w:rsidR="00881D38" w:rsidRPr="00A76D46">
        <w:rPr>
          <w:rFonts w:ascii="Times New Roman" w:hAnsi="Times New Roman" w:cs="Times New Roman"/>
          <w:sz w:val="24"/>
          <w:szCs w:val="24"/>
        </w:rPr>
        <w:t xml:space="preserve">ázené. </w:t>
      </w:r>
      <w:r w:rsidR="00600072" w:rsidRPr="00A76D46">
        <w:rPr>
          <w:rFonts w:ascii="Times New Roman" w:hAnsi="Times New Roman" w:cs="Times New Roman"/>
          <w:sz w:val="24"/>
          <w:szCs w:val="24"/>
        </w:rPr>
        <w:t>K t</w:t>
      </w:r>
      <w:r w:rsidR="00AD71BA" w:rsidRPr="00A76D46">
        <w:rPr>
          <w:rFonts w:ascii="Times New Roman" w:hAnsi="Times New Roman" w:cs="Times New Roman"/>
          <w:sz w:val="24"/>
          <w:szCs w:val="24"/>
        </w:rPr>
        <w:t xml:space="preserve">éto </w:t>
      </w:r>
      <w:r w:rsidR="00600072" w:rsidRPr="00A76D46">
        <w:rPr>
          <w:rFonts w:ascii="Times New Roman" w:hAnsi="Times New Roman" w:cs="Times New Roman"/>
          <w:sz w:val="24"/>
          <w:szCs w:val="24"/>
        </w:rPr>
        <w:t>problematice</w:t>
      </w:r>
      <w:r w:rsidR="00AD71BA" w:rsidRPr="00A76D46">
        <w:rPr>
          <w:rFonts w:ascii="Times New Roman" w:hAnsi="Times New Roman" w:cs="Times New Roman"/>
          <w:sz w:val="24"/>
          <w:szCs w:val="24"/>
        </w:rPr>
        <w:t xml:space="preserve"> se bud</w:t>
      </w:r>
      <w:r w:rsidR="00600072" w:rsidRPr="00A76D46">
        <w:rPr>
          <w:rFonts w:ascii="Times New Roman" w:hAnsi="Times New Roman" w:cs="Times New Roman"/>
          <w:sz w:val="24"/>
          <w:szCs w:val="24"/>
        </w:rPr>
        <w:t xml:space="preserve">u vracet v následujících </w:t>
      </w:r>
      <w:r w:rsidR="002A131B" w:rsidRPr="00A76D46">
        <w:rPr>
          <w:rFonts w:ascii="Times New Roman" w:hAnsi="Times New Roman" w:cs="Times New Roman"/>
          <w:sz w:val="24"/>
          <w:szCs w:val="24"/>
        </w:rPr>
        <w:t>částech</w:t>
      </w:r>
      <w:r w:rsidR="00600072" w:rsidRPr="00A76D46">
        <w:rPr>
          <w:rFonts w:ascii="Times New Roman" w:hAnsi="Times New Roman" w:cs="Times New Roman"/>
          <w:sz w:val="24"/>
          <w:szCs w:val="24"/>
        </w:rPr>
        <w:t xml:space="preserve"> </w:t>
      </w:r>
      <w:r w:rsidR="002A131B" w:rsidRPr="00A76D46">
        <w:rPr>
          <w:rFonts w:ascii="Times New Roman" w:hAnsi="Times New Roman" w:cs="Times New Roman"/>
          <w:sz w:val="24"/>
          <w:szCs w:val="24"/>
        </w:rPr>
        <w:t>práce</w:t>
      </w:r>
      <w:r w:rsidR="00F94F2A" w:rsidRPr="00A76D46">
        <w:rPr>
          <w:rFonts w:ascii="Times New Roman" w:hAnsi="Times New Roman" w:cs="Times New Roman"/>
          <w:sz w:val="24"/>
          <w:szCs w:val="24"/>
        </w:rPr>
        <w:t>.</w:t>
      </w:r>
    </w:p>
    <w:p w14:paraId="7D44E65D" w14:textId="5C25BB9A" w:rsidR="002E6365" w:rsidRPr="00A76D46" w:rsidRDefault="0062733A" w:rsidP="00A76D46">
      <w:pPr>
        <w:spacing w:line="360" w:lineRule="auto"/>
        <w:jc w:val="both"/>
        <w:rPr>
          <w:rFonts w:ascii="Times New Roman" w:hAnsi="Times New Roman" w:cs="Times New Roman"/>
          <w:color w:val="FF0000"/>
          <w:sz w:val="24"/>
          <w:szCs w:val="24"/>
        </w:rPr>
      </w:pPr>
      <w:r w:rsidRPr="00A76D46">
        <w:rPr>
          <w:rFonts w:ascii="Times New Roman" w:hAnsi="Times New Roman" w:cs="Times New Roman"/>
          <w:sz w:val="24"/>
          <w:szCs w:val="24"/>
        </w:rPr>
        <w:t>Kromě</w:t>
      </w:r>
      <w:r w:rsidR="00761F18" w:rsidRPr="00A76D46">
        <w:rPr>
          <w:rFonts w:ascii="Times New Roman" w:hAnsi="Times New Roman" w:cs="Times New Roman"/>
          <w:sz w:val="24"/>
          <w:szCs w:val="24"/>
        </w:rPr>
        <w:t xml:space="preserve"> </w:t>
      </w:r>
      <w:r w:rsidRPr="00A76D46">
        <w:rPr>
          <w:rFonts w:ascii="Times New Roman" w:hAnsi="Times New Roman" w:cs="Times New Roman"/>
          <w:sz w:val="24"/>
          <w:szCs w:val="24"/>
        </w:rPr>
        <w:t>klasické</w:t>
      </w:r>
      <w:r w:rsidR="00761F18" w:rsidRPr="00A76D46">
        <w:rPr>
          <w:rFonts w:ascii="Times New Roman" w:hAnsi="Times New Roman" w:cs="Times New Roman"/>
          <w:sz w:val="24"/>
          <w:szCs w:val="24"/>
        </w:rPr>
        <w:t xml:space="preserve"> </w:t>
      </w:r>
      <w:r w:rsidRPr="00A76D46">
        <w:rPr>
          <w:rFonts w:ascii="Times New Roman" w:hAnsi="Times New Roman" w:cs="Times New Roman"/>
          <w:sz w:val="24"/>
          <w:szCs w:val="24"/>
        </w:rPr>
        <w:t>házené</w:t>
      </w:r>
      <w:r w:rsidR="0006712C" w:rsidRPr="00A76D46">
        <w:rPr>
          <w:rFonts w:ascii="Times New Roman" w:hAnsi="Times New Roman" w:cs="Times New Roman"/>
          <w:sz w:val="24"/>
          <w:szCs w:val="24"/>
        </w:rPr>
        <w:t xml:space="preserve">, o které </w:t>
      </w:r>
      <w:r w:rsidRPr="00A76D46">
        <w:rPr>
          <w:rFonts w:ascii="Times New Roman" w:hAnsi="Times New Roman" w:cs="Times New Roman"/>
          <w:sz w:val="24"/>
          <w:szCs w:val="24"/>
        </w:rPr>
        <w:t>pojednává</w:t>
      </w:r>
      <w:r w:rsidR="0006712C" w:rsidRPr="00A76D46">
        <w:rPr>
          <w:rFonts w:ascii="Times New Roman" w:hAnsi="Times New Roman" w:cs="Times New Roman"/>
          <w:sz w:val="24"/>
          <w:szCs w:val="24"/>
        </w:rPr>
        <w:t xml:space="preserve"> tato práce, existuj</w:t>
      </w:r>
      <w:r w:rsidR="00325197" w:rsidRPr="00A76D46">
        <w:rPr>
          <w:rFonts w:ascii="Times New Roman" w:hAnsi="Times New Roman" w:cs="Times New Roman"/>
          <w:sz w:val="24"/>
          <w:szCs w:val="24"/>
        </w:rPr>
        <w:t>í</w:t>
      </w:r>
      <w:r w:rsidR="0006712C" w:rsidRPr="00A76D46">
        <w:rPr>
          <w:rFonts w:ascii="Times New Roman" w:hAnsi="Times New Roman" w:cs="Times New Roman"/>
          <w:sz w:val="24"/>
          <w:szCs w:val="24"/>
        </w:rPr>
        <w:t xml:space="preserve"> i další t</w:t>
      </w:r>
      <w:r w:rsidR="00035ABC" w:rsidRPr="00A76D46">
        <w:rPr>
          <w:rFonts w:ascii="Times New Roman" w:hAnsi="Times New Roman" w:cs="Times New Roman"/>
          <w:sz w:val="24"/>
          <w:szCs w:val="24"/>
        </w:rPr>
        <w:t>ypy</w:t>
      </w:r>
      <w:r w:rsidR="0006712C" w:rsidRPr="00A76D46">
        <w:rPr>
          <w:rFonts w:ascii="Times New Roman" w:hAnsi="Times New Roman" w:cs="Times New Roman"/>
          <w:sz w:val="24"/>
          <w:szCs w:val="24"/>
        </w:rPr>
        <w:t xml:space="preserve"> </w:t>
      </w:r>
      <w:r w:rsidRPr="00A76D46">
        <w:rPr>
          <w:rFonts w:ascii="Times New Roman" w:hAnsi="Times New Roman" w:cs="Times New Roman"/>
          <w:sz w:val="24"/>
          <w:szCs w:val="24"/>
        </w:rPr>
        <w:t>házené</w:t>
      </w:r>
      <w:r w:rsidR="0006712C" w:rsidRPr="00A76D46">
        <w:rPr>
          <w:rFonts w:ascii="Times New Roman" w:hAnsi="Times New Roman" w:cs="Times New Roman"/>
          <w:sz w:val="24"/>
          <w:szCs w:val="24"/>
        </w:rPr>
        <w:t xml:space="preserve">. </w:t>
      </w:r>
      <w:r w:rsidRPr="00A76D46">
        <w:rPr>
          <w:rFonts w:ascii="Times New Roman" w:hAnsi="Times New Roman" w:cs="Times New Roman"/>
          <w:sz w:val="24"/>
          <w:szCs w:val="24"/>
        </w:rPr>
        <w:t>Těmi</w:t>
      </w:r>
      <w:r w:rsidR="0006712C" w:rsidRPr="00A76D46">
        <w:rPr>
          <w:rFonts w:ascii="Times New Roman" w:hAnsi="Times New Roman" w:cs="Times New Roman"/>
          <w:sz w:val="24"/>
          <w:szCs w:val="24"/>
        </w:rPr>
        <w:t xml:space="preserve"> jsou </w:t>
      </w:r>
      <w:r w:rsidR="00730BD3" w:rsidRPr="00A76D46">
        <w:rPr>
          <w:rFonts w:ascii="Times New Roman" w:hAnsi="Times New Roman" w:cs="Times New Roman"/>
          <w:sz w:val="24"/>
          <w:szCs w:val="24"/>
        </w:rPr>
        <w:t>takzvaná</w:t>
      </w:r>
      <w:r w:rsidR="0006712C"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miniházená</w:t>
      </w:r>
      <w:r w:rsidR="003C2333" w:rsidRPr="00A76D46">
        <w:rPr>
          <w:rFonts w:ascii="Times New Roman" w:hAnsi="Times New Roman" w:cs="Times New Roman"/>
          <w:sz w:val="24"/>
          <w:szCs w:val="24"/>
        </w:rPr>
        <w:t>, pl</w:t>
      </w:r>
      <w:r w:rsidR="00D90CD9" w:rsidRPr="00A76D46">
        <w:rPr>
          <w:rFonts w:ascii="Times New Roman" w:hAnsi="Times New Roman" w:cs="Times New Roman"/>
          <w:sz w:val="24"/>
          <w:szCs w:val="24"/>
        </w:rPr>
        <w:t>áž</w:t>
      </w:r>
      <w:r w:rsidR="003C2333" w:rsidRPr="00A76D46">
        <w:rPr>
          <w:rFonts w:ascii="Times New Roman" w:hAnsi="Times New Roman" w:cs="Times New Roman"/>
          <w:sz w:val="24"/>
          <w:szCs w:val="24"/>
        </w:rPr>
        <w:t>ov</w:t>
      </w:r>
      <w:r w:rsidR="00D90CD9" w:rsidRPr="00A76D46">
        <w:rPr>
          <w:rFonts w:ascii="Times New Roman" w:hAnsi="Times New Roman" w:cs="Times New Roman"/>
          <w:sz w:val="24"/>
          <w:szCs w:val="24"/>
        </w:rPr>
        <w:t>á</w:t>
      </w:r>
      <w:r w:rsidR="003C2333" w:rsidRPr="00A76D46">
        <w:rPr>
          <w:rFonts w:ascii="Times New Roman" w:hAnsi="Times New Roman" w:cs="Times New Roman"/>
          <w:sz w:val="24"/>
          <w:szCs w:val="24"/>
        </w:rPr>
        <w:t xml:space="preserve"> </w:t>
      </w:r>
      <w:r w:rsidRPr="00A76D46">
        <w:rPr>
          <w:rFonts w:ascii="Times New Roman" w:hAnsi="Times New Roman" w:cs="Times New Roman"/>
          <w:sz w:val="24"/>
          <w:szCs w:val="24"/>
        </w:rPr>
        <w:t>házena</w:t>
      </w:r>
      <w:r w:rsidR="003C2333" w:rsidRPr="00A76D46">
        <w:rPr>
          <w:rFonts w:ascii="Times New Roman" w:hAnsi="Times New Roman" w:cs="Times New Roman"/>
          <w:sz w:val="24"/>
          <w:szCs w:val="24"/>
        </w:rPr>
        <w:t xml:space="preserve"> a </w:t>
      </w:r>
      <w:r w:rsidR="00730BD3" w:rsidRPr="00A76D46">
        <w:rPr>
          <w:rFonts w:ascii="Times New Roman" w:hAnsi="Times New Roman" w:cs="Times New Roman"/>
          <w:sz w:val="24"/>
          <w:szCs w:val="24"/>
        </w:rPr>
        <w:t>národní</w:t>
      </w:r>
      <w:r w:rsidR="003C2333"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házena</w:t>
      </w:r>
      <w:r w:rsidR="003C2333" w:rsidRPr="00A76D46">
        <w:rPr>
          <w:rFonts w:ascii="Times New Roman" w:hAnsi="Times New Roman" w:cs="Times New Roman"/>
          <w:sz w:val="24"/>
          <w:szCs w:val="24"/>
        </w:rPr>
        <w:t xml:space="preserve">. </w:t>
      </w:r>
      <w:r w:rsidRPr="00A76D46">
        <w:rPr>
          <w:rFonts w:ascii="Times New Roman" w:hAnsi="Times New Roman" w:cs="Times New Roman"/>
          <w:sz w:val="24"/>
          <w:szCs w:val="24"/>
        </w:rPr>
        <w:t>Miniházená</w:t>
      </w:r>
      <w:r w:rsidR="003C2333" w:rsidRPr="00A76D46">
        <w:rPr>
          <w:rFonts w:ascii="Times New Roman" w:hAnsi="Times New Roman" w:cs="Times New Roman"/>
          <w:sz w:val="24"/>
          <w:szCs w:val="24"/>
        </w:rPr>
        <w:t xml:space="preserve"> je </w:t>
      </w:r>
      <w:r w:rsidR="00730BD3" w:rsidRPr="00A76D46">
        <w:rPr>
          <w:rFonts w:ascii="Times New Roman" w:hAnsi="Times New Roman" w:cs="Times New Roman"/>
          <w:sz w:val="24"/>
          <w:szCs w:val="24"/>
        </w:rPr>
        <w:t>označení</w:t>
      </w:r>
      <w:r w:rsidR="003C2333"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házené</w:t>
      </w:r>
      <w:r w:rsidR="003C2333" w:rsidRPr="00A76D46">
        <w:rPr>
          <w:rFonts w:ascii="Times New Roman" w:hAnsi="Times New Roman" w:cs="Times New Roman"/>
          <w:sz w:val="24"/>
          <w:szCs w:val="24"/>
        </w:rPr>
        <w:t xml:space="preserve"> v nižších </w:t>
      </w:r>
      <w:r w:rsidR="00C956F9" w:rsidRPr="00A76D46">
        <w:rPr>
          <w:rFonts w:ascii="Times New Roman" w:hAnsi="Times New Roman" w:cs="Times New Roman"/>
          <w:sz w:val="24"/>
          <w:szCs w:val="24"/>
        </w:rPr>
        <w:t xml:space="preserve">kategoriích a pravidla se zde od </w:t>
      </w:r>
      <w:r w:rsidRPr="00A76D46">
        <w:rPr>
          <w:rFonts w:ascii="Times New Roman" w:hAnsi="Times New Roman" w:cs="Times New Roman"/>
          <w:sz w:val="24"/>
          <w:szCs w:val="24"/>
        </w:rPr>
        <w:t>klasické</w:t>
      </w:r>
      <w:r w:rsidR="00C956F9"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házené</w:t>
      </w:r>
      <w:r w:rsidR="00C956F9"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nepatrně liší</w:t>
      </w:r>
      <w:r w:rsidR="00C956F9" w:rsidRPr="00A76D46">
        <w:rPr>
          <w:rFonts w:ascii="Times New Roman" w:hAnsi="Times New Roman" w:cs="Times New Roman"/>
          <w:sz w:val="24"/>
          <w:szCs w:val="24"/>
        </w:rPr>
        <w:t xml:space="preserve">. </w:t>
      </w:r>
      <w:r w:rsidR="006C6988" w:rsidRPr="00A76D46">
        <w:rPr>
          <w:rFonts w:ascii="Times New Roman" w:hAnsi="Times New Roman" w:cs="Times New Roman"/>
          <w:sz w:val="24"/>
          <w:szCs w:val="24"/>
        </w:rPr>
        <w:t>Pl</w:t>
      </w:r>
      <w:r w:rsidR="00D90CD9" w:rsidRPr="00A76D46">
        <w:rPr>
          <w:rFonts w:ascii="Times New Roman" w:hAnsi="Times New Roman" w:cs="Times New Roman"/>
          <w:sz w:val="24"/>
          <w:szCs w:val="24"/>
        </w:rPr>
        <w:t>áž</w:t>
      </w:r>
      <w:r w:rsidR="006C6988" w:rsidRPr="00A76D46">
        <w:rPr>
          <w:rFonts w:ascii="Times New Roman" w:hAnsi="Times New Roman" w:cs="Times New Roman"/>
          <w:sz w:val="24"/>
          <w:szCs w:val="24"/>
        </w:rPr>
        <w:t>ov</w:t>
      </w:r>
      <w:r w:rsidR="00D90CD9" w:rsidRPr="00A76D46">
        <w:rPr>
          <w:rFonts w:ascii="Times New Roman" w:hAnsi="Times New Roman" w:cs="Times New Roman"/>
          <w:sz w:val="24"/>
          <w:szCs w:val="24"/>
        </w:rPr>
        <w:t>á</w:t>
      </w:r>
      <w:r w:rsidR="006C6988" w:rsidRPr="00A76D46">
        <w:rPr>
          <w:rFonts w:ascii="Times New Roman" w:hAnsi="Times New Roman" w:cs="Times New Roman"/>
          <w:sz w:val="24"/>
          <w:szCs w:val="24"/>
        </w:rPr>
        <w:t xml:space="preserve"> </w:t>
      </w:r>
      <w:r w:rsidRPr="00A76D46">
        <w:rPr>
          <w:rFonts w:ascii="Times New Roman" w:hAnsi="Times New Roman" w:cs="Times New Roman"/>
          <w:sz w:val="24"/>
          <w:szCs w:val="24"/>
        </w:rPr>
        <w:t>házena</w:t>
      </w:r>
      <w:r w:rsidR="006C6988" w:rsidRPr="00A76D46">
        <w:rPr>
          <w:rFonts w:ascii="Times New Roman" w:hAnsi="Times New Roman" w:cs="Times New Roman"/>
          <w:sz w:val="24"/>
          <w:szCs w:val="24"/>
        </w:rPr>
        <w:t xml:space="preserve"> se rozli</w:t>
      </w:r>
      <w:r w:rsidR="00E66C27" w:rsidRPr="00A76D46">
        <w:rPr>
          <w:rFonts w:ascii="Times New Roman" w:hAnsi="Times New Roman" w:cs="Times New Roman"/>
          <w:sz w:val="24"/>
          <w:szCs w:val="24"/>
        </w:rPr>
        <w:t>š</w:t>
      </w:r>
      <w:r w:rsidR="006C6988" w:rsidRPr="00A76D46">
        <w:rPr>
          <w:rFonts w:ascii="Times New Roman" w:hAnsi="Times New Roman" w:cs="Times New Roman"/>
          <w:sz w:val="24"/>
          <w:szCs w:val="24"/>
        </w:rPr>
        <w:t xml:space="preserve">uje od </w:t>
      </w:r>
      <w:r w:rsidRPr="00A76D46">
        <w:rPr>
          <w:rFonts w:ascii="Times New Roman" w:hAnsi="Times New Roman" w:cs="Times New Roman"/>
          <w:sz w:val="24"/>
          <w:szCs w:val="24"/>
        </w:rPr>
        <w:t>házené</w:t>
      </w:r>
      <w:r w:rsidR="006C6988" w:rsidRPr="00A76D46">
        <w:rPr>
          <w:rFonts w:ascii="Times New Roman" w:hAnsi="Times New Roman" w:cs="Times New Roman"/>
          <w:sz w:val="24"/>
          <w:szCs w:val="24"/>
        </w:rPr>
        <w:t xml:space="preserve"> zejména </w:t>
      </w:r>
      <w:r w:rsidR="00730BD3" w:rsidRPr="00A76D46">
        <w:rPr>
          <w:rFonts w:ascii="Times New Roman" w:hAnsi="Times New Roman" w:cs="Times New Roman"/>
          <w:sz w:val="24"/>
          <w:szCs w:val="24"/>
        </w:rPr>
        <w:t>tím</w:t>
      </w:r>
      <w:r w:rsidR="006C6988"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že</w:t>
      </w:r>
      <w:r w:rsidR="006C6988" w:rsidRPr="00A76D46">
        <w:rPr>
          <w:rFonts w:ascii="Times New Roman" w:hAnsi="Times New Roman" w:cs="Times New Roman"/>
          <w:sz w:val="24"/>
          <w:szCs w:val="24"/>
        </w:rPr>
        <w:t xml:space="preserve"> se hraje na </w:t>
      </w:r>
      <w:r w:rsidRPr="00A76D46">
        <w:rPr>
          <w:rFonts w:ascii="Times New Roman" w:hAnsi="Times New Roman" w:cs="Times New Roman"/>
          <w:sz w:val="24"/>
          <w:szCs w:val="24"/>
        </w:rPr>
        <w:t>pískovém</w:t>
      </w:r>
      <w:r w:rsidR="00A1002C" w:rsidRPr="00A76D46">
        <w:rPr>
          <w:rFonts w:ascii="Times New Roman" w:hAnsi="Times New Roman" w:cs="Times New Roman"/>
          <w:sz w:val="24"/>
          <w:szCs w:val="24"/>
        </w:rPr>
        <w:t xml:space="preserve"> </w:t>
      </w:r>
      <w:r w:rsidRPr="00A76D46">
        <w:rPr>
          <w:rFonts w:ascii="Times New Roman" w:hAnsi="Times New Roman" w:cs="Times New Roman"/>
          <w:sz w:val="24"/>
          <w:szCs w:val="24"/>
        </w:rPr>
        <w:t>hřišti</w:t>
      </w:r>
      <w:r w:rsidR="00A1002C" w:rsidRPr="00A76D46">
        <w:rPr>
          <w:rFonts w:ascii="Times New Roman" w:hAnsi="Times New Roman" w:cs="Times New Roman"/>
          <w:sz w:val="24"/>
          <w:szCs w:val="24"/>
        </w:rPr>
        <w:t xml:space="preserve">, nikoliv na </w:t>
      </w:r>
      <w:r w:rsidR="00730BD3" w:rsidRPr="00A76D46">
        <w:rPr>
          <w:rFonts w:ascii="Times New Roman" w:hAnsi="Times New Roman" w:cs="Times New Roman"/>
          <w:sz w:val="24"/>
          <w:szCs w:val="24"/>
        </w:rPr>
        <w:t>pevném</w:t>
      </w:r>
      <w:r w:rsidR="00A1002C" w:rsidRPr="00A76D46">
        <w:rPr>
          <w:rFonts w:ascii="Times New Roman" w:hAnsi="Times New Roman" w:cs="Times New Roman"/>
          <w:sz w:val="24"/>
          <w:szCs w:val="24"/>
        </w:rPr>
        <w:t xml:space="preserve"> povrchu. </w:t>
      </w:r>
      <w:r w:rsidR="008E1AA0" w:rsidRPr="00A76D46">
        <w:rPr>
          <w:rFonts w:ascii="Times New Roman" w:hAnsi="Times New Roman" w:cs="Times New Roman"/>
          <w:sz w:val="24"/>
          <w:szCs w:val="24"/>
        </w:rPr>
        <w:t xml:space="preserve">Pravidla </w:t>
      </w:r>
      <w:r w:rsidR="00FB1A31" w:rsidRPr="00A76D46">
        <w:rPr>
          <w:rFonts w:ascii="Times New Roman" w:hAnsi="Times New Roman" w:cs="Times New Roman"/>
          <w:sz w:val="24"/>
          <w:szCs w:val="24"/>
        </w:rPr>
        <w:t>od</w:t>
      </w:r>
      <w:r w:rsidR="00411871" w:rsidRPr="00A76D46">
        <w:rPr>
          <w:rFonts w:ascii="Times New Roman" w:hAnsi="Times New Roman" w:cs="Times New Roman"/>
          <w:sz w:val="24"/>
          <w:szCs w:val="24"/>
        </w:rPr>
        <w:t> </w:t>
      </w:r>
      <w:r w:rsidR="00730BD3" w:rsidRPr="00A76D46">
        <w:rPr>
          <w:rFonts w:ascii="Times New Roman" w:hAnsi="Times New Roman" w:cs="Times New Roman"/>
          <w:sz w:val="24"/>
          <w:szCs w:val="24"/>
        </w:rPr>
        <w:t>klasické</w:t>
      </w:r>
      <w:r w:rsidR="00411871"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házené</w:t>
      </w:r>
      <w:r w:rsidR="00FB1A31" w:rsidRPr="00A76D46">
        <w:rPr>
          <w:rFonts w:ascii="Times New Roman" w:hAnsi="Times New Roman" w:cs="Times New Roman"/>
          <w:sz w:val="24"/>
          <w:szCs w:val="24"/>
        </w:rPr>
        <w:t xml:space="preserve"> jsou také velmi od</w:t>
      </w:r>
      <w:r w:rsidR="00730BD3" w:rsidRPr="00A76D46">
        <w:rPr>
          <w:rFonts w:ascii="Times New Roman" w:hAnsi="Times New Roman" w:cs="Times New Roman"/>
          <w:sz w:val="24"/>
          <w:szCs w:val="24"/>
        </w:rPr>
        <w:t>chylná</w:t>
      </w:r>
      <w:r w:rsidR="00FB1A31"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Národní</w:t>
      </w:r>
      <w:r w:rsidR="00FB1A31"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házena</w:t>
      </w:r>
      <w:r w:rsidR="00225CBE" w:rsidRPr="00A76D46">
        <w:rPr>
          <w:rFonts w:ascii="Times New Roman" w:hAnsi="Times New Roman" w:cs="Times New Roman"/>
          <w:sz w:val="24"/>
          <w:szCs w:val="24"/>
        </w:rPr>
        <w:t xml:space="preserve"> rovněž</w:t>
      </w:r>
      <w:r w:rsidR="00315F52" w:rsidRPr="00A76D46">
        <w:rPr>
          <w:rFonts w:ascii="Times New Roman" w:hAnsi="Times New Roman" w:cs="Times New Roman"/>
          <w:sz w:val="24"/>
          <w:szCs w:val="24"/>
        </w:rPr>
        <w:t xml:space="preserve"> nemá </w:t>
      </w:r>
      <w:r w:rsidR="00730BD3" w:rsidRPr="00A76D46">
        <w:rPr>
          <w:rFonts w:ascii="Times New Roman" w:hAnsi="Times New Roman" w:cs="Times New Roman"/>
          <w:sz w:val="24"/>
          <w:szCs w:val="24"/>
        </w:rPr>
        <w:t>stejná</w:t>
      </w:r>
      <w:r w:rsidR="00315F52" w:rsidRPr="00A76D46">
        <w:rPr>
          <w:rFonts w:ascii="Times New Roman" w:hAnsi="Times New Roman" w:cs="Times New Roman"/>
          <w:sz w:val="24"/>
          <w:szCs w:val="24"/>
        </w:rPr>
        <w:t xml:space="preserve"> pravidla a </w:t>
      </w:r>
      <w:r w:rsidR="00730BD3" w:rsidRPr="00A76D46">
        <w:rPr>
          <w:rFonts w:ascii="Times New Roman" w:hAnsi="Times New Roman" w:cs="Times New Roman"/>
          <w:sz w:val="24"/>
          <w:szCs w:val="24"/>
        </w:rPr>
        <w:t>liší</w:t>
      </w:r>
      <w:r w:rsidR="00315F52" w:rsidRPr="00A76D46">
        <w:rPr>
          <w:rFonts w:ascii="Times New Roman" w:hAnsi="Times New Roman" w:cs="Times New Roman"/>
          <w:sz w:val="24"/>
          <w:szCs w:val="24"/>
        </w:rPr>
        <w:t xml:space="preserve"> se například </w:t>
      </w:r>
      <w:r w:rsidR="00730BD3" w:rsidRPr="00A76D46">
        <w:rPr>
          <w:rFonts w:ascii="Times New Roman" w:hAnsi="Times New Roman" w:cs="Times New Roman"/>
          <w:sz w:val="24"/>
          <w:szCs w:val="24"/>
        </w:rPr>
        <w:t>jiným</w:t>
      </w:r>
      <w:r w:rsidR="00817CF4"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rozděleným</w:t>
      </w:r>
      <w:r w:rsidR="00817CF4" w:rsidRPr="00A76D46">
        <w:rPr>
          <w:rFonts w:ascii="Times New Roman" w:hAnsi="Times New Roman" w:cs="Times New Roman"/>
          <w:sz w:val="24"/>
          <w:szCs w:val="24"/>
        </w:rPr>
        <w:t xml:space="preserve"> </w:t>
      </w:r>
      <w:r w:rsidR="00730BD3" w:rsidRPr="00A76D46">
        <w:rPr>
          <w:rFonts w:ascii="Times New Roman" w:hAnsi="Times New Roman" w:cs="Times New Roman"/>
          <w:sz w:val="24"/>
          <w:szCs w:val="24"/>
        </w:rPr>
        <w:t>hřiště</w:t>
      </w:r>
      <w:r w:rsidR="00817CF4" w:rsidRPr="00A76D46">
        <w:rPr>
          <w:rFonts w:ascii="Times New Roman" w:hAnsi="Times New Roman" w:cs="Times New Roman"/>
          <w:sz w:val="24"/>
          <w:szCs w:val="24"/>
        </w:rPr>
        <w:t xml:space="preserve">. </w:t>
      </w:r>
    </w:p>
    <w:p w14:paraId="3E8129B2" w14:textId="3610F491" w:rsidR="005563B3" w:rsidRPr="00A76D46" w:rsidRDefault="006E58CB"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Jako po</w:t>
      </w:r>
      <w:r w:rsidR="00073C81" w:rsidRPr="00A76D46">
        <w:rPr>
          <w:rFonts w:ascii="Times New Roman" w:hAnsi="Times New Roman" w:cs="Times New Roman"/>
          <w:sz w:val="24"/>
          <w:szCs w:val="24"/>
        </w:rPr>
        <w:t xml:space="preserve">čátek házené </w:t>
      </w:r>
      <w:r w:rsidR="00995515" w:rsidRPr="00A76D46">
        <w:rPr>
          <w:rFonts w:ascii="Times New Roman" w:hAnsi="Times New Roman" w:cs="Times New Roman"/>
          <w:sz w:val="24"/>
          <w:szCs w:val="24"/>
        </w:rPr>
        <w:t xml:space="preserve">se považuje hra, kterou roku 1898 zavedl učitel Holger Nielsen na ordrupském gymnáziu v Dánsku. Tato hra byla nazývána "haandbold." V roce 1904 vznikl dánský Haandboldový svaz, který začal pořádat pravidelné soutěže. O dva roky později byla pravidla haanboldu poprvé zaznamenána v knižní podobě. Na začátku 20. století se na některých švédských školách objevila varianta s názvem "handboll," která se odlišovala od dánské verze. Vzhledem k tomu, že se tato hra hrála převážně v halách, byly rozměry herního </w:t>
      </w:r>
      <w:r w:rsidR="00995515" w:rsidRPr="00A76D46">
        <w:rPr>
          <w:rFonts w:ascii="Times New Roman" w:hAnsi="Times New Roman" w:cs="Times New Roman"/>
          <w:sz w:val="24"/>
          <w:szCs w:val="24"/>
        </w:rPr>
        <w:lastRenderedPageBreak/>
        <w:t xml:space="preserve">prostoru relativně malé. První oficiální </w:t>
      </w:r>
      <w:r w:rsidR="003617B9" w:rsidRPr="00A76D46">
        <w:rPr>
          <w:rFonts w:ascii="Times New Roman" w:hAnsi="Times New Roman" w:cs="Times New Roman"/>
          <w:sz w:val="24"/>
          <w:szCs w:val="24"/>
        </w:rPr>
        <w:t>utkání</w:t>
      </w:r>
      <w:r w:rsidR="00995515" w:rsidRPr="00A76D46">
        <w:rPr>
          <w:rFonts w:ascii="Times New Roman" w:hAnsi="Times New Roman" w:cs="Times New Roman"/>
          <w:sz w:val="24"/>
          <w:szCs w:val="24"/>
        </w:rPr>
        <w:t xml:space="preserve"> v handbollu se uskutečnil v roce 1907</w:t>
      </w:r>
      <w:r w:rsidR="008E06AF" w:rsidRPr="00A76D46">
        <w:rPr>
          <w:rFonts w:ascii="Times New Roman" w:hAnsi="Times New Roman" w:cs="Times New Roman"/>
          <w:sz w:val="24"/>
          <w:szCs w:val="24"/>
        </w:rPr>
        <w:t xml:space="preserve"> </w:t>
      </w:r>
      <w:r w:rsidR="008E06AF" w:rsidRPr="00A76D46">
        <w:rPr>
          <w:rFonts w:ascii="Times New Roman" w:hAnsi="Times New Roman" w:cs="Times New Roman"/>
          <w:sz w:val="24"/>
          <w:szCs w:val="24"/>
        </w:rPr>
        <w:fldChar w:fldCharType="begin"/>
      </w:r>
      <w:r w:rsidR="00885CCD" w:rsidRPr="00A76D46">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Cite&gt;&lt;Author&gt;Táborský&lt;/Author&gt;&lt;Year&gt;2004&lt;/Year&gt;&lt;RecNum&gt;2&lt;/RecNum&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8E06AF" w:rsidRPr="00A76D46">
        <w:rPr>
          <w:rFonts w:ascii="Times New Roman" w:hAnsi="Times New Roman" w:cs="Times New Roman"/>
          <w:sz w:val="24"/>
          <w:szCs w:val="24"/>
        </w:rPr>
        <w:fldChar w:fldCharType="separate"/>
      </w:r>
      <w:r w:rsidR="00885CCD" w:rsidRPr="00A76D46">
        <w:rPr>
          <w:rFonts w:ascii="Times New Roman" w:hAnsi="Times New Roman" w:cs="Times New Roman"/>
          <w:noProof/>
          <w:sz w:val="24"/>
          <w:szCs w:val="24"/>
        </w:rPr>
        <w:t>(Táborský, 2004)</w:t>
      </w:r>
      <w:r w:rsidR="008E06AF" w:rsidRPr="00A76D46">
        <w:rPr>
          <w:rFonts w:ascii="Times New Roman" w:hAnsi="Times New Roman" w:cs="Times New Roman"/>
          <w:sz w:val="24"/>
          <w:szCs w:val="24"/>
        </w:rPr>
        <w:fldChar w:fldCharType="end"/>
      </w:r>
      <w:r w:rsidR="008E06AF" w:rsidRPr="00A76D46">
        <w:rPr>
          <w:rFonts w:ascii="Times New Roman" w:hAnsi="Times New Roman" w:cs="Times New Roman"/>
          <w:sz w:val="24"/>
          <w:szCs w:val="24"/>
        </w:rPr>
        <w:t>.</w:t>
      </w:r>
    </w:p>
    <w:p w14:paraId="25CC352B" w14:textId="4D8CEFA3" w:rsidR="00896C39" w:rsidRPr="00A76D46" w:rsidRDefault="00E56D4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w:t>
      </w:r>
      <w:r w:rsidR="00503DE7" w:rsidRPr="00A76D46">
        <w:rPr>
          <w:rFonts w:ascii="Times New Roman" w:hAnsi="Times New Roman" w:cs="Times New Roman"/>
          <w:sz w:val="24"/>
          <w:szCs w:val="24"/>
        </w:rPr>
        <w:t>ro mezinárodní házenou</w:t>
      </w:r>
      <w:r w:rsidR="00D10EBB" w:rsidRPr="00A76D46">
        <w:rPr>
          <w:rFonts w:ascii="Times New Roman" w:hAnsi="Times New Roman" w:cs="Times New Roman"/>
          <w:sz w:val="24"/>
          <w:szCs w:val="24"/>
        </w:rPr>
        <w:t xml:space="preserve"> </w:t>
      </w:r>
      <w:r w:rsidR="008A17FD" w:rsidRPr="00A76D46">
        <w:rPr>
          <w:rFonts w:ascii="Times New Roman" w:hAnsi="Times New Roman" w:cs="Times New Roman"/>
          <w:sz w:val="24"/>
          <w:szCs w:val="24"/>
        </w:rPr>
        <w:t>byl</w:t>
      </w:r>
      <w:r w:rsidRPr="00A76D46">
        <w:rPr>
          <w:rFonts w:ascii="Times New Roman" w:hAnsi="Times New Roman" w:cs="Times New Roman"/>
          <w:sz w:val="24"/>
          <w:szCs w:val="24"/>
        </w:rPr>
        <w:t xml:space="preserve">y </w:t>
      </w:r>
      <w:r w:rsidR="003D2129" w:rsidRPr="00A76D46">
        <w:rPr>
          <w:rFonts w:ascii="Times New Roman" w:hAnsi="Times New Roman" w:cs="Times New Roman"/>
          <w:sz w:val="24"/>
          <w:szCs w:val="24"/>
        </w:rPr>
        <w:t>klíčové</w:t>
      </w:r>
      <w:r w:rsidRPr="00A76D46">
        <w:rPr>
          <w:rFonts w:ascii="Times New Roman" w:hAnsi="Times New Roman" w:cs="Times New Roman"/>
          <w:sz w:val="24"/>
          <w:szCs w:val="24"/>
        </w:rPr>
        <w:t xml:space="preserve"> dva roky. Rok 1934</w:t>
      </w:r>
      <w:r w:rsidR="001D4025" w:rsidRPr="00A76D46">
        <w:rPr>
          <w:rFonts w:ascii="Times New Roman" w:hAnsi="Times New Roman" w:cs="Times New Roman"/>
          <w:sz w:val="24"/>
          <w:szCs w:val="24"/>
        </w:rPr>
        <w:t>, kdy kongre</w:t>
      </w:r>
      <w:r w:rsidR="00CE512D" w:rsidRPr="00A76D46">
        <w:rPr>
          <w:rFonts w:ascii="Times New Roman" w:hAnsi="Times New Roman" w:cs="Times New Roman"/>
          <w:sz w:val="24"/>
          <w:szCs w:val="24"/>
        </w:rPr>
        <w:t xml:space="preserve">s IAHF </w:t>
      </w:r>
      <w:r w:rsidR="00665C87" w:rsidRPr="00A76D46">
        <w:rPr>
          <w:rFonts w:ascii="Times New Roman" w:hAnsi="Times New Roman" w:cs="Times New Roman"/>
          <w:sz w:val="24"/>
          <w:szCs w:val="24"/>
        </w:rPr>
        <w:t>mezinárodně</w:t>
      </w:r>
      <w:r w:rsidR="00CE512D" w:rsidRPr="00A76D46">
        <w:rPr>
          <w:rFonts w:ascii="Times New Roman" w:hAnsi="Times New Roman" w:cs="Times New Roman"/>
          <w:sz w:val="24"/>
          <w:szCs w:val="24"/>
        </w:rPr>
        <w:t xml:space="preserve"> uznal </w:t>
      </w:r>
      <w:r w:rsidR="00665C87" w:rsidRPr="00A76D46">
        <w:rPr>
          <w:rFonts w:ascii="Times New Roman" w:hAnsi="Times New Roman" w:cs="Times New Roman"/>
          <w:sz w:val="24"/>
          <w:szCs w:val="24"/>
        </w:rPr>
        <w:t>skandinávská</w:t>
      </w:r>
      <w:r w:rsidR="00172A2D" w:rsidRPr="00A76D46">
        <w:rPr>
          <w:rFonts w:ascii="Times New Roman" w:hAnsi="Times New Roman" w:cs="Times New Roman"/>
          <w:sz w:val="24"/>
          <w:szCs w:val="24"/>
        </w:rPr>
        <w:t xml:space="preserve"> pravidla </w:t>
      </w:r>
      <w:r w:rsidR="00665C87" w:rsidRPr="00A76D46">
        <w:rPr>
          <w:rFonts w:ascii="Times New Roman" w:hAnsi="Times New Roman" w:cs="Times New Roman"/>
          <w:sz w:val="24"/>
          <w:szCs w:val="24"/>
        </w:rPr>
        <w:t>házené</w:t>
      </w:r>
      <w:r w:rsidR="00172A2D" w:rsidRPr="00A76D46">
        <w:rPr>
          <w:rFonts w:ascii="Times New Roman" w:hAnsi="Times New Roman" w:cs="Times New Roman"/>
          <w:sz w:val="24"/>
          <w:szCs w:val="24"/>
        </w:rPr>
        <w:t xml:space="preserve">, načež se v roce 1938 konalo </w:t>
      </w:r>
      <w:r w:rsidR="00635A3D" w:rsidRPr="00A76D46">
        <w:rPr>
          <w:rFonts w:ascii="Times New Roman" w:hAnsi="Times New Roman" w:cs="Times New Roman"/>
          <w:sz w:val="24"/>
          <w:szCs w:val="24"/>
        </w:rPr>
        <w:t>mistrovství sv</w:t>
      </w:r>
      <w:r w:rsidR="00132565" w:rsidRPr="00A76D46">
        <w:rPr>
          <w:rFonts w:ascii="Times New Roman" w:hAnsi="Times New Roman" w:cs="Times New Roman"/>
          <w:sz w:val="24"/>
          <w:szCs w:val="24"/>
        </w:rPr>
        <w:t>ěta</w:t>
      </w:r>
      <w:r w:rsidR="00172A2D" w:rsidRPr="00A76D46">
        <w:rPr>
          <w:rFonts w:ascii="Times New Roman" w:hAnsi="Times New Roman" w:cs="Times New Roman"/>
          <w:sz w:val="24"/>
          <w:szCs w:val="24"/>
        </w:rPr>
        <w:t xml:space="preserve"> </w:t>
      </w:r>
      <w:r w:rsidR="006143C6" w:rsidRPr="00A76D46">
        <w:rPr>
          <w:rFonts w:ascii="Times New Roman" w:hAnsi="Times New Roman" w:cs="Times New Roman"/>
          <w:sz w:val="24"/>
          <w:szCs w:val="24"/>
        </w:rPr>
        <w:t>v </w:t>
      </w:r>
      <w:r w:rsidR="00665C87" w:rsidRPr="00A76D46">
        <w:rPr>
          <w:rFonts w:ascii="Times New Roman" w:hAnsi="Times New Roman" w:cs="Times New Roman"/>
          <w:sz w:val="24"/>
          <w:szCs w:val="24"/>
        </w:rPr>
        <w:t>Berlíně</w:t>
      </w:r>
      <w:r w:rsidR="006143C6" w:rsidRPr="00A76D46">
        <w:rPr>
          <w:rFonts w:ascii="Times New Roman" w:hAnsi="Times New Roman" w:cs="Times New Roman"/>
          <w:sz w:val="24"/>
          <w:szCs w:val="24"/>
        </w:rPr>
        <w:t xml:space="preserve">. Tehdy </w:t>
      </w:r>
      <w:r w:rsidR="00665C87" w:rsidRPr="00A76D46">
        <w:rPr>
          <w:rFonts w:ascii="Times New Roman" w:hAnsi="Times New Roman" w:cs="Times New Roman"/>
          <w:sz w:val="24"/>
          <w:szCs w:val="24"/>
        </w:rPr>
        <w:t>měla</w:t>
      </w:r>
      <w:r w:rsidR="00711888" w:rsidRPr="00A76D46">
        <w:rPr>
          <w:rFonts w:ascii="Times New Roman" w:hAnsi="Times New Roman" w:cs="Times New Roman"/>
          <w:sz w:val="24"/>
          <w:szCs w:val="24"/>
        </w:rPr>
        <w:t xml:space="preserve"> </w:t>
      </w:r>
      <w:r w:rsidR="003D2129" w:rsidRPr="00A76D46">
        <w:rPr>
          <w:rFonts w:ascii="Times New Roman" w:hAnsi="Times New Roman" w:cs="Times New Roman"/>
          <w:sz w:val="24"/>
          <w:szCs w:val="24"/>
        </w:rPr>
        <w:t xml:space="preserve">pravidla </w:t>
      </w:r>
      <w:r w:rsidR="00665C87" w:rsidRPr="00A76D46">
        <w:rPr>
          <w:rFonts w:ascii="Times New Roman" w:hAnsi="Times New Roman" w:cs="Times New Roman"/>
          <w:sz w:val="24"/>
          <w:szCs w:val="24"/>
        </w:rPr>
        <w:t>házené</w:t>
      </w:r>
      <w:r w:rsidR="003D2129" w:rsidRPr="00A76D46">
        <w:rPr>
          <w:rFonts w:ascii="Times New Roman" w:hAnsi="Times New Roman" w:cs="Times New Roman"/>
          <w:sz w:val="24"/>
          <w:szCs w:val="24"/>
        </w:rPr>
        <w:t xml:space="preserve"> jinou podobu, </w:t>
      </w:r>
      <w:r w:rsidR="00665C87" w:rsidRPr="00A76D46">
        <w:rPr>
          <w:rFonts w:ascii="Times New Roman" w:hAnsi="Times New Roman" w:cs="Times New Roman"/>
          <w:sz w:val="24"/>
          <w:szCs w:val="24"/>
        </w:rPr>
        <w:t>než</w:t>
      </w:r>
      <w:r w:rsidR="003D2129" w:rsidRPr="00A76D46">
        <w:rPr>
          <w:rFonts w:ascii="Times New Roman" w:hAnsi="Times New Roman" w:cs="Times New Roman"/>
          <w:sz w:val="24"/>
          <w:szCs w:val="24"/>
        </w:rPr>
        <w:t xml:space="preserve"> mají dnes</w:t>
      </w:r>
      <w:r w:rsidR="00014F44" w:rsidRPr="00A76D46">
        <w:rPr>
          <w:rFonts w:ascii="Times New Roman" w:hAnsi="Times New Roman" w:cs="Times New Roman"/>
          <w:sz w:val="24"/>
          <w:szCs w:val="24"/>
        </w:rPr>
        <w:t>.</w:t>
      </w:r>
      <w:r w:rsidR="006143C6" w:rsidRPr="00A76D46">
        <w:rPr>
          <w:rFonts w:ascii="Times New Roman" w:hAnsi="Times New Roman" w:cs="Times New Roman"/>
          <w:sz w:val="24"/>
          <w:szCs w:val="24"/>
        </w:rPr>
        <w:t xml:space="preserve"> </w:t>
      </w:r>
      <w:r w:rsidR="00665C87" w:rsidRPr="00A76D46">
        <w:rPr>
          <w:rFonts w:ascii="Times New Roman" w:hAnsi="Times New Roman" w:cs="Times New Roman"/>
          <w:sz w:val="24"/>
          <w:szCs w:val="24"/>
        </w:rPr>
        <w:t>Druhým</w:t>
      </w:r>
      <w:r w:rsidR="006143C6" w:rsidRPr="00A76D46">
        <w:rPr>
          <w:rFonts w:ascii="Times New Roman" w:hAnsi="Times New Roman" w:cs="Times New Roman"/>
          <w:sz w:val="24"/>
          <w:szCs w:val="24"/>
        </w:rPr>
        <w:t xml:space="preserve"> </w:t>
      </w:r>
      <w:r w:rsidR="00665C87" w:rsidRPr="00A76D46">
        <w:rPr>
          <w:rFonts w:ascii="Times New Roman" w:hAnsi="Times New Roman" w:cs="Times New Roman"/>
          <w:sz w:val="24"/>
          <w:szCs w:val="24"/>
        </w:rPr>
        <w:t>klíčovým</w:t>
      </w:r>
      <w:r w:rsidR="006143C6" w:rsidRPr="00A76D46">
        <w:rPr>
          <w:rFonts w:ascii="Times New Roman" w:hAnsi="Times New Roman" w:cs="Times New Roman"/>
          <w:sz w:val="24"/>
          <w:szCs w:val="24"/>
        </w:rPr>
        <w:t xml:space="preserve"> rokem se stal rok</w:t>
      </w:r>
      <w:r w:rsidR="00E038DD" w:rsidRPr="00A76D46">
        <w:rPr>
          <w:rFonts w:ascii="Times New Roman" w:hAnsi="Times New Roman" w:cs="Times New Roman"/>
          <w:sz w:val="24"/>
          <w:szCs w:val="24"/>
        </w:rPr>
        <w:t xml:space="preserve"> 1946</w:t>
      </w:r>
      <w:r w:rsidR="00A501CC" w:rsidRPr="00A76D46">
        <w:rPr>
          <w:rFonts w:ascii="Times New Roman" w:hAnsi="Times New Roman" w:cs="Times New Roman"/>
          <w:sz w:val="24"/>
          <w:szCs w:val="24"/>
        </w:rPr>
        <w:t xml:space="preserve">. Tento rok totiž vznikl </w:t>
      </w:r>
      <w:r w:rsidR="006A22C3" w:rsidRPr="00A76D46">
        <w:rPr>
          <w:rFonts w:ascii="Times New Roman" w:hAnsi="Times New Roman" w:cs="Times New Roman"/>
          <w:sz w:val="24"/>
          <w:szCs w:val="24"/>
        </w:rPr>
        <w:t>kongres IHF (</w:t>
      </w:r>
      <w:r w:rsidR="00050F50" w:rsidRPr="00A76D46">
        <w:rPr>
          <w:rFonts w:ascii="Times New Roman" w:hAnsi="Times New Roman" w:cs="Times New Roman"/>
          <w:sz w:val="24"/>
          <w:szCs w:val="24"/>
        </w:rPr>
        <w:t>Internationale Handball Federation</w:t>
      </w:r>
      <w:r w:rsidR="006A22C3" w:rsidRPr="00A76D46">
        <w:rPr>
          <w:rFonts w:ascii="Times New Roman" w:hAnsi="Times New Roman" w:cs="Times New Roman"/>
          <w:sz w:val="24"/>
          <w:szCs w:val="24"/>
        </w:rPr>
        <w:t>)</w:t>
      </w:r>
      <w:r w:rsidR="00DB47D0" w:rsidRPr="00A76D46">
        <w:rPr>
          <w:rFonts w:ascii="Times New Roman" w:hAnsi="Times New Roman" w:cs="Times New Roman"/>
          <w:sz w:val="24"/>
          <w:szCs w:val="24"/>
        </w:rPr>
        <w:t>. To umožnilo</w:t>
      </w:r>
      <w:r w:rsidR="00CA6B88" w:rsidRPr="00A76D46">
        <w:rPr>
          <w:rFonts w:ascii="Times New Roman" w:hAnsi="Times New Roman" w:cs="Times New Roman"/>
          <w:sz w:val="24"/>
          <w:szCs w:val="24"/>
        </w:rPr>
        <w:t xml:space="preserve"> </w:t>
      </w:r>
      <w:r w:rsidR="00665C87" w:rsidRPr="00A76D46">
        <w:rPr>
          <w:rFonts w:ascii="Times New Roman" w:hAnsi="Times New Roman" w:cs="Times New Roman"/>
          <w:sz w:val="24"/>
          <w:szCs w:val="24"/>
        </w:rPr>
        <w:t>pravidelné</w:t>
      </w:r>
      <w:r w:rsidR="00DB47D0" w:rsidRPr="00A76D46">
        <w:rPr>
          <w:rFonts w:ascii="Times New Roman" w:hAnsi="Times New Roman" w:cs="Times New Roman"/>
          <w:sz w:val="24"/>
          <w:szCs w:val="24"/>
        </w:rPr>
        <w:t xml:space="preserve"> </w:t>
      </w:r>
      <w:r w:rsidR="00665C87" w:rsidRPr="00A76D46">
        <w:rPr>
          <w:rFonts w:ascii="Times New Roman" w:hAnsi="Times New Roman" w:cs="Times New Roman"/>
          <w:sz w:val="24"/>
          <w:szCs w:val="24"/>
        </w:rPr>
        <w:t>konaní</w:t>
      </w:r>
      <w:r w:rsidR="00CA6B88" w:rsidRPr="00A76D46">
        <w:rPr>
          <w:rFonts w:ascii="Times New Roman" w:hAnsi="Times New Roman" w:cs="Times New Roman"/>
          <w:sz w:val="24"/>
          <w:szCs w:val="24"/>
        </w:rPr>
        <w:t xml:space="preserve"> MS </w:t>
      </w:r>
      <w:r w:rsidR="00665C87" w:rsidRPr="00A76D46">
        <w:rPr>
          <w:rFonts w:ascii="Times New Roman" w:hAnsi="Times New Roman" w:cs="Times New Roman"/>
          <w:sz w:val="24"/>
          <w:szCs w:val="24"/>
        </w:rPr>
        <w:t>mužů</w:t>
      </w:r>
      <w:r w:rsidR="00CA6B88" w:rsidRPr="00A76D46">
        <w:rPr>
          <w:rFonts w:ascii="Times New Roman" w:hAnsi="Times New Roman" w:cs="Times New Roman"/>
          <w:sz w:val="24"/>
          <w:szCs w:val="24"/>
        </w:rPr>
        <w:t xml:space="preserve"> i </w:t>
      </w:r>
      <w:r w:rsidR="002A20AC" w:rsidRPr="00A76D46">
        <w:rPr>
          <w:rFonts w:ascii="Times New Roman" w:hAnsi="Times New Roman" w:cs="Times New Roman"/>
          <w:sz w:val="24"/>
          <w:szCs w:val="24"/>
        </w:rPr>
        <w:t>ž</w:t>
      </w:r>
      <w:r w:rsidR="00CA6B88" w:rsidRPr="00A76D46">
        <w:rPr>
          <w:rFonts w:ascii="Times New Roman" w:hAnsi="Times New Roman" w:cs="Times New Roman"/>
          <w:sz w:val="24"/>
          <w:szCs w:val="24"/>
        </w:rPr>
        <w:t xml:space="preserve">en. </w:t>
      </w:r>
      <w:r w:rsidR="00DB7306" w:rsidRPr="00A76D46">
        <w:rPr>
          <w:rFonts w:ascii="Times New Roman" w:hAnsi="Times New Roman" w:cs="Times New Roman"/>
          <w:sz w:val="24"/>
          <w:szCs w:val="24"/>
        </w:rPr>
        <w:t xml:space="preserve">Od </w:t>
      </w:r>
      <w:r w:rsidR="002A20AC" w:rsidRPr="00A76D46">
        <w:rPr>
          <w:rFonts w:ascii="Times New Roman" w:hAnsi="Times New Roman" w:cs="Times New Roman"/>
          <w:sz w:val="24"/>
          <w:szCs w:val="24"/>
        </w:rPr>
        <w:t>té</w:t>
      </w:r>
      <w:r w:rsidR="00DB7306" w:rsidRPr="00A76D46">
        <w:rPr>
          <w:rFonts w:ascii="Times New Roman" w:hAnsi="Times New Roman" w:cs="Times New Roman"/>
          <w:sz w:val="24"/>
          <w:szCs w:val="24"/>
        </w:rPr>
        <w:t xml:space="preserve"> doby popularita a sledovanost </w:t>
      </w:r>
      <w:r w:rsidR="00DF51D5" w:rsidRPr="00A76D46">
        <w:rPr>
          <w:rFonts w:ascii="Times New Roman" w:hAnsi="Times New Roman" w:cs="Times New Roman"/>
          <w:sz w:val="24"/>
          <w:szCs w:val="24"/>
        </w:rPr>
        <w:t>házené</w:t>
      </w:r>
      <w:r w:rsidR="00DB7306" w:rsidRPr="00A76D46">
        <w:rPr>
          <w:rFonts w:ascii="Times New Roman" w:hAnsi="Times New Roman" w:cs="Times New Roman"/>
          <w:sz w:val="24"/>
          <w:szCs w:val="24"/>
        </w:rPr>
        <w:t xml:space="preserve"> stále </w:t>
      </w:r>
      <w:r w:rsidR="00DF51D5" w:rsidRPr="00A76D46">
        <w:rPr>
          <w:rFonts w:ascii="Times New Roman" w:hAnsi="Times New Roman" w:cs="Times New Roman"/>
          <w:sz w:val="24"/>
          <w:szCs w:val="24"/>
        </w:rPr>
        <w:t>narůstá</w:t>
      </w:r>
      <w:r w:rsidR="00490ADF" w:rsidRPr="00A76D46">
        <w:rPr>
          <w:rFonts w:ascii="Times New Roman" w:hAnsi="Times New Roman" w:cs="Times New Roman"/>
          <w:sz w:val="24"/>
          <w:szCs w:val="24"/>
        </w:rPr>
        <w:t xml:space="preserve"> </w:t>
      </w:r>
      <w:r w:rsidR="006F45C0" w:rsidRPr="00A76D46">
        <w:rPr>
          <w:rFonts w:ascii="Times New Roman" w:hAnsi="Times New Roman" w:cs="Times New Roman"/>
          <w:sz w:val="24"/>
          <w:szCs w:val="24"/>
        </w:rPr>
        <w:fldChar w:fldCharType="begin"/>
      </w:r>
      <w:r w:rsidR="006F45C0" w:rsidRPr="00A76D46">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rsidRPr="00A76D46">
        <w:rPr>
          <w:rFonts w:ascii="Times New Roman" w:hAnsi="Times New Roman" w:cs="Times New Roman"/>
          <w:sz w:val="24"/>
          <w:szCs w:val="24"/>
        </w:rPr>
        <w:fldChar w:fldCharType="separate"/>
      </w:r>
      <w:r w:rsidR="006F45C0" w:rsidRPr="00A76D46">
        <w:rPr>
          <w:rFonts w:ascii="Times New Roman" w:hAnsi="Times New Roman" w:cs="Times New Roman"/>
          <w:noProof/>
          <w:sz w:val="24"/>
          <w:szCs w:val="24"/>
        </w:rPr>
        <w:t>(Táborský, 2004)</w:t>
      </w:r>
      <w:r w:rsidR="006F45C0" w:rsidRPr="00A76D46">
        <w:rPr>
          <w:rFonts w:ascii="Times New Roman" w:hAnsi="Times New Roman" w:cs="Times New Roman"/>
          <w:sz w:val="24"/>
          <w:szCs w:val="24"/>
        </w:rPr>
        <w:fldChar w:fldCharType="end"/>
      </w:r>
      <w:r w:rsidR="00490ADF" w:rsidRPr="00A76D46">
        <w:rPr>
          <w:rFonts w:ascii="Times New Roman" w:hAnsi="Times New Roman" w:cs="Times New Roman"/>
          <w:sz w:val="24"/>
          <w:szCs w:val="24"/>
        </w:rPr>
        <w:t>.</w:t>
      </w:r>
    </w:p>
    <w:p w14:paraId="194F5662" w14:textId="31AE73C8" w:rsidR="009E33E4" w:rsidRPr="00A76D46" w:rsidRDefault="009E33E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V</w:t>
      </w:r>
      <w:r w:rsidR="000E1BB2" w:rsidRPr="00A76D46">
        <w:rPr>
          <w:rFonts w:ascii="Times New Roman" w:hAnsi="Times New Roman" w:cs="Times New Roman"/>
          <w:sz w:val="24"/>
          <w:szCs w:val="24"/>
        </w:rPr>
        <w:t> </w:t>
      </w:r>
      <w:r w:rsidR="002A20AC" w:rsidRPr="00A76D46">
        <w:rPr>
          <w:rFonts w:ascii="Times New Roman" w:hAnsi="Times New Roman" w:cs="Times New Roman"/>
          <w:sz w:val="24"/>
          <w:szCs w:val="24"/>
        </w:rPr>
        <w:t>tehdejším</w:t>
      </w:r>
      <w:r w:rsidR="000E1BB2" w:rsidRPr="00A76D46">
        <w:rPr>
          <w:rFonts w:ascii="Times New Roman" w:hAnsi="Times New Roman" w:cs="Times New Roman"/>
          <w:sz w:val="24"/>
          <w:szCs w:val="24"/>
        </w:rPr>
        <w:t xml:space="preserve"> </w:t>
      </w:r>
      <w:r w:rsidR="00881494" w:rsidRPr="00A76D46">
        <w:rPr>
          <w:rFonts w:ascii="Times New Roman" w:hAnsi="Times New Roman" w:cs="Times New Roman"/>
          <w:sz w:val="24"/>
          <w:szCs w:val="24"/>
        </w:rPr>
        <w:t>Československu</w:t>
      </w:r>
      <w:r w:rsidR="000E1BB2" w:rsidRPr="00A76D46">
        <w:rPr>
          <w:rFonts w:ascii="Times New Roman" w:hAnsi="Times New Roman" w:cs="Times New Roman"/>
          <w:sz w:val="24"/>
          <w:szCs w:val="24"/>
        </w:rPr>
        <w:t xml:space="preserve"> se první </w:t>
      </w:r>
      <w:r w:rsidR="00DF51D5" w:rsidRPr="00A76D46">
        <w:rPr>
          <w:rFonts w:ascii="Times New Roman" w:hAnsi="Times New Roman" w:cs="Times New Roman"/>
          <w:sz w:val="24"/>
          <w:szCs w:val="24"/>
        </w:rPr>
        <w:t>utkání</w:t>
      </w:r>
      <w:r w:rsidR="000E1BB2" w:rsidRPr="00A76D46">
        <w:rPr>
          <w:rFonts w:ascii="Times New Roman" w:hAnsi="Times New Roman" w:cs="Times New Roman"/>
          <w:sz w:val="24"/>
          <w:szCs w:val="24"/>
        </w:rPr>
        <w:t xml:space="preserve"> oddílových družstev </w:t>
      </w:r>
      <w:r w:rsidR="00793195" w:rsidRPr="00A76D46">
        <w:rPr>
          <w:rFonts w:ascii="Times New Roman" w:hAnsi="Times New Roman" w:cs="Times New Roman"/>
          <w:sz w:val="24"/>
          <w:szCs w:val="24"/>
        </w:rPr>
        <w:t xml:space="preserve">házené </w:t>
      </w:r>
      <w:r w:rsidR="000E1BB2" w:rsidRPr="00A76D46">
        <w:rPr>
          <w:rFonts w:ascii="Times New Roman" w:hAnsi="Times New Roman" w:cs="Times New Roman"/>
          <w:sz w:val="24"/>
          <w:szCs w:val="24"/>
        </w:rPr>
        <w:t>konalo v roce 1947</w:t>
      </w:r>
      <w:r w:rsidR="00A608B9" w:rsidRPr="00A76D46">
        <w:rPr>
          <w:rFonts w:ascii="Times New Roman" w:hAnsi="Times New Roman" w:cs="Times New Roman"/>
          <w:sz w:val="24"/>
          <w:szCs w:val="24"/>
        </w:rPr>
        <w:t>. Hlavn</w:t>
      </w:r>
      <w:r w:rsidR="002A20AC" w:rsidRPr="00A76D46">
        <w:rPr>
          <w:rFonts w:ascii="Times New Roman" w:hAnsi="Times New Roman" w:cs="Times New Roman"/>
          <w:sz w:val="24"/>
          <w:szCs w:val="24"/>
        </w:rPr>
        <w:t>í</w:t>
      </w:r>
      <w:r w:rsidR="00A608B9" w:rsidRPr="00A76D46">
        <w:rPr>
          <w:rFonts w:ascii="Times New Roman" w:hAnsi="Times New Roman" w:cs="Times New Roman"/>
          <w:sz w:val="24"/>
          <w:szCs w:val="24"/>
        </w:rPr>
        <w:t xml:space="preserve"> iniciaci pro </w:t>
      </w:r>
      <w:r w:rsidR="00881494" w:rsidRPr="00A76D46">
        <w:rPr>
          <w:rFonts w:ascii="Times New Roman" w:hAnsi="Times New Roman" w:cs="Times New Roman"/>
          <w:sz w:val="24"/>
          <w:szCs w:val="24"/>
        </w:rPr>
        <w:t>tuto událost projevil Jan Radotínský.</w:t>
      </w:r>
      <w:r w:rsidR="008941E5" w:rsidRPr="00A76D46">
        <w:rPr>
          <w:rFonts w:ascii="Times New Roman" w:hAnsi="Times New Roman" w:cs="Times New Roman"/>
          <w:sz w:val="24"/>
          <w:szCs w:val="24"/>
        </w:rPr>
        <w:t xml:space="preserve"> </w:t>
      </w:r>
      <w:r w:rsidR="001C61E5" w:rsidRPr="00A76D46">
        <w:rPr>
          <w:rFonts w:ascii="Times New Roman" w:hAnsi="Times New Roman" w:cs="Times New Roman"/>
          <w:sz w:val="24"/>
          <w:szCs w:val="24"/>
        </w:rPr>
        <w:t>Zájem</w:t>
      </w:r>
      <w:r w:rsidR="00FB14EB" w:rsidRPr="00A76D46">
        <w:rPr>
          <w:rFonts w:ascii="Times New Roman" w:hAnsi="Times New Roman" w:cs="Times New Roman"/>
          <w:sz w:val="24"/>
          <w:szCs w:val="24"/>
        </w:rPr>
        <w:t xml:space="preserve"> o </w:t>
      </w:r>
      <w:r w:rsidR="001C61E5" w:rsidRPr="00A76D46">
        <w:rPr>
          <w:rFonts w:ascii="Times New Roman" w:hAnsi="Times New Roman" w:cs="Times New Roman"/>
          <w:sz w:val="24"/>
          <w:szCs w:val="24"/>
        </w:rPr>
        <w:t>právě</w:t>
      </w:r>
      <w:r w:rsidR="00FB14EB" w:rsidRPr="00A76D46">
        <w:rPr>
          <w:rFonts w:ascii="Times New Roman" w:hAnsi="Times New Roman" w:cs="Times New Roman"/>
          <w:sz w:val="24"/>
          <w:szCs w:val="24"/>
        </w:rPr>
        <w:t xml:space="preserve"> tento sport stále roste. </w:t>
      </w:r>
      <w:r w:rsidR="001C61E5" w:rsidRPr="00A76D46">
        <w:rPr>
          <w:rFonts w:ascii="Times New Roman" w:hAnsi="Times New Roman" w:cs="Times New Roman"/>
          <w:sz w:val="24"/>
          <w:szCs w:val="24"/>
        </w:rPr>
        <w:t>Rozšiřuje</w:t>
      </w:r>
      <w:r w:rsidR="00FB15CE" w:rsidRPr="00A76D46">
        <w:rPr>
          <w:rFonts w:ascii="Times New Roman" w:hAnsi="Times New Roman" w:cs="Times New Roman"/>
          <w:sz w:val="24"/>
          <w:szCs w:val="24"/>
        </w:rPr>
        <w:t xml:space="preserve"> se okruh lidí, </w:t>
      </w:r>
      <w:r w:rsidR="001C61E5" w:rsidRPr="00A76D46">
        <w:rPr>
          <w:rFonts w:ascii="Times New Roman" w:hAnsi="Times New Roman" w:cs="Times New Roman"/>
          <w:sz w:val="24"/>
          <w:szCs w:val="24"/>
        </w:rPr>
        <w:t>kteří</w:t>
      </w:r>
      <w:r w:rsidR="00FB15CE" w:rsidRPr="00A76D46">
        <w:rPr>
          <w:rFonts w:ascii="Times New Roman" w:hAnsi="Times New Roman" w:cs="Times New Roman"/>
          <w:sz w:val="24"/>
          <w:szCs w:val="24"/>
        </w:rPr>
        <w:t xml:space="preserve"> tento sport </w:t>
      </w:r>
      <w:r w:rsidR="001C61E5" w:rsidRPr="00A76D46">
        <w:rPr>
          <w:rFonts w:ascii="Times New Roman" w:hAnsi="Times New Roman" w:cs="Times New Roman"/>
          <w:sz w:val="24"/>
          <w:szCs w:val="24"/>
        </w:rPr>
        <w:t>amatérsk</w:t>
      </w:r>
      <w:r w:rsidR="004568BC" w:rsidRPr="00A76D46">
        <w:rPr>
          <w:rFonts w:ascii="Times New Roman" w:hAnsi="Times New Roman" w:cs="Times New Roman"/>
          <w:sz w:val="24"/>
          <w:szCs w:val="24"/>
        </w:rPr>
        <w:t>y</w:t>
      </w:r>
      <w:r w:rsidR="001C61E5" w:rsidRPr="00A76D46">
        <w:rPr>
          <w:rFonts w:ascii="Times New Roman" w:hAnsi="Times New Roman" w:cs="Times New Roman"/>
          <w:sz w:val="24"/>
          <w:szCs w:val="24"/>
        </w:rPr>
        <w:t xml:space="preserve"> či</w:t>
      </w:r>
      <w:r w:rsidR="000E1E24" w:rsidRPr="00A76D46">
        <w:rPr>
          <w:rFonts w:ascii="Times New Roman" w:hAnsi="Times New Roman" w:cs="Times New Roman"/>
          <w:sz w:val="24"/>
          <w:szCs w:val="24"/>
        </w:rPr>
        <w:t xml:space="preserve"> </w:t>
      </w:r>
      <w:r w:rsidR="001C61E5" w:rsidRPr="00A76D46">
        <w:rPr>
          <w:rFonts w:ascii="Times New Roman" w:hAnsi="Times New Roman" w:cs="Times New Roman"/>
          <w:sz w:val="24"/>
          <w:szCs w:val="24"/>
        </w:rPr>
        <w:t>profesionálně</w:t>
      </w:r>
      <w:r w:rsidR="000E1E24" w:rsidRPr="00A76D46">
        <w:rPr>
          <w:rFonts w:ascii="Times New Roman" w:hAnsi="Times New Roman" w:cs="Times New Roman"/>
          <w:sz w:val="24"/>
          <w:szCs w:val="24"/>
        </w:rPr>
        <w:t xml:space="preserve"> </w:t>
      </w:r>
      <w:r w:rsidR="00FB15CE" w:rsidRPr="00A76D46">
        <w:rPr>
          <w:rFonts w:ascii="Times New Roman" w:hAnsi="Times New Roman" w:cs="Times New Roman"/>
          <w:sz w:val="24"/>
          <w:szCs w:val="24"/>
        </w:rPr>
        <w:t>prov</w:t>
      </w:r>
      <w:r w:rsidR="0065642B" w:rsidRPr="00A76D46">
        <w:rPr>
          <w:rFonts w:ascii="Times New Roman" w:hAnsi="Times New Roman" w:cs="Times New Roman"/>
          <w:sz w:val="24"/>
          <w:szCs w:val="24"/>
        </w:rPr>
        <w:t>o</w:t>
      </w:r>
      <w:r w:rsidR="00FB15CE" w:rsidRPr="00A76D46">
        <w:rPr>
          <w:rFonts w:ascii="Times New Roman" w:hAnsi="Times New Roman" w:cs="Times New Roman"/>
          <w:sz w:val="24"/>
          <w:szCs w:val="24"/>
        </w:rPr>
        <w:t>zuj</w:t>
      </w:r>
      <w:r w:rsidR="001C61E5" w:rsidRPr="00A76D46">
        <w:rPr>
          <w:rFonts w:ascii="Times New Roman" w:hAnsi="Times New Roman" w:cs="Times New Roman"/>
          <w:sz w:val="24"/>
          <w:szCs w:val="24"/>
        </w:rPr>
        <w:t>í</w:t>
      </w:r>
      <w:r w:rsidR="000E1E24" w:rsidRPr="00A76D46">
        <w:rPr>
          <w:rFonts w:ascii="Times New Roman" w:hAnsi="Times New Roman" w:cs="Times New Roman"/>
          <w:sz w:val="24"/>
          <w:szCs w:val="24"/>
        </w:rPr>
        <w:t xml:space="preserve">. </w:t>
      </w:r>
      <w:r w:rsidR="00EE2312" w:rsidRPr="00A76D46">
        <w:rPr>
          <w:rFonts w:ascii="Times New Roman" w:hAnsi="Times New Roman" w:cs="Times New Roman"/>
          <w:sz w:val="24"/>
          <w:szCs w:val="24"/>
        </w:rPr>
        <w:t>V</w:t>
      </w:r>
      <w:r w:rsidR="001C61E5" w:rsidRPr="00A76D46">
        <w:rPr>
          <w:rFonts w:ascii="Times New Roman" w:hAnsi="Times New Roman" w:cs="Times New Roman"/>
          <w:sz w:val="24"/>
          <w:szCs w:val="24"/>
        </w:rPr>
        <w:t> </w:t>
      </w:r>
      <w:r w:rsidR="00EE2312" w:rsidRPr="00A76D46">
        <w:rPr>
          <w:rFonts w:ascii="Times New Roman" w:hAnsi="Times New Roman" w:cs="Times New Roman"/>
          <w:sz w:val="24"/>
          <w:szCs w:val="24"/>
        </w:rPr>
        <w:t>p</w:t>
      </w:r>
      <w:r w:rsidR="001C61E5" w:rsidRPr="00A76D46">
        <w:rPr>
          <w:rFonts w:ascii="Times New Roman" w:hAnsi="Times New Roman" w:cs="Times New Roman"/>
          <w:sz w:val="24"/>
          <w:szCs w:val="24"/>
        </w:rPr>
        <w:t>ří</w:t>
      </w:r>
      <w:r w:rsidR="00EE2312" w:rsidRPr="00A76D46">
        <w:rPr>
          <w:rFonts w:ascii="Times New Roman" w:hAnsi="Times New Roman" w:cs="Times New Roman"/>
          <w:sz w:val="24"/>
          <w:szCs w:val="24"/>
        </w:rPr>
        <w:t>m</w:t>
      </w:r>
      <w:r w:rsidR="001C61E5" w:rsidRPr="00A76D46">
        <w:rPr>
          <w:rFonts w:ascii="Times New Roman" w:hAnsi="Times New Roman" w:cs="Times New Roman"/>
          <w:sz w:val="24"/>
          <w:szCs w:val="24"/>
        </w:rPr>
        <w:t>é</w:t>
      </w:r>
      <w:r w:rsidR="00EE2312" w:rsidRPr="00A76D46">
        <w:rPr>
          <w:rFonts w:ascii="Times New Roman" w:hAnsi="Times New Roman" w:cs="Times New Roman"/>
          <w:sz w:val="24"/>
          <w:szCs w:val="24"/>
        </w:rPr>
        <w:t xml:space="preserve"> </w:t>
      </w:r>
      <w:r w:rsidR="001C61E5" w:rsidRPr="00A76D46">
        <w:rPr>
          <w:rFonts w:ascii="Times New Roman" w:hAnsi="Times New Roman" w:cs="Times New Roman"/>
          <w:sz w:val="24"/>
          <w:szCs w:val="24"/>
        </w:rPr>
        <w:t>úměrnosti</w:t>
      </w:r>
      <w:r w:rsidR="00EE2312" w:rsidRPr="00A76D46">
        <w:rPr>
          <w:rFonts w:ascii="Times New Roman" w:hAnsi="Times New Roman" w:cs="Times New Roman"/>
          <w:sz w:val="24"/>
          <w:szCs w:val="24"/>
        </w:rPr>
        <w:t xml:space="preserve"> s </w:t>
      </w:r>
      <w:r w:rsidR="001C61E5" w:rsidRPr="00A76D46">
        <w:rPr>
          <w:rFonts w:ascii="Times New Roman" w:hAnsi="Times New Roman" w:cs="Times New Roman"/>
          <w:sz w:val="24"/>
          <w:szCs w:val="24"/>
        </w:rPr>
        <w:t>tím</w:t>
      </w:r>
      <w:r w:rsidR="00EE2312" w:rsidRPr="00A76D46">
        <w:rPr>
          <w:rFonts w:ascii="Times New Roman" w:hAnsi="Times New Roman" w:cs="Times New Roman"/>
          <w:sz w:val="24"/>
          <w:szCs w:val="24"/>
        </w:rPr>
        <w:t xml:space="preserve"> se </w:t>
      </w:r>
      <w:r w:rsidR="001C61E5" w:rsidRPr="00A76D46">
        <w:rPr>
          <w:rFonts w:ascii="Times New Roman" w:hAnsi="Times New Roman" w:cs="Times New Roman"/>
          <w:sz w:val="24"/>
          <w:szCs w:val="24"/>
        </w:rPr>
        <w:t>přidávají</w:t>
      </w:r>
      <w:r w:rsidR="002543E8" w:rsidRPr="00A76D46">
        <w:rPr>
          <w:rFonts w:ascii="Times New Roman" w:hAnsi="Times New Roman" w:cs="Times New Roman"/>
          <w:sz w:val="24"/>
          <w:szCs w:val="24"/>
        </w:rPr>
        <w:t xml:space="preserve"> i </w:t>
      </w:r>
      <w:r w:rsidR="001C61E5" w:rsidRPr="00A76D46">
        <w:rPr>
          <w:rFonts w:ascii="Times New Roman" w:hAnsi="Times New Roman" w:cs="Times New Roman"/>
          <w:sz w:val="24"/>
          <w:szCs w:val="24"/>
        </w:rPr>
        <w:t>pasivní</w:t>
      </w:r>
      <w:r w:rsidR="002543E8" w:rsidRPr="00A76D46">
        <w:rPr>
          <w:rFonts w:ascii="Times New Roman" w:hAnsi="Times New Roman" w:cs="Times New Roman"/>
          <w:sz w:val="24"/>
          <w:szCs w:val="24"/>
        </w:rPr>
        <w:t xml:space="preserve"> </w:t>
      </w:r>
      <w:r w:rsidR="001C61E5" w:rsidRPr="00A76D46">
        <w:rPr>
          <w:rFonts w:ascii="Times New Roman" w:hAnsi="Times New Roman" w:cs="Times New Roman"/>
          <w:sz w:val="24"/>
          <w:szCs w:val="24"/>
        </w:rPr>
        <w:t>zájemci</w:t>
      </w:r>
      <w:r w:rsidR="002543E8" w:rsidRPr="00A76D46">
        <w:rPr>
          <w:rFonts w:ascii="Times New Roman" w:hAnsi="Times New Roman" w:cs="Times New Roman"/>
          <w:sz w:val="24"/>
          <w:szCs w:val="24"/>
        </w:rPr>
        <w:t xml:space="preserve"> o tento sport</w:t>
      </w:r>
      <w:r w:rsidR="0065642B" w:rsidRPr="00A76D46">
        <w:rPr>
          <w:rFonts w:ascii="Times New Roman" w:hAnsi="Times New Roman" w:cs="Times New Roman"/>
          <w:sz w:val="24"/>
          <w:szCs w:val="24"/>
        </w:rPr>
        <w:t xml:space="preserve">, </w:t>
      </w:r>
      <w:r w:rsidR="002543E8" w:rsidRPr="00A76D46">
        <w:rPr>
          <w:rFonts w:ascii="Times New Roman" w:hAnsi="Times New Roman" w:cs="Times New Roman"/>
          <w:sz w:val="24"/>
          <w:szCs w:val="24"/>
        </w:rPr>
        <w:t xml:space="preserve">tedy </w:t>
      </w:r>
      <w:r w:rsidR="001C61E5" w:rsidRPr="00A76D46">
        <w:rPr>
          <w:rFonts w:ascii="Times New Roman" w:hAnsi="Times New Roman" w:cs="Times New Roman"/>
          <w:sz w:val="24"/>
          <w:szCs w:val="24"/>
        </w:rPr>
        <w:t>fanoušci</w:t>
      </w:r>
      <w:r w:rsidR="00A32EDE" w:rsidRPr="00A76D46">
        <w:rPr>
          <w:rFonts w:ascii="Times New Roman" w:hAnsi="Times New Roman" w:cs="Times New Roman"/>
          <w:sz w:val="24"/>
          <w:szCs w:val="24"/>
        </w:rPr>
        <w:t xml:space="preserve"> </w:t>
      </w:r>
      <w:r w:rsidR="006F45C0" w:rsidRPr="00A76D46">
        <w:rPr>
          <w:rFonts w:ascii="Times New Roman" w:hAnsi="Times New Roman" w:cs="Times New Roman"/>
          <w:sz w:val="24"/>
          <w:szCs w:val="24"/>
        </w:rPr>
        <w:fldChar w:fldCharType="begin"/>
      </w:r>
      <w:r w:rsidR="006F45C0" w:rsidRPr="00A76D46">
        <w:rPr>
          <w:rFonts w:ascii="Times New Roman" w:hAnsi="Times New Roman" w:cs="Times New Roman"/>
          <w:sz w:val="24"/>
          <w:szCs w:val="24"/>
        </w:rPr>
        <w:instrText xml:space="preserve"> ADDIN EN.CITE &lt;EndNote&gt;&lt;Cite&gt;&lt;Author&gt;Táborský&lt;/Author&gt;&lt;Year&gt;2004&lt;/Year&gt;&lt;RecNum&gt;2&lt;/RecNum&gt;&lt;DisplayText&gt;(Táborský, 2004)&lt;/DisplayText&gt;&lt;record&gt;&lt;rec-number&gt;2&lt;/rec-number&gt;&lt;foreign-keys&gt;&lt;key app="EN" db-id="zvtdzdazoxsr2ler9vlpdf5xfpv0w5wxw90t" timestamp="1698768139"&gt;2&lt;/key&gt;&lt;/foreign-keys&gt;&lt;ref-type name="Book"&gt;6&lt;/ref-type&gt;&lt;contributors&gt;&lt;authors&gt;&lt;author&gt;&lt;style face="normal" font="default" charset="238" size="100%"&gt;František T&lt;/style&gt;&lt;style face="normal" font="default" size="100%"&gt;á&lt;/style&gt;&lt;style face="normal" font="default" charset="238" size="100%"&gt;borsk&lt;/style&gt;&lt;style face="normal" font="default" size="100%"&gt;ý&lt;/style&gt;&lt;/author&gt;&lt;/authors&gt;&lt;/contributors&gt;&lt;titles&gt;&lt;title&gt;&lt;style face="normal" font="default" charset="238" size="100%"&gt;Sportovn&lt;/style&gt;&lt;style face="normal" font="default" size="100%"&gt;í&lt;/style&gt;&lt;style face="normal" font="default" charset="238" size="100%"&gt; hry&lt;/style&gt;&lt;/title&gt;&lt;/titles&gt;&lt;dates&gt;&lt;year&gt;&lt;style face="normal" font="default" charset="238" size="100%"&gt;2004&lt;/style&gt;&lt;/year&gt;&lt;/dates&gt;&lt;urls&gt;&lt;/urls&gt;&lt;/record&gt;&lt;/Cite&gt;&lt;/EndNote&gt;</w:instrText>
      </w:r>
      <w:r w:rsidR="006F45C0" w:rsidRPr="00A76D46">
        <w:rPr>
          <w:rFonts w:ascii="Times New Roman" w:hAnsi="Times New Roman" w:cs="Times New Roman"/>
          <w:sz w:val="24"/>
          <w:szCs w:val="24"/>
        </w:rPr>
        <w:fldChar w:fldCharType="separate"/>
      </w:r>
      <w:r w:rsidR="006F45C0" w:rsidRPr="00A76D46">
        <w:rPr>
          <w:rFonts w:ascii="Times New Roman" w:hAnsi="Times New Roman" w:cs="Times New Roman"/>
          <w:noProof/>
          <w:sz w:val="24"/>
          <w:szCs w:val="24"/>
        </w:rPr>
        <w:t>(Táborský, 2004)</w:t>
      </w:r>
      <w:r w:rsidR="006F45C0" w:rsidRPr="00A76D46">
        <w:rPr>
          <w:rFonts w:ascii="Times New Roman" w:hAnsi="Times New Roman" w:cs="Times New Roman"/>
          <w:sz w:val="24"/>
          <w:szCs w:val="24"/>
        </w:rPr>
        <w:fldChar w:fldCharType="end"/>
      </w:r>
      <w:r w:rsidR="00A32EDE" w:rsidRPr="00A76D46">
        <w:rPr>
          <w:rFonts w:ascii="Times New Roman" w:hAnsi="Times New Roman" w:cs="Times New Roman"/>
          <w:sz w:val="24"/>
          <w:szCs w:val="24"/>
        </w:rPr>
        <w:t>.</w:t>
      </w:r>
    </w:p>
    <w:p w14:paraId="2B04D2CB" w14:textId="1339D2E4" w:rsidR="00350D57" w:rsidRPr="00A76D46" w:rsidRDefault="00350D5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ázená si udržuje v Evropě vysokou popularitu a rychle se rozvíjí v severní Asii a Africe. V Americe začínají organizovat národní a kontinentální šampionáty</w:t>
      </w:r>
      <w:r w:rsidR="00665C87" w:rsidRPr="00A76D46">
        <w:rPr>
          <w:rFonts w:ascii="Times New Roman" w:hAnsi="Times New Roman" w:cs="Times New Roman"/>
          <w:sz w:val="24"/>
          <w:szCs w:val="24"/>
        </w:rPr>
        <w:t>.</w:t>
      </w:r>
    </w:p>
    <w:p w14:paraId="29004F57" w14:textId="6847CE8F" w:rsidR="00BC73E4" w:rsidRPr="00A76D46" w:rsidRDefault="00BC73E4" w:rsidP="00A76D46">
      <w:pPr>
        <w:pStyle w:val="Nadpis3"/>
        <w:spacing w:line="360" w:lineRule="auto"/>
        <w:jc w:val="both"/>
        <w:rPr>
          <w:rStyle w:val="normaltextrun"/>
          <w:rFonts w:ascii="Times New Roman" w:hAnsi="Times New Roman" w:cs="Times New Roman"/>
          <w:lang w:val="en-US"/>
        </w:rPr>
      </w:pPr>
      <w:bookmarkStart w:id="3" w:name="_Toc164160354"/>
      <w:r w:rsidRPr="00A76D46">
        <w:rPr>
          <w:rStyle w:val="normaltextrun"/>
          <w:rFonts w:ascii="Times New Roman" w:hAnsi="Times New Roman" w:cs="Times New Roman"/>
        </w:rPr>
        <w:t>Pravidla</w:t>
      </w:r>
      <w:bookmarkEnd w:id="3"/>
    </w:p>
    <w:p w14:paraId="0CC01517" w14:textId="253ACF0C" w:rsidR="00D12174" w:rsidRPr="00A76D46" w:rsidRDefault="00D1217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Na začátek je potřeba uvést </w:t>
      </w:r>
      <w:r w:rsidR="00C46FB2" w:rsidRPr="00A76D46">
        <w:rPr>
          <w:rFonts w:ascii="Times New Roman" w:hAnsi="Times New Roman" w:cs="Times New Roman"/>
          <w:sz w:val="24"/>
          <w:szCs w:val="24"/>
        </w:rPr>
        <w:t xml:space="preserve">skutečnost, že </w:t>
      </w:r>
      <w:r w:rsidR="00CB4961" w:rsidRPr="00A76D46">
        <w:rPr>
          <w:rFonts w:ascii="Times New Roman" w:hAnsi="Times New Roman" w:cs="Times New Roman"/>
          <w:sz w:val="24"/>
          <w:szCs w:val="24"/>
        </w:rPr>
        <w:t>tento sport se neustále vyvíjí</w:t>
      </w:r>
      <w:r w:rsidR="001E70B2" w:rsidRPr="00A76D46">
        <w:rPr>
          <w:rFonts w:ascii="Times New Roman" w:hAnsi="Times New Roman" w:cs="Times New Roman"/>
          <w:sz w:val="24"/>
          <w:szCs w:val="24"/>
        </w:rPr>
        <w:t>,</w:t>
      </w:r>
      <w:r w:rsidR="0062764D" w:rsidRPr="00A76D46">
        <w:rPr>
          <w:rFonts w:ascii="Times New Roman" w:hAnsi="Times New Roman" w:cs="Times New Roman"/>
          <w:sz w:val="24"/>
          <w:szCs w:val="24"/>
        </w:rPr>
        <w:t xml:space="preserve"> a p</w:t>
      </w:r>
      <w:r w:rsidR="00CB4961" w:rsidRPr="00A76D46">
        <w:rPr>
          <w:rFonts w:ascii="Times New Roman" w:hAnsi="Times New Roman" w:cs="Times New Roman"/>
          <w:sz w:val="24"/>
          <w:szCs w:val="24"/>
        </w:rPr>
        <w:t>ředevším</w:t>
      </w:r>
      <w:r w:rsidR="00E30D26" w:rsidRPr="00A76D46">
        <w:rPr>
          <w:rFonts w:ascii="Times New Roman" w:hAnsi="Times New Roman" w:cs="Times New Roman"/>
          <w:sz w:val="24"/>
          <w:szCs w:val="24"/>
        </w:rPr>
        <w:t xml:space="preserve"> </w:t>
      </w:r>
      <w:r w:rsidR="00CB4961" w:rsidRPr="00A76D46">
        <w:rPr>
          <w:rFonts w:ascii="Times New Roman" w:hAnsi="Times New Roman" w:cs="Times New Roman"/>
          <w:sz w:val="24"/>
          <w:szCs w:val="24"/>
        </w:rPr>
        <w:t>pravidla</w:t>
      </w:r>
      <w:r w:rsidR="00175661" w:rsidRPr="00A76D46">
        <w:rPr>
          <w:rFonts w:ascii="Times New Roman" w:hAnsi="Times New Roman" w:cs="Times New Roman"/>
          <w:sz w:val="24"/>
          <w:szCs w:val="24"/>
        </w:rPr>
        <w:t xml:space="preserve"> se stále lehce </w:t>
      </w:r>
      <w:r w:rsidR="00637A4C" w:rsidRPr="00A76D46">
        <w:rPr>
          <w:rFonts w:ascii="Times New Roman" w:hAnsi="Times New Roman" w:cs="Times New Roman"/>
          <w:sz w:val="24"/>
          <w:szCs w:val="24"/>
        </w:rPr>
        <w:t xml:space="preserve">upravují nejen kvůli </w:t>
      </w:r>
      <w:r w:rsidR="009B3379" w:rsidRPr="00A76D46">
        <w:rPr>
          <w:rFonts w:ascii="Times New Roman" w:hAnsi="Times New Roman" w:cs="Times New Roman"/>
          <w:sz w:val="24"/>
          <w:szCs w:val="24"/>
        </w:rPr>
        <w:t>větší bezpečnosti hráčů</w:t>
      </w:r>
      <w:r w:rsidR="00617620" w:rsidRPr="00A76D46">
        <w:rPr>
          <w:rFonts w:ascii="Times New Roman" w:hAnsi="Times New Roman" w:cs="Times New Roman"/>
          <w:sz w:val="24"/>
          <w:szCs w:val="24"/>
        </w:rPr>
        <w:t xml:space="preserve">, ale i kvůli </w:t>
      </w:r>
      <w:r w:rsidR="00297A4A" w:rsidRPr="00A76D46">
        <w:rPr>
          <w:rFonts w:ascii="Times New Roman" w:hAnsi="Times New Roman" w:cs="Times New Roman"/>
          <w:sz w:val="24"/>
          <w:szCs w:val="24"/>
        </w:rPr>
        <w:t>tomu, že házená se st</w:t>
      </w:r>
      <w:r w:rsidR="00B67DA1" w:rsidRPr="00A76D46">
        <w:rPr>
          <w:rFonts w:ascii="Times New Roman" w:hAnsi="Times New Roman" w:cs="Times New Roman"/>
          <w:sz w:val="24"/>
          <w:szCs w:val="24"/>
        </w:rPr>
        <w:t xml:space="preserve">ává více dynamickým </w:t>
      </w:r>
      <w:r w:rsidR="00A65C81" w:rsidRPr="00A76D46">
        <w:rPr>
          <w:rFonts w:ascii="Times New Roman" w:hAnsi="Times New Roman" w:cs="Times New Roman"/>
          <w:sz w:val="24"/>
          <w:szCs w:val="24"/>
        </w:rPr>
        <w:t xml:space="preserve">a kontaktním </w:t>
      </w:r>
      <w:r w:rsidR="00B67DA1" w:rsidRPr="00A76D46">
        <w:rPr>
          <w:rFonts w:ascii="Times New Roman" w:hAnsi="Times New Roman" w:cs="Times New Roman"/>
          <w:sz w:val="24"/>
          <w:szCs w:val="24"/>
        </w:rPr>
        <w:t>sportem</w:t>
      </w:r>
      <w:r w:rsidR="00175661" w:rsidRPr="00A76D46">
        <w:rPr>
          <w:rFonts w:ascii="Times New Roman" w:hAnsi="Times New Roman" w:cs="Times New Roman"/>
          <w:sz w:val="24"/>
          <w:szCs w:val="24"/>
        </w:rPr>
        <w:t>.</w:t>
      </w:r>
      <w:r w:rsidR="00F9537A" w:rsidRPr="00A76D46">
        <w:rPr>
          <w:rFonts w:ascii="Times New Roman" w:hAnsi="Times New Roman" w:cs="Times New Roman"/>
          <w:sz w:val="24"/>
          <w:szCs w:val="24"/>
        </w:rPr>
        <w:t xml:space="preserve"> Vždy tedy musíme pracovat s aktualizovanými zdroji.</w:t>
      </w:r>
    </w:p>
    <w:p w14:paraId="2C5E9A2C" w14:textId="77777777" w:rsidR="00547EB4"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ro lepší představu o tomto sportu a bližší přiblížení obsahu této práce následuje stručný popis základních pravidel hry a potřebného vybavení. </w:t>
      </w:r>
    </w:p>
    <w:p w14:paraId="444D54C3" w14:textId="77777777" w:rsidR="00547EB4" w:rsidRPr="00A76D46" w:rsidRDefault="00547EB4"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řiště a jeho vybavení</w:t>
      </w:r>
    </w:p>
    <w:p w14:paraId="65B9A151" w14:textId="56F84674" w:rsidR="00547EB4"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ázená se obvykle hraje v hale, kde se nachází hřiště</w:t>
      </w:r>
      <w:r w:rsidR="005325D5" w:rsidRPr="00A76D46">
        <w:rPr>
          <w:rFonts w:ascii="Times New Roman" w:hAnsi="Times New Roman" w:cs="Times New Roman"/>
          <w:sz w:val="24"/>
          <w:szCs w:val="24"/>
        </w:rPr>
        <w:t xml:space="preserve"> vyznačeno několika čarami</w:t>
      </w:r>
      <w:r w:rsidR="008256FB" w:rsidRPr="00A76D46">
        <w:rPr>
          <w:rFonts w:ascii="Times New Roman" w:hAnsi="Times New Roman" w:cs="Times New Roman"/>
          <w:sz w:val="24"/>
          <w:szCs w:val="24"/>
        </w:rPr>
        <w:t xml:space="preserve"> </w:t>
      </w:r>
      <w:r w:rsidR="005325D5" w:rsidRPr="00A76D46">
        <w:rPr>
          <w:rFonts w:ascii="Times New Roman" w:hAnsi="Times New Roman" w:cs="Times New Roman"/>
          <w:sz w:val="24"/>
          <w:szCs w:val="24"/>
        </w:rPr>
        <w:t>s</w:t>
      </w:r>
      <w:r w:rsidRPr="00A76D46">
        <w:rPr>
          <w:rFonts w:ascii="Times New Roman" w:hAnsi="Times New Roman" w:cs="Times New Roman"/>
          <w:sz w:val="24"/>
          <w:szCs w:val="24"/>
        </w:rPr>
        <w:t xml:space="preserve"> dél</w:t>
      </w:r>
      <w:r w:rsidR="005325D5" w:rsidRPr="00A76D46">
        <w:rPr>
          <w:rFonts w:ascii="Times New Roman" w:hAnsi="Times New Roman" w:cs="Times New Roman"/>
          <w:sz w:val="24"/>
          <w:szCs w:val="24"/>
        </w:rPr>
        <w:t>kou</w:t>
      </w:r>
      <w:r w:rsidRPr="00A76D46">
        <w:rPr>
          <w:rFonts w:ascii="Times New Roman" w:hAnsi="Times New Roman" w:cs="Times New Roman"/>
          <w:sz w:val="24"/>
          <w:szCs w:val="24"/>
        </w:rPr>
        <w:t xml:space="preserve"> 40 metrů a šíř</w:t>
      </w:r>
      <w:r w:rsidR="005325D5" w:rsidRPr="00A76D46">
        <w:rPr>
          <w:rFonts w:ascii="Times New Roman" w:hAnsi="Times New Roman" w:cs="Times New Roman"/>
          <w:sz w:val="24"/>
          <w:szCs w:val="24"/>
        </w:rPr>
        <w:t>kou</w:t>
      </w:r>
      <w:r w:rsidRPr="00A76D46">
        <w:rPr>
          <w:rFonts w:ascii="Times New Roman" w:hAnsi="Times New Roman" w:cs="Times New Roman"/>
          <w:sz w:val="24"/>
          <w:szCs w:val="24"/>
        </w:rPr>
        <w:t xml:space="preserve"> 20 metrů. Postranní čáry </w:t>
      </w:r>
      <w:r w:rsidR="005325D5" w:rsidRPr="00A76D46">
        <w:rPr>
          <w:rFonts w:ascii="Times New Roman" w:hAnsi="Times New Roman" w:cs="Times New Roman"/>
          <w:sz w:val="24"/>
          <w:szCs w:val="24"/>
        </w:rPr>
        <w:t>vymezují</w:t>
      </w:r>
      <w:r w:rsidRPr="00A76D46">
        <w:rPr>
          <w:rFonts w:ascii="Times New Roman" w:hAnsi="Times New Roman" w:cs="Times New Roman"/>
          <w:sz w:val="24"/>
          <w:szCs w:val="24"/>
        </w:rPr>
        <w:t xml:space="preserve"> hranice hřiště </w:t>
      </w:r>
      <w:r w:rsidR="005325D5" w:rsidRPr="00A76D46">
        <w:rPr>
          <w:rFonts w:ascii="Times New Roman" w:hAnsi="Times New Roman" w:cs="Times New Roman"/>
          <w:sz w:val="24"/>
          <w:szCs w:val="24"/>
        </w:rPr>
        <w:t>a s</w:t>
      </w:r>
      <w:r w:rsidRPr="00A76D46">
        <w:rPr>
          <w:rFonts w:ascii="Times New Roman" w:hAnsi="Times New Roman" w:cs="Times New Roman"/>
          <w:sz w:val="24"/>
          <w:szCs w:val="24"/>
        </w:rPr>
        <w:t xml:space="preserve">třední čára rozděluje hřiště </w:t>
      </w:r>
      <w:r w:rsidR="0001168B" w:rsidRPr="00A76D46">
        <w:rPr>
          <w:rFonts w:ascii="Times New Roman" w:hAnsi="Times New Roman" w:cs="Times New Roman"/>
          <w:sz w:val="24"/>
          <w:szCs w:val="24"/>
        </w:rPr>
        <w:t>na dvě poloviny</w:t>
      </w:r>
      <w:r w:rsidRPr="00A76D46">
        <w:rPr>
          <w:rFonts w:ascii="Times New Roman" w:hAnsi="Times New Roman" w:cs="Times New Roman"/>
          <w:sz w:val="24"/>
          <w:szCs w:val="24"/>
        </w:rPr>
        <w:t>.</w:t>
      </w:r>
    </w:p>
    <w:p w14:paraId="1D6E9085" w14:textId="77777777" w:rsidR="00547EB4"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Na hřišti jsou umístěny dvě branky.</w:t>
      </w:r>
      <w:r w:rsidRPr="00A76D46">
        <w:rPr>
          <w:rFonts w:ascii="Times New Roman" w:hAnsi="Times New Roman" w:cs="Times New Roman"/>
          <w:color w:val="202124"/>
          <w:sz w:val="24"/>
          <w:szCs w:val="24"/>
          <w:shd w:val="clear" w:color="auto" w:fill="FFFFFF"/>
        </w:rPr>
        <w:t xml:space="preserve"> </w:t>
      </w:r>
      <w:r w:rsidRPr="00A76D46">
        <w:rPr>
          <w:rFonts w:ascii="Times New Roman" w:hAnsi="Times New Roman" w:cs="Times New Roman"/>
          <w:sz w:val="24"/>
          <w:szCs w:val="24"/>
        </w:rPr>
        <w:t xml:space="preserve">Velikost branky byla oficiálně stanovena na 2 metry do výšky a 3 metry do šířky. Před jednotlivými brankami, jsou značena brankoviště, která jsou vymezována čarou a to 6 metrů od branky. Pouze brankáři týmu, který brání, mají povoleno vstupovat do těchto brankovišť a pohybovat se v nich. Paralelně s čárou brankoviště jsou vzdáleny 9 metrů od branky čáry pro provádění volných hodů. Další důležitou čárou je čára </w:t>
      </w:r>
      <w:r w:rsidRPr="00A76D46">
        <w:rPr>
          <w:rFonts w:ascii="Times New Roman" w:hAnsi="Times New Roman" w:cs="Times New Roman"/>
          <w:sz w:val="24"/>
          <w:szCs w:val="24"/>
        </w:rPr>
        <w:lastRenderedPageBreak/>
        <w:t xml:space="preserve">obvykle dlouhá 1 metr a vzdálená 7 metrů od branky, odkud se vykonávají tresty v podobě přímé střely na bránu. </w:t>
      </w:r>
    </w:p>
    <w:p w14:paraId="35AB0DF7" w14:textId="77777777" w:rsidR="00547EB4" w:rsidRPr="00A76D46" w:rsidRDefault="00547EB4"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Zacházení s míčem</w:t>
      </w:r>
    </w:p>
    <w:p w14:paraId="7E4399CA" w14:textId="4C52CF25" w:rsidR="00547EB4"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Míč je kulatý se syntetickým či koženým povrchem. Muži hrají s míčem o váze </w:t>
      </w:r>
      <w:r w:rsidRPr="00A76D46">
        <w:rPr>
          <w:rFonts w:ascii="Times New Roman" w:hAnsi="Times New Roman" w:cs="Times New Roman"/>
          <w:color w:val="000000" w:themeColor="text1"/>
          <w:sz w:val="24"/>
          <w:szCs w:val="24"/>
        </w:rPr>
        <w:t xml:space="preserve">425-475 gramů a obvodem 58-60 centimetrů. Pro ženy je to pak 325-400 gramů s obvodem 54-56 </w:t>
      </w:r>
      <w:r w:rsidRPr="00A76D46">
        <w:rPr>
          <w:rFonts w:ascii="Times New Roman" w:hAnsi="Times New Roman" w:cs="Times New Roman"/>
          <w:sz w:val="24"/>
          <w:szCs w:val="24"/>
        </w:rPr>
        <w:t>centimetrů. Hráči mají dovoleno se míče dotknout jakoukoli částí těla kromě nohy pod kolenem. Brankář se míče smí dotknout jakoukoliv částí těla. Hráči házené pak od určité kategorie používají pro lepší přilnavost speciální lepidlo. Pro naprostou většinu případů volí hráči pro střelbu na bránu i pro přihrávky spoluhráči jednoruč, a to většinou v pohybu a ke střelbě na branku dochází velice často při výskoku. Pravidla o pohybu hráčích na hřišti jsou maximálně určeny třemi kroky hráče, poté musí dojít k vedení míče neboli driblinku, který je nepřerušovaný více</w:t>
      </w:r>
      <w:r w:rsidR="001C4BC0" w:rsidRPr="00A76D46">
        <w:rPr>
          <w:rFonts w:ascii="Times New Roman" w:hAnsi="Times New Roman" w:cs="Times New Roman"/>
          <w:sz w:val="24"/>
          <w:szCs w:val="24"/>
        </w:rPr>
        <w:t xml:space="preserve"> </w:t>
      </w:r>
      <w:r w:rsidRPr="00A76D46">
        <w:rPr>
          <w:rFonts w:ascii="Times New Roman" w:hAnsi="Times New Roman" w:cs="Times New Roman"/>
          <w:sz w:val="24"/>
          <w:szCs w:val="24"/>
        </w:rPr>
        <w:t>úderový a poté jsou dovoleny dalším tři kroky. Hráč následně musí vystřelit nebo přihrát, aby jeho tým nepřišel o míč. Důležité je také zmínit, že hráč, který není v pohybu může míč držet maximálně tři sekundy. Toto pravidlo se však nejvíce porušuje v kategorii žáků.</w:t>
      </w:r>
    </w:p>
    <w:p w14:paraId="1B4B950C" w14:textId="77777777" w:rsidR="00547EB4" w:rsidRPr="00A76D46" w:rsidRDefault="00547EB4"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ráči</w:t>
      </w:r>
    </w:p>
    <w:p w14:paraId="3DA1A7A7" w14:textId="6D6CF221" w:rsidR="00547EB4"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Na hřišti je </w:t>
      </w:r>
      <w:r w:rsidR="00C44544" w:rsidRPr="00A76D46">
        <w:rPr>
          <w:rFonts w:ascii="Times New Roman" w:hAnsi="Times New Roman" w:cs="Times New Roman"/>
          <w:sz w:val="24"/>
          <w:szCs w:val="24"/>
        </w:rPr>
        <w:t>povolen</w:t>
      </w:r>
      <w:r w:rsidRPr="00A76D46">
        <w:rPr>
          <w:rFonts w:ascii="Times New Roman" w:hAnsi="Times New Roman" w:cs="Times New Roman"/>
          <w:sz w:val="24"/>
          <w:szCs w:val="24"/>
        </w:rPr>
        <w:t xml:space="preserve"> maximální počet sedmi hráčů</w:t>
      </w:r>
      <w:r w:rsidR="005B40E5" w:rsidRPr="00A76D46">
        <w:rPr>
          <w:rFonts w:ascii="Times New Roman" w:hAnsi="Times New Roman" w:cs="Times New Roman"/>
          <w:sz w:val="24"/>
          <w:szCs w:val="24"/>
        </w:rPr>
        <w:t xml:space="preserve">, obvykle </w:t>
      </w:r>
      <w:r w:rsidRPr="00A76D46">
        <w:rPr>
          <w:rFonts w:ascii="Times New Roman" w:hAnsi="Times New Roman" w:cs="Times New Roman"/>
          <w:sz w:val="24"/>
          <w:szCs w:val="24"/>
        </w:rPr>
        <w:t xml:space="preserve">šest hráčů v poli a jeden brankář. Hráči se mohou střídat </w:t>
      </w:r>
      <w:r w:rsidR="00C44544" w:rsidRPr="00A76D46">
        <w:rPr>
          <w:rFonts w:ascii="Times New Roman" w:hAnsi="Times New Roman" w:cs="Times New Roman"/>
          <w:sz w:val="24"/>
          <w:szCs w:val="24"/>
        </w:rPr>
        <w:t>bez omezení, tedy</w:t>
      </w:r>
      <w:r w:rsidR="00C90008" w:rsidRPr="00A76D46">
        <w:rPr>
          <w:rFonts w:ascii="Times New Roman" w:hAnsi="Times New Roman" w:cs="Times New Roman"/>
          <w:sz w:val="24"/>
          <w:szCs w:val="24"/>
        </w:rPr>
        <w:t xml:space="preserve"> </w:t>
      </w:r>
      <w:r w:rsidRPr="00A76D46">
        <w:rPr>
          <w:rFonts w:ascii="Times New Roman" w:hAnsi="Times New Roman" w:cs="Times New Roman"/>
          <w:sz w:val="24"/>
          <w:szCs w:val="24"/>
        </w:rPr>
        <w:t>podobně jako v hokeji. Hráči v poli se musí barevně odlišovat od brankářů</w:t>
      </w:r>
      <w:r w:rsidR="005B40E5" w:rsidRPr="00A76D46">
        <w:rPr>
          <w:rFonts w:ascii="Times New Roman" w:hAnsi="Times New Roman" w:cs="Times New Roman"/>
          <w:sz w:val="24"/>
          <w:szCs w:val="24"/>
        </w:rPr>
        <w:t xml:space="preserve"> a z</w:t>
      </w:r>
      <w:r w:rsidRPr="00A76D46">
        <w:rPr>
          <w:rFonts w:ascii="Times New Roman" w:hAnsi="Times New Roman" w:cs="Times New Roman"/>
          <w:sz w:val="24"/>
          <w:szCs w:val="24"/>
        </w:rPr>
        <w:t>ároveň má každý hráč na dresu své číslo, které během utkání nesmí změnit.</w:t>
      </w:r>
    </w:p>
    <w:p w14:paraId="69EB460F" w14:textId="17D08564" w:rsidR="00547EB4"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Hráči v házené, podobně jako v jiných týmových sportech, hrají na různých postech, a tudíž mají v rámci družstva odlišné funkce. Brankář samozřejmě usiluje o to, aby do branky za ním nepronikl míč. Druhy postů hráčů v poli jsou tři a dále se ještě dělí. Jedná se o post spojky (pravé, levé, střední), post křídla (pravé, levé) a post pivota. </w:t>
      </w:r>
      <w:r w:rsidRPr="00A76D46">
        <w:rPr>
          <w:rFonts w:ascii="Times New Roman" w:hAnsi="Times New Roman" w:cs="Times New Roman"/>
          <w:color w:val="000000" w:themeColor="text1"/>
          <w:sz w:val="24"/>
          <w:szCs w:val="24"/>
        </w:rPr>
        <w:t xml:space="preserve">Primární rolí spojky je propojit útok týmu a zabezpečit efektivní komunikaci mezi hráči na hřišti. Hráč na křídle má také několik klíčových funkcí. Často je zodpovědný za založení rychlého útoku, ale i za roztáhnutí hry v postupném útoku. Pivot je většinou fyzicky statnější hráč, který v obraně vytváří blok a </w:t>
      </w:r>
      <w:r w:rsidR="00E85777" w:rsidRPr="00A76D46">
        <w:rPr>
          <w:rFonts w:ascii="Times New Roman" w:hAnsi="Times New Roman" w:cs="Times New Roman"/>
          <w:color w:val="000000" w:themeColor="text1"/>
          <w:sz w:val="24"/>
          <w:szCs w:val="24"/>
        </w:rPr>
        <w:t>snaží se narušit obranu soupeře</w:t>
      </w:r>
      <w:r w:rsidRPr="00A76D46">
        <w:rPr>
          <w:rFonts w:ascii="Times New Roman" w:hAnsi="Times New Roman" w:cs="Times New Roman"/>
          <w:color w:val="000000" w:themeColor="text1"/>
          <w:sz w:val="24"/>
          <w:szCs w:val="24"/>
        </w:rPr>
        <w:t xml:space="preserve">.  </w:t>
      </w:r>
    </w:p>
    <w:p w14:paraId="01EBAB7C" w14:textId="77777777" w:rsidR="00547EB4" w:rsidRPr="00A76D46" w:rsidRDefault="00547EB4"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Chování k soupeři a tresty</w:t>
      </w:r>
    </w:p>
    <w:p w14:paraId="491E5517" w14:textId="77777777" w:rsidR="00547EB4"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V házené je pochopitelně povoleno bránit soupeři ve střelbě na branku či v přihrávce na spoluhráče. Stejně jako vše mají i tyto situace, a samozřejmě nejen tyto situace, svá pravidla a omezení. Zde je výčet těch nejzákladnějších:</w:t>
      </w:r>
    </w:p>
    <w:p w14:paraId="2BB3312B" w14:textId="77777777" w:rsidR="00547EB4" w:rsidRPr="00A76D46" w:rsidRDefault="00547EB4" w:rsidP="00A76D46">
      <w:pPr>
        <w:numPr>
          <w:ilvl w:val="0"/>
          <w:numId w:val="1"/>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lastRenderedPageBreak/>
        <w:t xml:space="preserve">Hráčům je zakázáno útočit na hlavu soupeře a také se ostatních hráčů trefovat míčem do obličeje. </w:t>
      </w:r>
    </w:p>
    <w:p w14:paraId="147218FD" w14:textId="77777777" w:rsidR="00547EB4" w:rsidRPr="00A76D46" w:rsidRDefault="00547EB4" w:rsidP="00A76D46">
      <w:pPr>
        <w:numPr>
          <w:ilvl w:val="0"/>
          <w:numId w:val="1"/>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Zakázané je kopání, udílení úderů rukou, tlačení či tahání soupeře a další použití hrubé síly a nesportovního chování. </w:t>
      </w:r>
    </w:p>
    <w:p w14:paraId="783557A1" w14:textId="1AECB2E1" w:rsidR="00547EB4" w:rsidRPr="00A76D46" w:rsidRDefault="00547EB4" w:rsidP="00A76D46">
      <w:pPr>
        <w:numPr>
          <w:ilvl w:val="0"/>
          <w:numId w:val="1"/>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ráči nesmí držet, natož tahat soupeře za tělo a dres, a to hlavně při výskoku nebo pohybu, kterým by soupeřovi mohli způsobit újmu na zdraví. Také platí pravidlo, že protihráče můžou bránit pouze zepředu, nikoli tedy ze soupeřova boku nebo zezadu.</w:t>
      </w:r>
    </w:p>
    <w:p w14:paraId="316FC4C2" w14:textId="0FE7B2BA" w:rsidR="00547EB4" w:rsidRPr="00A76D46" w:rsidRDefault="00547EB4" w:rsidP="00A76D46">
      <w:pPr>
        <w:numPr>
          <w:ilvl w:val="0"/>
          <w:numId w:val="1"/>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Brankář v házené má právo na volný pohyb v rámci svého brankoviště a hráči protějšího týmu do něj nesmí vstupovat.</w:t>
      </w:r>
    </w:p>
    <w:p w14:paraId="27DC1753" w14:textId="77777777" w:rsidR="00547EB4" w:rsidRPr="00A76D46" w:rsidRDefault="00547EB4" w:rsidP="00A76D46">
      <w:pPr>
        <w:spacing w:line="360" w:lineRule="auto"/>
        <w:ind w:left="360"/>
        <w:jc w:val="both"/>
        <w:rPr>
          <w:rFonts w:ascii="Times New Roman" w:hAnsi="Times New Roman" w:cs="Times New Roman"/>
          <w:sz w:val="24"/>
          <w:szCs w:val="24"/>
        </w:rPr>
      </w:pPr>
      <w:r w:rsidRPr="00A76D46">
        <w:rPr>
          <w:rFonts w:ascii="Times New Roman" w:hAnsi="Times New Roman" w:cs="Times New Roman"/>
          <w:sz w:val="24"/>
          <w:szCs w:val="24"/>
        </w:rPr>
        <w:t>Aby hra byla fér a plynula bez větších komplikací hladce, porušení pravidel je pochopitelně třeba potrestat. Mezi nejčastější tresty za nedovolené zákroky patří:</w:t>
      </w:r>
    </w:p>
    <w:p w14:paraId="4177A49E" w14:textId="77777777" w:rsidR="00547EB4" w:rsidRPr="00A76D46" w:rsidRDefault="00547EB4" w:rsidP="00A76D46">
      <w:pPr>
        <w:numPr>
          <w:ilvl w:val="0"/>
          <w:numId w:val="2"/>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Trestný hod je volný hod na branku. Na branku se střílí ze sedmi metrů. Hráč, který provádí trestný hod se snaží překonat brankáře, který se však nesmí pohybovat za čtyř metrovém území, které je označeno krátkou čárou na hřišti. </w:t>
      </w:r>
    </w:p>
    <w:p w14:paraId="25F31698" w14:textId="4F1E1FB6" w:rsidR="00547EB4" w:rsidRPr="00A76D46" w:rsidRDefault="00547EB4" w:rsidP="00A76D46">
      <w:pPr>
        <w:numPr>
          <w:ilvl w:val="0"/>
          <w:numId w:val="2"/>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Vyloučení jednoho konkrétního hráče na 2 minuty. </w:t>
      </w:r>
      <w:r w:rsidRPr="00A76D46">
        <w:rPr>
          <w:rFonts w:ascii="Times New Roman" w:hAnsi="Times New Roman" w:cs="Times New Roman"/>
          <w:color w:val="000000" w:themeColor="text1"/>
          <w:sz w:val="24"/>
          <w:szCs w:val="24"/>
        </w:rPr>
        <w:t>Za vážnější přestupek proti pravidlům házené lze hráče vyloučit i do konce utkání</w:t>
      </w:r>
      <w:r w:rsidR="00CC07D2" w:rsidRPr="00A76D46">
        <w:rPr>
          <w:rFonts w:ascii="Times New Roman" w:hAnsi="Times New Roman" w:cs="Times New Roman"/>
          <w:color w:val="000000" w:themeColor="text1"/>
          <w:sz w:val="24"/>
          <w:szCs w:val="24"/>
        </w:rPr>
        <w:t xml:space="preserve"> (červená kart</w:t>
      </w:r>
      <w:r w:rsidR="00EC6C84" w:rsidRPr="00A76D46">
        <w:rPr>
          <w:rFonts w:ascii="Times New Roman" w:hAnsi="Times New Roman" w:cs="Times New Roman"/>
          <w:color w:val="000000" w:themeColor="text1"/>
          <w:sz w:val="24"/>
          <w:szCs w:val="24"/>
        </w:rPr>
        <w:t>a</w:t>
      </w:r>
      <w:r w:rsidR="00CC07D2" w:rsidRPr="00A76D46">
        <w:rPr>
          <w:rFonts w:ascii="Times New Roman" w:hAnsi="Times New Roman" w:cs="Times New Roman"/>
          <w:color w:val="000000" w:themeColor="text1"/>
          <w:sz w:val="24"/>
          <w:szCs w:val="24"/>
        </w:rPr>
        <w:t>)</w:t>
      </w:r>
      <w:r w:rsidRPr="00A76D46">
        <w:rPr>
          <w:rFonts w:ascii="Times New Roman" w:hAnsi="Times New Roman" w:cs="Times New Roman"/>
          <w:color w:val="000000" w:themeColor="text1"/>
          <w:sz w:val="24"/>
          <w:szCs w:val="24"/>
        </w:rPr>
        <w:t>.</w:t>
      </w:r>
    </w:p>
    <w:p w14:paraId="6B46538C" w14:textId="0EE1181B" w:rsidR="00547EB4" w:rsidRPr="00A76D46" w:rsidRDefault="00547EB4" w:rsidP="00A76D46">
      <w:pPr>
        <w:spacing w:line="360" w:lineRule="auto"/>
        <w:ind w:left="360"/>
        <w:jc w:val="both"/>
        <w:rPr>
          <w:rFonts w:ascii="Times New Roman" w:hAnsi="Times New Roman" w:cs="Times New Roman"/>
          <w:sz w:val="24"/>
          <w:szCs w:val="24"/>
        </w:rPr>
      </w:pPr>
      <w:r w:rsidRPr="00A76D46">
        <w:rPr>
          <w:rFonts w:ascii="Times New Roman" w:hAnsi="Times New Roman" w:cs="Times New Roman"/>
          <w:sz w:val="24"/>
          <w:szCs w:val="24"/>
        </w:rPr>
        <w:t xml:space="preserve">O verdiktech trestů za nedovolené zákroky rozhodují dva rozhodčí, kteří jsou přítomni přímo na hřišti nebo v outovém území po celou dobu </w:t>
      </w:r>
      <w:r w:rsidR="003617B9" w:rsidRPr="00A76D46">
        <w:rPr>
          <w:rFonts w:ascii="Times New Roman" w:hAnsi="Times New Roman" w:cs="Times New Roman"/>
          <w:sz w:val="24"/>
          <w:szCs w:val="24"/>
        </w:rPr>
        <w:t>utkání</w:t>
      </w:r>
      <w:r w:rsidRPr="00A76D46">
        <w:rPr>
          <w:rFonts w:ascii="Times New Roman" w:hAnsi="Times New Roman" w:cs="Times New Roman"/>
          <w:sz w:val="24"/>
          <w:szCs w:val="24"/>
        </w:rPr>
        <w:t xml:space="preserve">. </w:t>
      </w:r>
    </w:p>
    <w:p w14:paraId="03FFFF4D" w14:textId="77777777" w:rsidR="00547EB4" w:rsidRPr="00A76D46" w:rsidRDefault="00547EB4"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rací doba a výsledek utkání</w:t>
      </w:r>
    </w:p>
    <w:p w14:paraId="35A128A4" w14:textId="5635B989" w:rsidR="00A65C81" w:rsidRPr="00A76D46" w:rsidRDefault="00547E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Základní hrací doba házené je 2x30 minut. Tedy dva poločasy s tím, že jeden poločas trvá právě 30 minut. Mezi prvním a druhým poločasem je zpravidla 10 minut pauza. Když se hraje utkání, které musí z nějakého důvodu skončit výhrou jednoho z družstev a v standardní hrací době mají obě družstva se stejný počet vstřelených branek, následuje takzvané prodloužení. Prodloužení trvá obvykle 2x5 minut a je odděleno krátkou (většinou minutovou) přestávkou. Pokud se ani v době prodloužení nerozhodne o vítězi utkání, následují volné hody na bránu. Zpravidla v sériích po pěti. </w:t>
      </w:r>
    </w:p>
    <w:p w14:paraId="4E37EB10" w14:textId="77777777" w:rsidR="00C97D06" w:rsidRPr="00A76D46" w:rsidRDefault="00C97D06" w:rsidP="00A76D46">
      <w:pPr>
        <w:pStyle w:val="Nadpis2"/>
        <w:spacing w:line="360" w:lineRule="auto"/>
        <w:jc w:val="both"/>
        <w:rPr>
          <w:rFonts w:ascii="Times New Roman" w:hAnsi="Times New Roman" w:cs="Times New Roman"/>
          <w:sz w:val="24"/>
          <w:szCs w:val="24"/>
        </w:rPr>
      </w:pPr>
      <w:bookmarkStart w:id="4" w:name="_Toc164160355"/>
      <w:r w:rsidRPr="00A76D46">
        <w:rPr>
          <w:rFonts w:ascii="Times New Roman" w:hAnsi="Times New Roman" w:cs="Times New Roman"/>
          <w:sz w:val="24"/>
          <w:szCs w:val="24"/>
        </w:rPr>
        <w:t>Charakteristika herního výkonu v házené</w:t>
      </w:r>
      <w:bookmarkEnd w:id="4"/>
    </w:p>
    <w:p w14:paraId="52419D01" w14:textId="77777777" w:rsidR="00C97D06" w:rsidRPr="00A76D46" w:rsidRDefault="00C97D0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o hráčích házené se vyžaduje velké množství specifických dovedností, jako je především rychlost a přesnost střelby, přesnost a správné načasování přihrávky, schopnost rychlého rozhodování, týmová spolupráce či výborná koordinace pohybu.</w:t>
      </w:r>
    </w:p>
    <w:p w14:paraId="3A310130" w14:textId="77777777" w:rsidR="00C97D06" w:rsidRPr="00A76D46" w:rsidRDefault="00C97D0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lastRenderedPageBreak/>
        <w:t>Dle Havlíčkové (1993) „Házená je sportovní hra vyžadující vysokou úroveň nejen speciálních pohybových dovedností, ale i kondičních a koordinačních schopností, tvořivé myšlení, rychlé rozhodování a psychickou odolnost.“ Dále píše, že během útočných i obranných situací se často vyskytují osobní střety mezi hráči, což přináší náročné situace z hlediska fyzického výkonu, ale i emocionální náročnost.</w:t>
      </w:r>
    </w:p>
    <w:p w14:paraId="05074F67" w14:textId="77777777" w:rsidR="00C97D06" w:rsidRPr="00A76D46" w:rsidRDefault="00C97D0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V utkání podle dané herní situace hráči překonávají vzdálenosti od 2 do 5 metrů, nebo dokonce běží s větší intenzitou až 30 metrů sprint. Velmi důležitý je však i boční běh a pomalý vytrvalostní běh. Skoky a výskoky jsou velmi časté při útočných i obranných situacích. Zpracování míče je důležité i při maximální rychlosti, což je technicky velmi náročné. Hráč by měl být schopen vyvinout velké množství dynamické síly v dominantní končetině nejen v útočné fázi při střelbě, ale i v obranné fázi například při blokování střelby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EN.CITE &lt;EndNote&gt;&lt;Cite&gt;&lt;Author&gt;Havlíčková&lt;/Author&gt;&lt;Year&gt;1993&lt;/Year&gt;&lt;RecNum&gt;9&lt;/RecNum&gt;&lt;DisplayText&gt;(Havlíčková, 1993)&lt;/DisplayText&gt;&lt;record&gt;&lt;rec-number&gt;9&lt;/rec-number&gt;&lt;foreign-keys&gt;&lt;key app="EN" db-id="zvtdzdazoxsr2ler9vlpdf5xfpv0w5wxw90t" timestamp="1700569366"&gt;9&lt;/key&gt;&lt;/foreign-keys&gt;&lt;ref-type name="Book"&gt;6&lt;/ref-type&gt;&lt;contributors&gt;&lt;authors&gt;&lt;author&gt;&lt;style face="normal" font="default" charset="238" size="100%"&gt;Ladislava &lt;/style&gt;&lt;style face="normal" font="default" size="100%"&gt;Havlí&lt;/style&gt;&lt;style face="normal" font="default" charset="238" size="100%"&gt;čkov&lt;/style&gt;&lt;style face="normal" font="default" size="100%"&gt;á&lt;/style&gt;&lt;/author&gt;&lt;/authors&gt;&lt;/contributors&gt;&lt;titles&gt;&lt;title&gt;&lt;style face="normal" font="default" size="100%"&gt;Fyziologie t&lt;/style&gt;&lt;style face="normal" font="default" charset="238" size="100%"&gt;ělesn&lt;/style&gt;&lt;style face="normal" font="default" size="100%"&gt;é zát&lt;/style&gt;&lt;style face="normal" font="default" charset="238" size="100%"&gt;ěže II.&lt;/style&gt;&lt;/title&gt;&lt;secondary-title&gt;&lt;style face="normal" font="default" size="100%"&gt;speciální &lt;/style&gt;&lt;style face="normal" font="default" charset="238" size="100%"&gt;č&lt;/style&gt;&lt;style face="normal" font="default" size="100%"&gt;ást - 1. díl.&lt;/style&gt;&lt;/secondary-title&gt;&lt;/titles&gt;&lt;dates&gt;&lt;year&gt;1993&lt;/year&gt;&lt;/dates&gt;&lt;pub-location&gt;Praha&lt;/pub-location&gt;&lt;publisher&gt;Univerzota Karlova&lt;/publisher&gt;&lt;urls&gt;&lt;/urls&gt;&lt;/record&gt;&lt;/Cite&gt;&lt;/EndNote&gt;</w:instrText>
      </w:r>
      <w:r w:rsidRPr="00A76D46">
        <w:rPr>
          <w:rFonts w:ascii="Times New Roman" w:hAnsi="Times New Roman" w:cs="Times New Roman"/>
          <w:sz w:val="24"/>
          <w:szCs w:val="24"/>
        </w:rPr>
        <w:fldChar w:fldCharType="separate"/>
      </w:r>
      <w:r w:rsidRPr="00A76D46">
        <w:rPr>
          <w:rFonts w:ascii="Times New Roman" w:hAnsi="Times New Roman" w:cs="Times New Roman"/>
          <w:noProof/>
          <w:sz w:val="24"/>
          <w:szCs w:val="24"/>
        </w:rPr>
        <w:t>(Havlíčková, 1993)</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w:t>
      </w:r>
    </w:p>
    <w:p w14:paraId="047DE868" w14:textId="77777777" w:rsidR="00C97D06" w:rsidRPr="00A76D46" w:rsidRDefault="00C97D0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Vrcholový hráči během celého utkání trvající 60 minut na regulované hrací ploše průměrně naběhají 4400–6500 m, přičemž 10% hráč uběhne v maximální intenzitě. Hráči dle hracího postu provedou až 150 krátkých sprintů, 20 výskoků a 40 - 150krát zpracovávají míč (Havlíčková 1993).</w:t>
      </w:r>
    </w:p>
    <w:p w14:paraId="6D4983EB" w14:textId="77777777" w:rsidR="00C97D06" w:rsidRPr="00A76D46" w:rsidRDefault="00C97D0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EN.CITE &lt;EndNote&gt;&lt;Cite&gt;&lt;Author&gt;Karcher&lt;/Author&gt;&lt;Year&gt;2014&lt;/Year&gt;&lt;RecNum&gt;16&lt;/RecNum&gt;&lt;DisplayText&gt;(Karcher &amp;amp; Buchheit, 2014)&lt;/DisplayText&gt;&lt;record&gt;&lt;rec-number&gt;16&lt;/rec-number&gt;&lt;foreign-keys&gt;&lt;key app="EN" db-id="zvtdzdazoxsr2ler9vlpdf5xfpv0w5wxw90t" timestamp="1700765071"&gt;16&lt;/key&gt;&lt;/foreign-keys&gt;&lt;ref-type name="Journal Article"&gt;17&lt;/ref-type&gt;&lt;contributors&gt;&lt;authors&gt;&lt;author&gt;Karcher, Claude&lt;/author&gt;&lt;author&gt;Buchheit, Martin&lt;/author&gt;&lt;/authors&gt;&lt;/contributors&gt;&lt;titles&gt;&lt;title&gt;On-Court Demands of Elite Handball, with Special Reference to Playing Positions&lt;/title&gt;&lt;secondary-title&gt;Sports medicine (Auckland, N.Z.)&lt;/secondary-title&gt;&lt;/titles&gt;&lt;periodical&gt;&lt;full-title&gt;Sports medicine (Auckland, N.Z.)&lt;/full-title&gt;&lt;/periodical&gt;&lt;volume&gt;44&lt;/volume&gt;&lt;dates&gt;&lt;year&gt;2014&lt;/year&gt;&lt;pub-dates&gt;&lt;date&gt;03/29&lt;/date&gt;&lt;/pub-dates&gt;&lt;/dates&gt;&lt;urls&gt;&lt;/urls&gt;&lt;electronic-resource-num&gt;10.1007/s40279-014-0164-z&lt;/electronic-resource-num&gt;&lt;/record&gt;&lt;/Cite&gt;&lt;/EndNote&gt;</w:instrText>
      </w:r>
      <w:r w:rsidRPr="00A76D46">
        <w:rPr>
          <w:rFonts w:ascii="Times New Roman" w:hAnsi="Times New Roman" w:cs="Times New Roman"/>
          <w:sz w:val="24"/>
          <w:szCs w:val="24"/>
        </w:rPr>
        <w:fldChar w:fldCharType="separate"/>
      </w:r>
      <w:r w:rsidRPr="00A76D46">
        <w:rPr>
          <w:rFonts w:ascii="Times New Roman" w:hAnsi="Times New Roman" w:cs="Times New Roman"/>
          <w:noProof/>
          <w:sz w:val="24"/>
          <w:szCs w:val="24"/>
        </w:rPr>
        <w:t>(Karcher &amp; Buchheit, 2014)</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provedli analýzu různých technických a fyzických požadavků v elitní mužské házené, zohledňující herní pozice hráčů. Zjistili, že i když většinu času hráči tráví činnostmi s nižší intenzitou, jako je stání nebo chůze (až 70% herní doby), házená se považuje za intenzivní sport, zejména kvůli opakovaným vysoko intenzivním akcím během utkání, jako jsou skoky, sprinty, změny směru, souboje a kontakty. Průměrné tempo hráčů během utkání je obvykle nižší než v jiných týmových sportech, pohybuje se v rozmezí 53–90 m/s. Reakce krevního laktátu a srdeční frekvence se pohybují podobně nebo jsou mírně nižší. Tvrdí se však, že vhodné rotace hráčů mohou pomoci udržet optimální fyzickou výkonnost nebo alespoň minimalizovat možný pokles v herní efektivitě.</w:t>
      </w:r>
    </w:p>
    <w:p w14:paraId="3856B9AB" w14:textId="77777777" w:rsidR="00C97D06" w:rsidRPr="00A76D46" w:rsidRDefault="00C97D0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dle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ZOTERO_ITEM CSL_CITATION {"citationID":"S5do17np","properties":{"formattedCitation":"(Spieszny a Zubik 2018)","plainCitation":"(Spieszny a Zubik 2018)","noteIndex":0},"citationItems":[{"id":81,"uris":["http://zotero.org/users/local/PuTqOBGs/items/2JUC2RWQ"],"itemData":{"id":81,"type":"article-journal","abstract":"A high level of muscle power is necessary for the effective use of technique during handball competitions. The presented research concentrated on comparing the effectiveness of two training modes directed towards the development of muscle power - plyometric and traditional strength training. Furthermore, we evaluated whether resistance training performed twice a week was sufficient to guarantee an increase in muscle power of handball players. We also investigated whether strength training designed according to the \"waving\" model (one training session per week oriented towards the development of maximal strength and one towards the development of power) was sufficient to increase muscle power in handball players. The study included 28 professional handball players who were divided into 3 groups: Group 1 subjected to additional strength training (8 individuals), Group 2 subjected to traditional plyometric training (8 individuals) and Group 3 following standard training (12 individuals). Research was conducted at the beginning and at the end of the 1st round of competitions and consisted of the following measurements: CMJ (countermovement jump) and SJ (squat jump), a 10-s trial on a cycle-ergometer and ball-throwing velocity. Analysis of the results showed that both the plyometric and strength training programs induced a statistically significant increase in jumping height and generated power during the CMJ. The group subjected to additional strength training achieved greater increases in CMJ power than the group carrying out plyometric training, which in case of the CMJ peak power turned out to be statistically significant (p &lt; 0.05). Different results were obtained when studying changes in the flight speed of the thrown ball; the group undergoing plyometric training registered minor increases (significant in the standing throw ), and there were decreases in the flight speed of the thrown ball (significant in the leaning back throw) in the group following the traditional strength training program.","container-title":"Journal of Human Kinetics","DOI":"10.2478/hukin-2018-0015","ISSN":"1640-5544","journalAbbreviation":"J Hum Kinet","language":"eng","note":"PMID: 30279950\nPMCID: PMC6162982","page":"149-160","source":"PubMed","title":"Modification of Strength Training Programs in Handball Players and its Influence on Power During the Competitive Period","volume":"63","author":[{"family":"Spieszny","given":"Michal"},{"family":"Zubik","given":"Mateusz"}],"issued":{"date-parts":[["2018",8,31]]}}}],"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Spieszny a Zubik 2018)</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jsou v házené klíčové prvky maximální síly, explozivní síly a rychlostní síly. Hráči musí být schopni soupeřit s útočníky na brankovišti, což vyžaduje použití maximální síly. Explozivní síla je důležitá pro rychlé a intenzivní akce, jako je zastavení běžícího útočníka v obraně nebo rychlé překonání obránce v útoku. Rychlostní síla je nezbytná pro přesnou a rychlou střelbu na bránu a pro provedení vysokého výskoku, což umožní hráčům překonat obranné bloky.</w:t>
      </w:r>
    </w:p>
    <w:p w14:paraId="218B1F0E" w14:textId="781E16A3" w:rsidR="00E34DF8" w:rsidRPr="00A76D46" w:rsidRDefault="00985018" w:rsidP="00A76D46">
      <w:pPr>
        <w:pStyle w:val="Nadpis2"/>
        <w:spacing w:line="360" w:lineRule="auto"/>
        <w:jc w:val="both"/>
        <w:rPr>
          <w:rStyle w:val="normaltextrun"/>
          <w:rFonts w:ascii="Times New Roman" w:hAnsi="Times New Roman" w:cs="Times New Roman"/>
          <w:sz w:val="24"/>
          <w:szCs w:val="24"/>
        </w:rPr>
      </w:pPr>
      <w:bookmarkStart w:id="5" w:name="_Toc164160356"/>
      <w:r w:rsidRPr="00A76D46">
        <w:rPr>
          <w:rStyle w:val="normaltextrun"/>
          <w:rFonts w:ascii="Times New Roman" w:hAnsi="Times New Roman" w:cs="Times New Roman"/>
          <w:sz w:val="24"/>
          <w:szCs w:val="24"/>
        </w:rPr>
        <w:lastRenderedPageBreak/>
        <w:t>Struktura s</w:t>
      </w:r>
      <w:r w:rsidR="00E34DF8" w:rsidRPr="00A76D46">
        <w:rPr>
          <w:rStyle w:val="normaltextrun"/>
          <w:rFonts w:ascii="Times New Roman" w:hAnsi="Times New Roman" w:cs="Times New Roman"/>
          <w:sz w:val="24"/>
          <w:szCs w:val="24"/>
        </w:rPr>
        <w:t>portovní</w:t>
      </w:r>
      <w:r w:rsidRPr="00A76D46">
        <w:rPr>
          <w:rStyle w:val="normaltextrun"/>
          <w:rFonts w:ascii="Times New Roman" w:hAnsi="Times New Roman" w:cs="Times New Roman"/>
          <w:sz w:val="24"/>
          <w:szCs w:val="24"/>
        </w:rPr>
        <w:t>ho</w:t>
      </w:r>
      <w:r w:rsidR="00E34DF8" w:rsidRPr="00A76D46">
        <w:rPr>
          <w:rStyle w:val="normaltextrun"/>
          <w:rFonts w:ascii="Times New Roman" w:hAnsi="Times New Roman" w:cs="Times New Roman"/>
          <w:sz w:val="24"/>
          <w:szCs w:val="24"/>
        </w:rPr>
        <w:t xml:space="preserve"> výkon</w:t>
      </w:r>
      <w:r w:rsidR="00BE2810" w:rsidRPr="00A76D46">
        <w:rPr>
          <w:rStyle w:val="normaltextrun"/>
          <w:rFonts w:ascii="Times New Roman" w:hAnsi="Times New Roman" w:cs="Times New Roman"/>
          <w:sz w:val="24"/>
          <w:szCs w:val="24"/>
        </w:rPr>
        <w:t>u</w:t>
      </w:r>
      <w:bookmarkEnd w:id="5"/>
    </w:p>
    <w:p w14:paraId="7133187A" w14:textId="3872D4B9"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odle</w:t>
      </w:r>
      <w:r w:rsidR="00AB7227" w:rsidRPr="00A76D46">
        <w:rPr>
          <w:rFonts w:ascii="Times New Roman" w:hAnsi="Times New Roman" w:cs="Times New Roman"/>
          <w:sz w:val="24"/>
          <w:szCs w:val="24"/>
        </w:rPr>
        <w:t xml:space="preserve"> </w:t>
      </w:r>
      <w:r w:rsidR="00AB7227" w:rsidRPr="00A76D46">
        <w:rPr>
          <w:rFonts w:ascii="Times New Roman" w:hAnsi="Times New Roman" w:cs="Times New Roman"/>
          <w:sz w:val="24"/>
          <w:szCs w:val="24"/>
        </w:rPr>
        <w:fldChar w:fldCharType="begin"/>
      </w:r>
      <w:r w:rsidR="00AB7227" w:rsidRPr="00A76D46">
        <w:rPr>
          <w:rFonts w:ascii="Times New Roman" w:hAnsi="Times New Roman" w:cs="Times New Roman"/>
          <w:sz w:val="24"/>
          <w:szCs w:val="24"/>
        </w:rPr>
        <w:instrText xml:space="preserve"> ADDIN ZOTERO_ITEM CSL_CITATION {"citationID":"SPlcA0tY","properties":{"formattedCitation":"(Dovalil et al. 2002)","plainCitation":"(Dovalil et al. 2002)","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AB7227" w:rsidRPr="00A76D46">
        <w:rPr>
          <w:rFonts w:ascii="Times New Roman" w:hAnsi="Times New Roman" w:cs="Times New Roman"/>
          <w:sz w:val="24"/>
          <w:szCs w:val="24"/>
        </w:rPr>
        <w:fldChar w:fldCharType="separate"/>
      </w:r>
      <w:r w:rsidR="00AB7227" w:rsidRPr="00A76D46">
        <w:rPr>
          <w:rFonts w:ascii="Times New Roman" w:hAnsi="Times New Roman" w:cs="Times New Roman"/>
          <w:sz w:val="24"/>
          <w:szCs w:val="24"/>
        </w:rPr>
        <w:t>Dovalil</w:t>
      </w:r>
      <w:r w:rsidR="00287206" w:rsidRPr="00A76D46">
        <w:rPr>
          <w:rFonts w:ascii="Times New Roman" w:hAnsi="Times New Roman" w:cs="Times New Roman"/>
          <w:sz w:val="24"/>
          <w:szCs w:val="24"/>
        </w:rPr>
        <w:t>a</w:t>
      </w:r>
      <w:r w:rsidR="00AB7227" w:rsidRPr="00A76D46">
        <w:rPr>
          <w:rFonts w:ascii="Times New Roman" w:hAnsi="Times New Roman" w:cs="Times New Roman"/>
          <w:sz w:val="24"/>
          <w:szCs w:val="24"/>
        </w:rPr>
        <w:t xml:space="preserve"> et al. </w:t>
      </w:r>
      <w:r w:rsidR="00287206" w:rsidRPr="00A76D46">
        <w:rPr>
          <w:rFonts w:ascii="Times New Roman" w:hAnsi="Times New Roman" w:cs="Times New Roman"/>
          <w:sz w:val="24"/>
          <w:szCs w:val="24"/>
        </w:rPr>
        <w:t>(</w:t>
      </w:r>
      <w:r w:rsidR="00AB7227" w:rsidRPr="00A76D46">
        <w:rPr>
          <w:rFonts w:ascii="Times New Roman" w:hAnsi="Times New Roman" w:cs="Times New Roman"/>
          <w:sz w:val="24"/>
          <w:szCs w:val="24"/>
        </w:rPr>
        <w:t>2002)</w:t>
      </w:r>
      <w:r w:rsidR="00AB7227"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Sportovní výkon je jednou z hlavních kategorií (základních pojmů) sportu a sportovního tréninku.“ Dále zmiňuje, že sportovní výkony se projevují prostřednictvím specifických pohybových činností a podstatou těchto činností je řešení úkolů daného sportu dle konkrétních pravidel tohoto sportu.  Tyto činnosti se získávají a zdokonalují během tréninku jako dovednost. </w:t>
      </w:r>
    </w:p>
    <w:p w14:paraId="503EE998" w14:textId="0CB6848F"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odle Choutky (1987)</w:t>
      </w:r>
      <w:r w:rsidR="001A6BC1" w:rsidRPr="00A76D46">
        <w:rPr>
          <w:rFonts w:ascii="Times New Roman" w:hAnsi="Times New Roman" w:cs="Times New Roman"/>
          <w:sz w:val="24"/>
          <w:szCs w:val="24"/>
        </w:rPr>
        <w:t xml:space="preserve"> </w:t>
      </w:r>
      <w:r w:rsidRPr="00A76D46">
        <w:rPr>
          <w:rFonts w:ascii="Times New Roman" w:hAnsi="Times New Roman" w:cs="Times New Roman"/>
          <w:sz w:val="24"/>
          <w:szCs w:val="24"/>
        </w:rPr>
        <w:t>je sportovní výkon „chápán jako průběh a výsledek tréninku ve sportovní činnosti. Je v něm vyjádřena míra (vrozených i získaných) dispozic jedince, které umožňují provedení sportovní činnosti na vysoké výkonnostní úrovni.“ Dále uvádí, že sportovní výkon představuje projev specializovaných schopností jednotlivce ve vědomé činnosti, směřující k dosažení pohybového cíle podle pravidel konkrétního sportu či disciplíny.</w:t>
      </w:r>
    </w:p>
    <w:p w14:paraId="18754F91" w14:textId="7106FE32" w:rsidR="004112D5" w:rsidRPr="00A76D46" w:rsidRDefault="004112D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dle </w:t>
      </w:r>
      <w:r w:rsidR="00AB0663" w:rsidRPr="00A76D46">
        <w:rPr>
          <w:rFonts w:ascii="Times New Roman" w:hAnsi="Times New Roman" w:cs="Times New Roman"/>
          <w:sz w:val="24"/>
          <w:szCs w:val="24"/>
        </w:rPr>
        <w:fldChar w:fldCharType="begin"/>
      </w:r>
      <w:r w:rsidR="00614740" w:rsidRPr="00A76D46">
        <w:rPr>
          <w:rFonts w:ascii="Times New Roman" w:hAnsi="Times New Roman" w:cs="Times New Roman"/>
          <w:sz w:val="24"/>
          <w:szCs w:val="24"/>
        </w:rPr>
        <w:instrText xml:space="preserve"> ADDIN ZOTERO_ITEM CSL_CITATION {"citationID":"pbXc5V6w","properties":{"formattedCitation":"(Lehnert et al. 2001)","plainCitation":"(Lehnert et al. 2001)","noteIndex":0},"citationItems":[{"id":"eLZf771Y/aAfwG9bT","uris":["http://zotero.org/users/local/PuTqOBGs/items/9GTSQ87D"],"itemData":{"id":84,"type":"book","ISBN":"978-80-85783-33-9","language":"cs","publisher":"Hanex","source":"is.muni.cz","title":"Základy sportovního tréninku.","URL":"https://is.muni.cz/publication/511938/cs/Zaklady-sportovniho-treninku/Lehnert-Novosad-Neuls","author":[{"family":"Lehnert","given":"Michal"},{"family":"Novosad","given":"Jiří"},{"family":"Neuls","given":"Filip"}],"accessed":{"date-parts":[["2024",4,8]]},"issued":{"date-parts":[["2001"]]}}}],"schema":"https://github.com/citation-style-language/schema/raw/master/csl-citation.json"} </w:instrText>
      </w:r>
      <w:r w:rsidR="00AB0663" w:rsidRPr="00A76D46">
        <w:rPr>
          <w:rFonts w:ascii="Times New Roman" w:hAnsi="Times New Roman" w:cs="Times New Roman"/>
          <w:sz w:val="24"/>
          <w:szCs w:val="24"/>
        </w:rPr>
        <w:fldChar w:fldCharType="separate"/>
      </w:r>
      <w:r w:rsidR="002E5A8F" w:rsidRPr="00A76D46">
        <w:rPr>
          <w:rFonts w:ascii="Times New Roman" w:hAnsi="Times New Roman" w:cs="Times New Roman"/>
          <w:sz w:val="24"/>
          <w:szCs w:val="24"/>
        </w:rPr>
        <w:t>Lehnert</w:t>
      </w:r>
      <w:r w:rsidR="00A858EC">
        <w:rPr>
          <w:rFonts w:ascii="Times New Roman" w:hAnsi="Times New Roman" w:cs="Times New Roman"/>
          <w:sz w:val="24"/>
          <w:szCs w:val="24"/>
        </w:rPr>
        <w:t>a</w:t>
      </w:r>
      <w:r w:rsidR="002E5A8F" w:rsidRPr="00A76D46">
        <w:rPr>
          <w:rFonts w:ascii="Times New Roman" w:hAnsi="Times New Roman" w:cs="Times New Roman"/>
          <w:sz w:val="24"/>
          <w:szCs w:val="24"/>
        </w:rPr>
        <w:t xml:space="preserve"> et al. </w:t>
      </w:r>
      <w:r w:rsidR="00A858EC">
        <w:rPr>
          <w:rFonts w:ascii="Times New Roman" w:hAnsi="Times New Roman" w:cs="Times New Roman"/>
          <w:sz w:val="24"/>
          <w:szCs w:val="24"/>
        </w:rPr>
        <w:t>(</w:t>
      </w:r>
      <w:r w:rsidR="002E5A8F" w:rsidRPr="00A76D46">
        <w:rPr>
          <w:rFonts w:ascii="Times New Roman" w:hAnsi="Times New Roman" w:cs="Times New Roman"/>
          <w:sz w:val="24"/>
          <w:szCs w:val="24"/>
        </w:rPr>
        <w:t>2001)</w:t>
      </w:r>
      <w:r w:rsidR="00AB0663"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lze charakterizovat sportovní výkon jako projev specializovaných schopností sportovce</w:t>
      </w:r>
      <w:r w:rsidR="00933E54" w:rsidRPr="00A76D46">
        <w:rPr>
          <w:rFonts w:ascii="Times New Roman" w:hAnsi="Times New Roman" w:cs="Times New Roman"/>
          <w:sz w:val="24"/>
          <w:szCs w:val="24"/>
        </w:rPr>
        <w:t>. Je to cílená fyzická aktivita, která se zaměřuje na řešení úkolu podle pravidel daných disciplín, závodů, soutěží a utkání</w:t>
      </w:r>
    </w:p>
    <w:p w14:paraId="13D84AC6" w14:textId="42078B13" w:rsidR="00E143DA" w:rsidRPr="00A76D46" w:rsidRDefault="005338B3"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2E5A8F" w:rsidRPr="00A76D46">
        <w:rPr>
          <w:rFonts w:ascii="Times New Roman" w:hAnsi="Times New Roman" w:cs="Times New Roman"/>
          <w:sz w:val="24"/>
          <w:szCs w:val="24"/>
        </w:rPr>
        <w:instrText xml:space="preserve"> ADDIN ZOTERO_ITEM CSL_CITATION {"citationID":"NELNlMfB","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Choutka</w:t>
      </w:r>
      <w:r w:rsidR="000E47C5" w:rsidRPr="00A76D46">
        <w:rPr>
          <w:rFonts w:ascii="Times New Roman" w:hAnsi="Times New Roman" w:cs="Times New Roman"/>
          <w:sz w:val="24"/>
          <w:szCs w:val="24"/>
        </w:rPr>
        <w:t xml:space="preserve"> (</w:t>
      </w:r>
      <w:r w:rsidRPr="00A76D46">
        <w:rPr>
          <w:rFonts w:ascii="Times New Roman" w:hAnsi="Times New Roman" w:cs="Times New Roman"/>
          <w:sz w:val="24"/>
          <w:szCs w:val="24"/>
        </w:rPr>
        <w:t>1983</w:t>
      </w:r>
      <w:r w:rsidRPr="00A76D46">
        <w:rPr>
          <w:rFonts w:ascii="Times New Roman" w:hAnsi="Times New Roman" w:cs="Times New Roman"/>
          <w:sz w:val="24"/>
          <w:szCs w:val="24"/>
        </w:rPr>
        <w:fldChar w:fldCharType="end"/>
      </w:r>
      <w:r w:rsidR="000E47C5" w:rsidRPr="00A76D46">
        <w:rPr>
          <w:rFonts w:ascii="Times New Roman" w:hAnsi="Times New Roman" w:cs="Times New Roman"/>
          <w:sz w:val="24"/>
          <w:szCs w:val="24"/>
        </w:rPr>
        <w:t>)</w:t>
      </w:r>
      <w:r w:rsidR="00ED478E" w:rsidRPr="00A76D46">
        <w:rPr>
          <w:rFonts w:ascii="Times New Roman" w:hAnsi="Times New Roman" w:cs="Times New Roman"/>
          <w:sz w:val="24"/>
          <w:szCs w:val="24"/>
        </w:rPr>
        <w:t xml:space="preserve"> uvádí, že</w:t>
      </w:r>
      <w:r w:rsidR="000E47C5" w:rsidRPr="00A76D46">
        <w:rPr>
          <w:rFonts w:ascii="Times New Roman" w:hAnsi="Times New Roman" w:cs="Times New Roman"/>
          <w:sz w:val="24"/>
          <w:szCs w:val="24"/>
        </w:rPr>
        <w:t xml:space="preserve"> </w:t>
      </w:r>
      <w:r w:rsidR="00FD606C" w:rsidRPr="00A76D46">
        <w:rPr>
          <w:rFonts w:ascii="Times New Roman" w:hAnsi="Times New Roman" w:cs="Times New Roman"/>
          <w:sz w:val="24"/>
          <w:szCs w:val="24"/>
        </w:rPr>
        <w:t>„</w:t>
      </w:r>
      <w:r w:rsidR="00040286" w:rsidRPr="00A76D46">
        <w:rPr>
          <w:rFonts w:ascii="Times New Roman" w:hAnsi="Times New Roman" w:cs="Times New Roman"/>
          <w:sz w:val="24"/>
          <w:szCs w:val="24"/>
        </w:rPr>
        <w:t xml:space="preserve">sportovní trénink je nejdůležitější komponentou přípravy sportovců a chápeme ho jako </w:t>
      </w:r>
      <w:r w:rsidR="002A3C5C" w:rsidRPr="00A76D46">
        <w:rPr>
          <w:rFonts w:ascii="Times New Roman" w:hAnsi="Times New Roman" w:cs="Times New Roman"/>
          <w:sz w:val="24"/>
          <w:szCs w:val="24"/>
        </w:rPr>
        <w:t>pedagogický</w:t>
      </w:r>
      <w:r w:rsidR="00040286" w:rsidRPr="00A76D46">
        <w:rPr>
          <w:rFonts w:ascii="Times New Roman" w:hAnsi="Times New Roman" w:cs="Times New Roman"/>
          <w:sz w:val="24"/>
          <w:szCs w:val="24"/>
        </w:rPr>
        <w:t xml:space="preserve"> proces, v němž se realizuje vlastní rozvoj sportovce a jeho výkonnostní růst</w:t>
      </w:r>
      <w:r w:rsidR="006E501C" w:rsidRPr="00A76D46">
        <w:rPr>
          <w:rFonts w:ascii="Times New Roman" w:hAnsi="Times New Roman" w:cs="Times New Roman"/>
          <w:sz w:val="24"/>
          <w:szCs w:val="24"/>
        </w:rPr>
        <w:t>.</w:t>
      </w:r>
      <w:r w:rsidR="00FD606C" w:rsidRPr="00A76D46">
        <w:rPr>
          <w:rFonts w:ascii="Times New Roman" w:hAnsi="Times New Roman" w:cs="Times New Roman"/>
          <w:sz w:val="24"/>
          <w:szCs w:val="24"/>
        </w:rPr>
        <w:t>“</w:t>
      </w:r>
      <w:r w:rsidR="006E501C" w:rsidRPr="00A76D46">
        <w:rPr>
          <w:rFonts w:ascii="Times New Roman" w:hAnsi="Times New Roman" w:cs="Times New Roman"/>
          <w:sz w:val="24"/>
          <w:szCs w:val="24"/>
        </w:rPr>
        <w:t xml:space="preserve"> </w:t>
      </w:r>
      <w:r w:rsidR="00FD606C" w:rsidRPr="00A76D46">
        <w:rPr>
          <w:rFonts w:ascii="Times New Roman" w:hAnsi="Times New Roman" w:cs="Times New Roman"/>
          <w:sz w:val="24"/>
          <w:szCs w:val="24"/>
        </w:rPr>
        <w:t xml:space="preserve">Dále </w:t>
      </w:r>
      <w:r w:rsidR="000418C0" w:rsidRPr="00A76D46">
        <w:rPr>
          <w:rFonts w:ascii="Times New Roman" w:hAnsi="Times New Roman" w:cs="Times New Roman"/>
          <w:sz w:val="24"/>
          <w:szCs w:val="24"/>
        </w:rPr>
        <w:t>zmiňuje</w:t>
      </w:r>
      <w:r w:rsidR="00FD606C" w:rsidRPr="00A76D46">
        <w:rPr>
          <w:rFonts w:ascii="Times New Roman" w:hAnsi="Times New Roman" w:cs="Times New Roman"/>
          <w:sz w:val="24"/>
          <w:szCs w:val="24"/>
        </w:rPr>
        <w:t>, že</w:t>
      </w:r>
      <w:r w:rsidR="00200359" w:rsidRPr="00A76D46">
        <w:rPr>
          <w:rFonts w:ascii="Times New Roman" w:hAnsi="Times New Roman" w:cs="Times New Roman"/>
          <w:sz w:val="24"/>
          <w:szCs w:val="24"/>
        </w:rPr>
        <w:t xml:space="preserve"> </w:t>
      </w:r>
      <w:r w:rsidR="00A026F4" w:rsidRPr="00A76D46">
        <w:rPr>
          <w:rFonts w:ascii="Times New Roman" w:hAnsi="Times New Roman" w:cs="Times New Roman"/>
          <w:sz w:val="24"/>
          <w:szCs w:val="24"/>
        </w:rPr>
        <w:t>s</w:t>
      </w:r>
      <w:r w:rsidR="00200359" w:rsidRPr="00A76D46">
        <w:rPr>
          <w:rFonts w:ascii="Times New Roman" w:hAnsi="Times New Roman" w:cs="Times New Roman"/>
          <w:sz w:val="24"/>
          <w:szCs w:val="24"/>
        </w:rPr>
        <w:t xml:space="preserve">portovní trénink představuje cílený proces zaměřený na dosažení co nejvyšší sportovní výkonnosti v dané disciplíně prostřednictvím </w:t>
      </w:r>
      <w:r w:rsidR="00A026F4" w:rsidRPr="00A76D46">
        <w:rPr>
          <w:rFonts w:ascii="Times New Roman" w:hAnsi="Times New Roman" w:cs="Times New Roman"/>
          <w:sz w:val="24"/>
          <w:szCs w:val="24"/>
        </w:rPr>
        <w:t>všestranného</w:t>
      </w:r>
      <w:r w:rsidR="00200359" w:rsidRPr="00A76D46">
        <w:rPr>
          <w:rFonts w:ascii="Times New Roman" w:hAnsi="Times New Roman" w:cs="Times New Roman"/>
          <w:sz w:val="24"/>
          <w:szCs w:val="24"/>
        </w:rPr>
        <w:t xml:space="preserve"> rozvoje jedince.</w:t>
      </w:r>
      <w:r w:rsidR="00341D62" w:rsidRPr="00A76D46">
        <w:rPr>
          <w:rFonts w:ascii="Times New Roman" w:hAnsi="Times New Roman" w:cs="Times New Roman"/>
          <w:sz w:val="24"/>
          <w:szCs w:val="24"/>
        </w:rPr>
        <w:t xml:space="preserve"> </w:t>
      </w:r>
      <w:r w:rsidR="00ED564B" w:rsidRPr="00A76D46">
        <w:rPr>
          <w:rFonts w:ascii="Times New Roman" w:hAnsi="Times New Roman" w:cs="Times New Roman"/>
          <w:sz w:val="24"/>
          <w:szCs w:val="24"/>
        </w:rPr>
        <w:t>Osvojování</w:t>
      </w:r>
      <w:r w:rsidR="00341D62" w:rsidRPr="00A76D46">
        <w:rPr>
          <w:rFonts w:ascii="Times New Roman" w:hAnsi="Times New Roman" w:cs="Times New Roman"/>
          <w:sz w:val="24"/>
          <w:szCs w:val="24"/>
        </w:rPr>
        <w:t xml:space="preserve"> a </w:t>
      </w:r>
      <w:r w:rsidR="00ED564B" w:rsidRPr="00A76D46">
        <w:rPr>
          <w:rFonts w:ascii="Times New Roman" w:hAnsi="Times New Roman" w:cs="Times New Roman"/>
          <w:sz w:val="24"/>
          <w:szCs w:val="24"/>
        </w:rPr>
        <w:t>zdokonalování</w:t>
      </w:r>
      <w:r w:rsidR="00341D62" w:rsidRPr="00A76D46">
        <w:rPr>
          <w:rFonts w:ascii="Times New Roman" w:hAnsi="Times New Roman" w:cs="Times New Roman"/>
          <w:sz w:val="24"/>
          <w:szCs w:val="24"/>
        </w:rPr>
        <w:t xml:space="preserve"> </w:t>
      </w:r>
      <w:r w:rsidR="002040F1" w:rsidRPr="00A76D46">
        <w:rPr>
          <w:rFonts w:ascii="Times New Roman" w:hAnsi="Times New Roman" w:cs="Times New Roman"/>
          <w:sz w:val="24"/>
          <w:szCs w:val="24"/>
        </w:rPr>
        <w:t xml:space="preserve">dané </w:t>
      </w:r>
      <w:r w:rsidR="00341D62" w:rsidRPr="00A76D46">
        <w:rPr>
          <w:rFonts w:ascii="Times New Roman" w:hAnsi="Times New Roman" w:cs="Times New Roman"/>
          <w:sz w:val="24"/>
          <w:szCs w:val="24"/>
        </w:rPr>
        <w:t>sportovních činnost</w:t>
      </w:r>
      <w:r w:rsidR="00675571" w:rsidRPr="00A76D46">
        <w:rPr>
          <w:rFonts w:ascii="Times New Roman" w:hAnsi="Times New Roman" w:cs="Times New Roman"/>
          <w:sz w:val="24"/>
          <w:szCs w:val="24"/>
        </w:rPr>
        <w:t>i</w:t>
      </w:r>
      <w:r w:rsidR="00341D62" w:rsidRPr="00A76D46">
        <w:rPr>
          <w:rFonts w:ascii="Times New Roman" w:hAnsi="Times New Roman" w:cs="Times New Roman"/>
          <w:sz w:val="24"/>
          <w:szCs w:val="24"/>
        </w:rPr>
        <w:t xml:space="preserve"> </w:t>
      </w:r>
      <w:r w:rsidR="00CD637E" w:rsidRPr="00A76D46">
        <w:rPr>
          <w:rFonts w:ascii="Times New Roman" w:hAnsi="Times New Roman" w:cs="Times New Roman"/>
          <w:sz w:val="24"/>
          <w:szCs w:val="24"/>
        </w:rPr>
        <w:t>je</w:t>
      </w:r>
      <w:r w:rsidR="00341D62" w:rsidRPr="00A76D46">
        <w:rPr>
          <w:rFonts w:ascii="Times New Roman" w:hAnsi="Times New Roman" w:cs="Times New Roman"/>
          <w:sz w:val="24"/>
          <w:szCs w:val="24"/>
        </w:rPr>
        <w:t xml:space="preserve"> klíčové pro dosažení</w:t>
      </w:r>
      <w:r w:rsidR="00CD637E" w:rsidRPr="00A76D46">
        <w:rPr>
          <w:rFonts w:ascii="Times New Roman" w:hAnsi="Times New Roman" w:cs="Times New Roman"/>
          <w:sz w:val="24"/>
          <w:szCs w:val="24"/>
        </w:rPr>
        <w:t xml:space="preserve"> </w:t>
      </w:r>
      <w:r w:rsidR="00675571" w:rsidRPr="00A76D46">
        <w:rPr>
          <w:rFonts w:ascii="Times New Roman" w:hAnsi="Times New Roman" w:cs="Times New Roman"/>
          <w:sz w:val="24"/>
          <w:szCs w:val="24"/>
        </w:rPr>
        <w:t>nejlepšího</w:t>
      </w:r>
      <w:r w:rsidR="00341D62" w:rsidRPr="00A76D46">
        <w:rPr>
          <w:rFonts w:ascii="Times New Roman" w:hAnsi="Times New Roman" w:cs="Times New Roman"/>
          <w:sz w:val="24"/>
          <w:szCs w:val="24"/>
        </w:rPr>
        <w:t xml:space="preserve"> sportovního výkonu, a proto je jim v průběhu sportovního tréninku věnována zvláštní pozornost.</w:t>
      </w:r>
    </w:p>
    <w:p w14:paraId="18944E01" w14:textId="508F6D14"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Sportovní výkonnost je výsledkem dlouhodobého procesu, který je ovlivněn několika faktory. Vychází ze spojení přirozeného rozvoje jednotlivce, vlivu prostředí a samotného sportovního tréninku. Vývoj každého člověka je částečně dán jeho vrozenými dispozicemi, které se projevují v různých oblastech organismu a mohou ovlivnit jeho sportovní schopnosti. Tyto dispozice se dělí do morfologických (tělesná výška, hmotnost aj.), fyziologických a psychologických (temperament, osobní charakteristiky aj.) aspektů a odrážejí se jak v pohybových dovednostech, tak v mentálním zázemí jedince. Přesto jsou tyto dispozice částečně formovány prostředím, v němž jedinec vyrůstá. Tato interakce mezi vrozenými dispozicemi a prostředím ovlivňuje jeho tělesný, duševní a sociální rozvoj. Přírodní podmínky a sociální faktory, jako jsou možnosti pro pohyb nebo názory okolí na fyzickou </w:t>
      </w:r>
      <w:r w:rsidRPr="00A76D46">
        <w:rPr>
          <w:rFonts w:ascii="Times New Roman" w:hAnsi="Times New Roman" w:cs="Times New Roman"/>
          <w:sz w:val="24"/>
          <w:szCs w:val="24"/>
        </w:rPr>
        <w:lastRenderedPageBreak/>
        <w:t>aktivitu, hrají klíčovou roli v přípravě člověka na budoucí výkonnostní úroveň. Tyto faktory určují předpoklady pro zdravotní stav, celkovou výkonnost, motorické, psychické schopnosti a motivaci pro sportovní činnost. Trénink potom představuje systematické ovlivňování výkonnostního růstu jedince s cílem dosáhnout změn, které povedou ke zlepšení trénovanosti sportovce. Trénovanost se tak stává základem pro dosažení aktuálních výkonů v daném sportovním odvětví</w:t>
      </w:r>
      <w:r w:rsidR="00287206" w:rsidRPr="00A76D46">
        <w:rPr>
          <w:rFonts w:ascii="Times New Roman" w:hAnsi="Times New Roman" w:cs="Times New Roman"/>
          <w:sz w:val="24"/>
          <w:szCs w:val="24"/>
        </w:rPr>
        <w:t xml:space="preserve"> </w:t>
      </w:r>
      <w:r w:rsidR="00287206" w:rsidRPr="00A76D46">
        <w:rPr>
          <w:rFonts w:ascii="Times New Roman" w:hAnsi="Times New Roman" w:cs="Times New Roman"/>
          <w:sz w:val="24"/>
          <w:szCs w:val="24"/>
        </w:rPr>
        <w:fldChar w:fldCharType="begin"/>
      </w:r>
      <w:r w:rsidR="00287206" w:rsidRPr="00A76D46">
        <w:rPr>
          <w:rFonts w:ascii="Times New Roman" w:hAnsi="Times New Roman" w:cs="Times New Roman"/>
          <w:sz w:val="24"/>
          <w:szCs w:val="24"/>
        </w:rPr>
        <w:instrText xml:space="preserve"> ADDIN ZOTERO_ITEM CSL_CITATION {"citationID":"5KG0GnE6","properties":{"formattedCitation":"(Dovalil et al. 2002)","plainCitation":"(Dovalil et al. 2002)","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287206" w:rsidRPr="00A76D46">
        <w:rPr>
          <w:rFonts w:ascii="Times New Roman" w:hAnsi="Times New Roman" w:cs="Times New Roman"/>
          <w:sz w:val="24"/>
          <w:szCs w:val="24"/>
        </w:rPr>
        <w:fldChar w:fldCharType="separate"/>
      </w:r>
      <w:r w:rsidR="00287206" w:rsidRPr="00A76D46">
        <w:rPr>
          <w:rFonts w:ascii="Times New Roman" w:hAnsi="Times New Roman" w:cs="Times New Roman"/>
          <w:sz w:val="24"/>
          <w:szCs w:val="24"/>
        </w:rPr>
        <w:t>(Dovalil et al.</w:t>
      </w:r>
      <w:r w:rsidR="00F50959" w:rsidRPr="00A76D46">
        <w:rPr>
          <w:rFonts w:ascii="Times New Roman" w:hAnsi="Times New Roman" w:cs="Times New Roman"/>
          <w:sz w:val="24"/>
          <w:szCs w:val="24"/>
        </w:rPr>
        <w:t>,</w:t>
      </w:r>
      <w:r w:rsidR="00287206" w:rsidRPr="00A76D46">
        <w:rPr>
          <w:rFonts w:ascii="Times New Roman" w:hAnsi="Times New Roman" w:cs="Times New Roman"/>
          <w:sz w:val="24"/>
          <w:szCs w:val="24"/>
        </w:rPr>
        <w:t xml:space="preserve"> 2002)</w:t>
      </w:r>
      <w:r w:rsidR="00287206" w:rsidRPr="00A76D46">
        <w:rPr>
          <w:rFonts w:ascii="Times New Roman" w:hAnsi="Times New Roman" w:cs="Times New Roman"/>
          <w:sz w:val="24"/>
          <w:szCs w:val="24"/>
        </w:rPr>
        <w:fldChar w:fldCharType="end"/>
      </w:r>
      <w:r w:rsidRPr="00A76D46">
        <w:rPr>
          <w:rFonts w:ascii="Times New Roman" w:hAnsi="Times New Roman" w:cs="Times New Roman"/>
          <w:sz w:val="24"/>
          <w:szCs w:val="24"/>
        </w:rPr>
        <w:t>.</w:t>
      </w:r>
    </w:p>
    <w:p w14:paraId="54E1E0B7" w14:textId="7D88825F" w:rsidR="00A91450" w:rsidRPr="00A76D46" w:rsidRDefault="00A91450"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Sportovní výkon j</w:t>
      </w:r>
      <w:r w:rsidR="00BB62AD" w:rsidRPr="00A76D46">
        <w:rPr>
          <w:rFonts w:ascii="Times New Roman" w:hAnsi="Times New Roman" w:cs="Times New Roman"/>
          <w:sz w:val="24"/>
          <w:szCs w:val="24"/>
        </w:rPr>
        <w:t>e</w:t>
      </w:r>
      <w:r w:rsidRPr="00A76D46">
        <w:rPr>
          <w:rFonts w:ascii="Times New Roman" w:hAnsi="Times New Roman" w:cs="Times New Roman"/>
          <w:sz w:val="24"/>
          <w:szCs w:val="24"/>
        </w:rPr>
        <w:t xml:space="preserve"> ovlivněn různými faktory, které můžeme rozdělit na jednoduché a složité. Mezi jednoduché faktory patří konkrétní aspekty, jako je </w:t>
      </w:r>
      <w:r w:rsidR="002B03D2" w:rsidRPr="00A76D46">
        <w:rPr>
          <w:rFonts w:ascii="Times New Roman" w:hAnsi="Times New Roman" w:cs="Times New Roman"/>
          <w:sz w:val="24"/>
          <w:szCs w:val="24"/>
        </w:rPr>
        <w:t>výška či</w:t>
      </w:r>
      <w:r w:rsidR="00AA6A97" w:rsidRPr="00A76D46">
        <w:rPr>
          <w:rFonts w:ascii="Times New Roman" w:hAnsi="Times New Roman" w:cs="Times New Roman"/>
          <w:sz w:val="24"/>
          <w:szCs w:val="24"/>
        </w:rPr>
        <w:t xml:space="preserve"> </w:t>
      </w:r>
      <w:r w:rsidRPr="00A76D46">
        <w:rPr>
          <w:rFonts w:ascii="Times New Roman" w:hAnsi="Times New Roman" w:cs="Times New Roman"/>
          <w:sz w:val="24"/>
          <w:szCs w:val="24"/>
        </w:rPr>
        <w:t xml:space="preserve">váha hráče nebo jeho svalová hmota. </w:t>
      </w:r>
      <w:r w:rsidR="004734F6" w:rsidRPr="00A76D46">
        <w:rPr>
          <w:rFonts w:ascii="Times New Roman" w:hAnsi="Times New Roman" w:cs="Times New Roman"/>
          <w:sz w:val="24"/>
          <w:szCs w:val="24"/>
        </w:rPr>
        <w:t>S</w:t>
      </w:r>
      <w:r w:rsidRPr="00A76D46">
        <w:rPr>
          <w:rFonts w:ascii="Times New Roman" w:hAnsi="Times New Roman" w:cs="Times New Roman"/>
          <w:sz w:val="24"/>
          <w:szCs w:val="24"/>
        </w:rPr>
        <w:t>ložitější faktory jsou tvořeny kombinací mnoha menších prvků, jako je například rychlost či technika. Každý sportovní výkon lze charakterizovat podle počtu a kvality těchto faktorů a jejich vzájemných vztahů. Výkony, které jsou závislé především na jednom faktoru, jsou označovány jako monofaktoriální, jako příklad může sloužit vzpírání. Naopak multifaktoriální výkony se vyznačují tím, že více faktorů má podobný význam</w:t>
      </w:r>
      <w:r w:rsidR="00D83DE4" w:rsidRPr="00A76D46">
        <w:rPr>
          <w:rFonts w:ascii="Times New Roman" w:hAnsi="Times New Roman" w:cs="Times New Roman"/>
          <w:sz w:val="24"/>
          <w:szCs w:val="24"/>
        </w:rPr>
        <w:t>, jako příkladem</w:t>
      </w:r>
      <w:r w:rsidR="0046626A" w:rsidRPr="00A76D46">
        <w:rPr>
          <w:rFonts w:ascii="Times New Roman" w:hAnsi="Times New Roman" w:cs="Times New Roman"/>
          <w:sz w:val="24"/>
          <w:szCs w:val="24"/>
        </w:rPr>
        <w:t xml:space="preserve"> můžou být sportovní hry</w:t>
      </w:r>
      <w:r w:rsidRPr="00A76D46">
        <w:rPr>
          <w:rFonts w:ascii="Times New Roman" w:hAnsi="Times New Roman" w:cs="Times New Roman"/>
          <w:sz w:val="24"/>
          <w:szCs w:val="24"/>
        </w:rPr>
        <w:t xml:space="preserve"> </w:t>
      </w:r>
      <w:r w:rsidRPr="00A76D46">
        <w:rPr>
          <w:rFonts w:ascii="Times New Roman" w:hAnsi="Times New Roman" w:cs="Times New Roman"/>
          <w:sz w:val="24"/>
          <w:szCs w:val="24"/>
        </w:rPr>
        <w:fldChar w:fldCharType="begin"/>
      </w:r>
      <w:r w:rsidR="002E5A8F" w:rsidRPr="00A76D46">
        <w:rPr>
          <w:rFonts w:ascii="Times New Roman" w:hAnsi="Times New Roman" w:cs="Times New Roman"/>
          <w:sz w:val="24"/>
          <w:szCs w:val="24"/>
        </w:rPr>
        <w:instrText xml:space="preserve"> ADDIN ZOTERO_ITEM CSL_CITATION {"citationID":"TkJ72crq","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Choutka</w:t>
      </w:r>
      <w:r w:rsidR="00A16FF8" w:rsidRPr="00A76D46">
        <w:rPr>
          <w:rFonts w:ascii="Times New Roman" w:hAnsi="Times New Roman" w:cs="Times New Roman"/>
          <w:sz w:val="24"/>
          <w:szCs w:val="24"/>
        </w:rPr>
        <w:t>,</w:t>
      </w:r>
      <w:r w:rsidRPr="00A76D46">
        <w:rPr>
          <w:rFonts w:ascii="Times New Roman" w:hAnsi="Times New Roman" w:cs="Times New Roman"/>
          <w:sz w:val="24"/>
          <w:szCs w:val="24"/>
        </w:rPr>
        <w:t xml:space="preserve"> 1983)</w:t>
      </w:r>
      <w:r w:rsidRPr="00A76D46">
        <w:rPr>
          <w:rFonts w:ascii="Times New Roman" w:hAnsi="Times New Roman" w:cs="Times New Roman"/>
          <w:sz w:val="24"/>
          <w:szCs w:val="24"/>
        </w:rPr>
        <w:fldChar w:fldCharType="end"/>
      </w:r>
      <w:r w:rsidR="00A16FF8" w:rsidRPr="00A76D46">
        <w:rPr>
          <w:rFonts w:ascii="Times New Roman" w:hAnsi="Times New Roman" w:cs="Times New Roman"/>
          <w:sz w:val="24"/>
          <w:szCs w:val="24"/>
        </w:rPr>
        <w:t>.</w:t>
      </w:r>
    </w:p>
    <w:p w14:paraId="53517A10" w14:textId="3D454969"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lastRenderedPageBreak/>
        <w:t xml:space="preserve">Podle </w:t>
      </w:r>
      <w:r w:rsidR="00F50959" w:rsidRPr="00A76D46">
        <w:rPr>
          <w:rFonts w:ascii="Times New Roman" w:hAnsi="Times New Roman" w:cs="Times New Roman"/>
          <w:sz w:val="24"/>
          <w:szCs w:val="24"/>
        </w:rPr>
        <w:fldChar w:fldCharType="begin"/>
      </w:r>
      <w:r w:rsidR="00F50959" w:rsidRPr="00A76D46">
        <w:rPr>
          <w:rFonts w:ascii="Times New Roman" w:hAnsi="Times New Roman" w:cs="Times New Roman"/>
          <w:sz w:val="24"/>
          <w:szCs w:val="24"/>
        </w:rPr>
        <w:instrText xml:space="preserve"> ADDIN ZOTERO_ITEM CSL_CITATION {"citationID":"JHOZf6Zq","properties":{"formattedCitation":"(Dovalil et al. 2002)","plainCitation":"(Dovalil et al. 2002)","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F50959" w:rsidRPr="00A76D46">
        <w:rPr>
          <w:rFonts w:ascii="Times New Roman" w:hAnsi="Times New Roman" w:cs="Times New Roman"/>
          <w:sz w:val="24"/>
          <w:szCs w:val="24"/>
        </w:rPr>
        <w:fldChar w:fldCharType="separate"/>
      </w:r>
      <w:r w:rsidR="00F50959" w:rsidRPr="00A76D46">
        <w:rPr>
          <w:rFonts w:ascii="Times New Roman" w:hAnsi="Times New Roman" w:cs="Times New Roman"/>
          <w:sz w:val="24"/>
          <w:szCs w:val="24"/>
        </w:rPr>
        <w:t>Dovalil</w:t>
      </w:r>
      <w:r w:rsidR="000B53F4" w:rsidRPr="00A76D46">
        <w:rPr>
          <w:rFonts w:ascii="Times New Roman" w:hAnsi="Times New Roman" w:cs="Times New Roman"/>
          <w:sz w:val="24"/>
          <w:szCs w:val="24"/>
        </w:rPr>
        <w:t>a</w:t>
      </w:r>
      <w:r w:rsidR="00F50959" w:rsidRPr="00A76D46">
        <w:rPr>
          <w:rFonts w:ascii="Times New Roman" w:hAnsi="Times New Roman" w:cs="Times New Roman"/>
          <w:sz w:val="24"/>
          <w:szCs w:val="24"/>
        </w:rPr>
        <w:t xml:space="preserve"> et al. </w:t>
      </w:r>
      <w:r w:rsidR="000B53F4" w:rsidRPr="00A76D46">
        <w:rPr>
          <w:rFonts w:ascii="Times New Roman" w:hAnsi="Times New Roman" w:cs="Times New Roman"/>
          <w:sz w:val="24"/>
          <w:szCs w:val="24"/>
        </w:rPr>
        <w:t>(</w:t>
      </w:r>
      <w:r w:rsidR="00F50959" w:rsidRPr="00A76D46">
        <w:rPr>
          <w:rFonts w:ascii="Times New Roman" w:hAnsi="Times New Roman" w:cs="Times New Roman"/>
          <w:sz w:val="24"/>
          <w:szCs w:val="24"/>
        </w:rPr>
        <w:t>2002)</w:t>
      </w:r>
      <w:r w:rsidR="00F50959" w:rsidRPr="00A76D46">
        <w:rPr>
          <w:rFonts w:ascii="Times New Roman" w:hAnsi="Times New Roman" w:cs="Times New Roman"/>
          <w:sz w:val="24"/>
          <w:szCs w:val="24"/>
        </w:rPr>
        <w:fldChar w:fldCharType="end"/>
      </w:r>
      <w:r w:rsidRPr="00A76D46">
        <w:rPr>
          <w:rFonts w:ascii="Times New Roman" w:hAnsi="Times New Roman" w:cs="Times New Roman"/>
          <w:sz w:val="24"/>
          <w:szCs w:val="24"/>
        </w:rPr>
        <w:t>: „V množině proměnných, které výkon ovlivňují a vytvářejí, lze rozlišit:“ faktory somatické, kondiční, technické, taktické a psychické (obr. 1)</w:t>
      </w:r>
      <w:r w:rsidR="00D70FE9" w:rsidRPr="00A76D46">
        <w:rPr>
          <w:rFonts w:ascii="Times New Roman" w:hAnsi="Times New Roman" w:cs="Times New Roman"/>
          <w:sz w:val="24"/>
          <w:szCs w:val="24"/>
        </w:rPr>
        <w:t>.</w:t>
      </w:r>
      <w:r w:rsidRPr="00A76D46">
        <w:rPr>
          <w:rFonts w:ascii="Times New Roman" w:hAnsi="Times New Roman" w:cs="Times New Roman"/>
          <w:noProof/>
          <w:sz w:val="24"/>
          <w:szCs w:val="24"/>
        </w:rPr>
        <w:drawing>
          <wp:inline distT="0" distB="0" distL="0" distR="0" wp14:anchorId="1904D767" wp14:editId="69C849BB">
            <wp:extent cx="5553850" cy="5973009"/>
            <wp:effectExtent l="0" t="0" r="8890" b="8890"/>
            <wp:docPr id="559587975"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587975" name=""/>
                    <pic:cNvPicPr/>
                  </pic:nvPicPr>
                  <pic:blipFill>
                    <a:blip r:embed="rId8"/>
                    <a:stretch>
                      <a:fillRect/>
                    </a:stretch>
                  </pic:blipFill>
                  <pic:spPr>
                    <a:xfrm>
                      <a:off x="0" y="0"/>
                      <a:ext cx="5553850" cy="5973009"/>
                    </a:xfrm>
                    <a:prstGeom prst="rect">
                      <a:avLst/>
                    </a:prstGeom>
                  </pic:spPr>
                </pic:pic>
              </a:graphicData>
            </a:graphic>
          </wp:inline>
        </w:drawing>
      </w:r>
    </w:p>
    <w:p w14:paraId="77C48762" w14:textId="79E6B6ED" w:rsidR="00E34DF8" w:rsidRPr="00A76D46" w:rsidRDefault="00E34DF8" w:rsidP="00A76D46">
      <w:pPr>
        <w:pStyle w:val="Titulek"/>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Obrázek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SEQ Obrázek \* ARABIC </w:instrText>
      </w:r>
      <w:r w:rsidRPr="00A76D46">
        <w:rPr>
          <w:rFonts w:ascii="Times New Roman" w:hAnsi="Times New Roman" w:cs="Times New Roman"/>
          <w:sz w:val="24"/>
          <w:szCs w:val="24"/>
        </w:rPr>
        <w:fldChar w:fldCharType="separate"/>
      </w:r>
      <w:r w:rsidR="004641C9">
        <w:rPr>
          <w:rFonts w:ascii="Times New Roman" w:hAnsi="Times New Roman" w:cs="Times New Roman"/>
          <w:noProof/>
          <w:sz w:val="24"/>
          <w:szCs w:val="24"/>
        </w:rPr>
        <w:t>1</w:t>
      </w:r>
      <w:r w:rsidRPr="00A76D46">
        <w:rPr>
          <w:rFonts w:ascii="Times New Roman" w:hAnsi="Times New Roman" w:cs="Times New Roman"/>
          <w:noProof/>
          <w:sz w:val="24"/>
          <w:szCs w:val="24"/>
        </w:rPr>
        <w:fldChar w:fldCharType="end"/>
      </w:r>
      <w:r w:rsidRPr="00A76D46">
        <w:rPr>
          <w:rFonts w:ascii="Times New Roman" w:hAnsi="Times New Roman" w:cs="Times New Roman"/>
          <w:sz w:val="24"/>
          <w:szCs w:val="24"/>
        </w:rPr>
        <w:t xml:space="preserve"> Struktura sportovního výkonu </w:t>
      </w:r>
      <w:r w:rsidR="000B53F4" w:rsidRPr="00A76D46">
        <w:rPr>
          <w:rFonts w:ascii="Times New Roman" w:hAnsi="Times New Roman" w:cs="Times New Roman"/>
          <w:sz w:val="24"/>
          <w:szCs w:val="24"/>
        </w:rPr>
        <w:fldChar w:fldCharType="begin"/>
      </w:r>
      <w:r w:rsidR="000B53F4" w:rsidRPr="00A76D46">
        <w:rPr>
          <w:rFonts w:ascii="Times New Roman" w:hAnsi="Times New Roman" w:cs="Times New Roman"/>
          <w:sz w:val="24"/>
          <w:szCs w:val="24"/>
        </w:rPr>
        <w:instrText xml:space="preserve"> ADDIN ZOTERO_ITEM CSL_CITATION {"citationID":"4DZGSlkw","properties":{"formattedCitation":"(Dovalil et al. 2002)","plainCitation":"(Dovalil et al. 2002)","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0B53F4" w:rsidRPr="00A76D46">
        <w:rPr>
          <w:rFonts w:ascii="Times New Roman" w:hAnsi="Times New Roman" w:cs="Times New Roman"/>
          <w:sz w:val="24"/>
          <w:szCs w:val="24"/>
        </w:rPr>
        <w:fldChar w:fldCharType="separate"/>
      </w:r>
      <w:r w:rsidR="000B53F4" w:rsidRPr="00A76D46">
        <w:rPr>
          <w:rFonts w:ascii="Times New Roman" w:hAnsi="Times New Roman" w:cs="Times New Roman"/>
          <w:sz w:val="24"/>
          <w:szCs w:val="24"/>
        </w:rPr>
        <w:t>(Dovalil et al.</w:t>
      </w:r>
      <w:r w:rsidR="003A2B1B" w:rsidRPr="00A76D46">
        <w:rPr>
          <w:rFonts w:ascii="Times New Roman" w:hAnsi="Times New Roman" w:cs="Times New Roman"/>
          <w:sz w:val="24"/>
          <w:szCs w:val="24"/>
        </w:rPr>
        <w:t>,</w:t>
      </w:r>
      <w:r w:rsidR="000B53F4" w:rsidRPr="00A76D46">
        <w:rPr>
          <w:rFonts w:ascii="Times New Roman" w:hAnsi="Times New Roman" w:cs="Times New Roman"/>
          <w:sz w:val="24"/>
          <w:szCs w:val="24"/>
        </w:rPr>
        <w:t xml:space="preserve"> 2002)</w:t>
      </w:r>
      <w:r w:rsidR="000B53F4" w:rsidRPr="00A76D46">
        <w:rPr>
          <w:rFonts w:ascii="Times New Roman" w:hAnsi="Times New Roman" w:cs="Times New Roman"/>
          <w:sz w:val="24"/>
          <w:szCs w:val="24"/>
        </w:rPr>
        <w:fldChar w:fldCharType="end"/>
      </w:r>
    </w:p>
    <w:p w14:paraId="2DA2D421" w14:textId="101FAB33" w:rsidR="00C110C2" w:rsidRPr="00A76D46" w:rsidRDefault="00F13D32" w:rsidP="00A76D46">
      <w:pPr>
        <w:pStyle w:val="Nadpis2"/>
        <w:spacing w:line="360" w:lineRule="auto"/>
        <w:jc w:val="both"/>
        <w:rPr>
          <w:rFonts w:ascii="Times New Roman" w:hAnsi="Times New Roman" w:cs="Times New Roman"/>
          <w:sz w:val="24"/>
          <w:szCs w:val="24"/>
        </w:rPr>
      </w:pPr>
      <w:bookmarkStart w:id="6" w:name="_Toc164160357"/>
      <w:r w:rsidRPr="00A76D46">
        <w:rPr>
          <w:rFonts w:ascii="Times New Roman" w:hAnsi="Times New Roman" w:cs="Times New Roman"/>
          <w:sz w:val="24"/>
          <w:szCs w:val="24"/>
        </w:rPr>
        <w:t>Vybrané faktory sportovního výkonu v házené</w:t>
      </w:r>
      <w:bookmarkEnd w:id="6"/>
    </w:p>
    <w:p w14:paraId="5B9F7FF4" w14:textId="77777777" w:rsidR="00E34DF8" w:rsidRPr="00A76D46" w:rsidRDefault="00E34DF8" w:rsidP="00A76D46">
      <w:pPr>
        <w:pStyle w:val="Nadpis3"/>
        <w:spacing w:line="360" w:lineRule="auto"/>
        <w:jc w:val="both"/>
        <w:rPr>
          <w:rFonts w:ascii="Times New Roman" w:hAnsi="Times New Roman" w:cs="Times New Roman"/>
        </w:rPr>
      </w:pPr>
      <w:bookmarkStart w:id="7" w:name="_Toc164160358"/>
      <w:r w:rsidRPr="00A76D46">
        <w:rPr>
          <w:rFonts w:ascii="Times New Roman" w:hAnsi="Times New Roman" w:cs="Times New Roman"/>
        </w:rPr>
        <w:t>Somatické faktory</w:t>
      </w:r>
      <w:bookmarkEnd w:id="7"/>
    </w:p>
    <w:p w14:paraId="10FC9161" w14:textId="77777777"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Nejznámější rozdělení hráčů je podle somatotypu. Somatotyp se rozděluje do tří základních kategorií (endomorf, mezomorf a ektomorf). Každý typ může poskytnout specifické výhody v různé oblasti utkání. Hráči s endomorfním somatotypem mají tendenci k ukládání tukové hmoty a mají širší postavu, tudíž mohou vynikat ve velké síle v obraně a v soubojích o míč. </w:t>
      </w:r>
      <w:r w:rsidRPr="00A76D46">
        <w:rPr>
          <w:rFonts w:ascii="Times New Roman" w:hAnsi="Times New Roman" w:cs="Times New Roman"/>
          <w:sz w:val="24"/>
          <w:szCs w:val="24"/>
        </w:rPr>
        <w:lastRenderedPageBreak/>
        <w:t>Naopak typy ektomorfní, charakterizované štíhlejší a delší postavou, mohou nabídnout velkou pohyblivost a obratnost, což je například užitečné v útoku při průniku hráče obranou. Mezomorfní hráči často vynikají díky své síle a svalnaté postavě, a to jim napomáhá k dynamické a rychlé hře. Díky těmto fyzickým vlastnostem mohou excelovat v rychlosti a výbušnosti.</w:t>
      </w:r>
    </w:p>
    <w:p w14:paraId="4461F2A1" w14:textId="1438AC98"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Jako hlavní somatické faktory</w:t>
      </w:r>
      <w:r w:rsidR="003A2B1B" w:rsidRPr="00A76D46">
        <w:rPr>
          <w:rFonts w:ascii="Times New Roman" w:hAnsi="Times New Roman" w:cs="Times New Roman"/>
          <w:sz w:val="24"/>
          <w:szCs w:val="24"/>
        </w:rPr>
        <w:t xml:space="preserve"> </w:t>
      </w:r>
      <w:r w:rsidR="003A2B1B" w:rsidRPr="00A76D46">
        <w:rPr>
          <w:rFonts w:ascii="Times New Roman" w:hAnsi="Times New Roman" w:cs="Times New Roman"/>
          <w:sz w:val="24"/>
          <w:szCs w:val="24"/>
        </w:rPr>
        <w:fldChar w:fldCharType="begin"/>
      </w:r>
      <w:r w:rsidR="003A2B1B" w:rsidRPr="00A76D46">
        <w:rPr>
          <w:rFonts w:ascii="Times New Roman" w:hAnsi="Times New Roman" w:cs="Times New Roman"/>
          <w:sz w:val="24"/>
          <w:szCs w:val="24"/>
        </w:rPr>
        <w:instrText xml:space="preserve"> ADDIN ZOTERO_ITEM CSL_CITATION {"citationID":"dCbVosfO","properties":{"formattedCitation":"(Dovalil et al. 2002)","plainCitation":"(Dovalil et al. 2002)","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3A2B1B" w:rsidRPr="00A76D46">
        <w:rPr>
          <w:rFonts w:ascii="Times New Roman" w:hAnsi="Times New Roman" w:cs="Times New Roman"/>
          <w:sz w:val="24"/>
          <w:szCs w:val="24"/>
        </w:rPr>
        <w:fldChar w:fldCharType="separate"/>
      </w:r>
      <w:r w:rsidR="003A2B1B" w:rsidRPr="00A76D46">
        <w:rPr>
          <w:rFonts w:ascii="Times New Roman" w:hAnsi="Times New Roman" w:cs="Times New Roman"/>
          <w:sz w:val="24"/>
          <w:szCs w:val="24"/>
        </w:rPr>
        <w:t xml:space="preserve">Dovalil et al. </w:t>
      </w:r>
      <w:r w:rsidR="00461389" w:rsidRPr="00A76D46">
        <w:rPr>
          <w:rFonts w:ascii="Times New Roman" w:hAnsi="Times New Roman" w:cs="Times New Roman"/>
          <w:sz w:val="24"/>
          <w:szCs w:val="24"/>
        </w:rPr>
        <w:t>(</w:t>
      </w:r>
      <w:r w:rsidR="003A2B1B" w:rsidRPr="00A76D46">
        <w:rPr>
          <w:rFonts w:ascii="Times New Roman" w:hAnsi="Times New Roman" w:cs="Times New Roman"/>
          <w:sz w:val="24"/>
          <w:szCs w:val="24"/>
        </w:rPr>
        <w:t>2002)</w:t>
      </w:r>
      <w:r w:rsidR="003A2B1B"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rozlišuje výšku a hmotnost těla, délkové rozměry a poměry, složení těla a tělesný typ.</w:t>
      </w:r>
    </w:p>
    <w:p w14:paraId="7CA5F3C2" w14:textId="6438E0C8"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EN.CITE &lt;EndNote&gt;&lt;Cite&gt;&lt;Author&gt;Urban&lt;/Author&gt;&lt;Year&gt;2011&lt;/Year&gt;&lt;RecNum&gt;6&lt;/RecNum&gt;&lt;DisplayText&gt;(Urban, Kandráč, &amp;amp; Táborský, 2011)&lt;/DisplayText&gt;&lt;record&gt;&lt;rec-number&gt;6&lt;/rec-number&gt;&lt;foreign-keys&gt;&lt;key app="EN" db-id="zvtdzdazoxsr2ler9vlpdf5xfpv0w5wxw90t" timestamp="1700562755"&gt;6&lt;/key&gt;&lt;/foreign-keys&gt;&lt;ref-type name="Journal Article"&gt;17&lt;/ref-type&gt;&lt;contributors&gt;&lt;authors&gt;&lt;author&gt;&lt;style face="normal" font="default" size="100%"&gt;Urban, Franti&lt;/style&gt;&lt;style face="normal" font="default" charset="238" size="100%"&gt;šek&lt;/style&gt;&lt;/author&gt;&lt;author&gt;&lt;style face="normal" font="default" charset="238" size="100%"&gt;Kandr&lt;/style&gt;&lt;style face="normal" font="default" size="100%"&gt;á&lt;/style&gt;&lt;style face="normal" font="default" charset="238" size="100%"&gt;č, R&lt;/style&gt;&lt;style face="normal" font="default" size="100%"&gt;óbert&lt;/style&gt;&lt;/author&gt;&lt;author&gt;&lt;style face="normal" font="default" size="100%"&gt;Táborský, Franti&lt;/style&gt;&lt;style face="normal" font="default" charset="238" size="100%"&gt;šek&lt;/style&gt;&lt;/author&gt;&lt;/authors&gt;&lt;/contributors&gt;&lt;titles&gt;&lt;title&gt;&lt;style face="normal" font="default" charset="238" size="100%"&gt;Position-Related Categorization Of Somatotypes In Top Level Handball Players&lt;/style&gt;&lt;/title&gt;&lt;secondary-title&gt;&lt;style face="normal" font="default" charset="238" size="100%"&gt;EHF Web Periodical&lt;/style&gt;&lt;/secondary-title&gt;&lt;/titles&gt;&lt;periodical&gt;&lt;full-title&gt;EHF Web Periodical&lt;/full-title&gt;&lt;/periodical&gt;&lt;dates&gt;&lt;year&gt;&lt;style face="normal" font="default" charset="238" size="100%"&gt;2011&lt;/style&gt;&lt;/year&gt;&lt;/dates&gt;&lt;urls&gt;&lt;/urls&gt;&lt;/record&gt;&lt;/Cite&gt;&lt;/EndNote&gt;</w:instrText>
      </w:r>
      <w:r w:rsidRPr="00A76D46">
        <w:rPr>
          <w:rFonts w:ascii="Times New Roman" w:hAnsi="Times New Roman" w:cs="Times New Roman"/>
          <w:sz w:val="24"/>
          <w:szCs w:val="24"/>
        </w:rPr>
        <w:fldChar w:fldCharType="separate"/>
      </w:r>
      <w:r w:rsidRPr="00A76D46">
        <w:rPr>
          <w:rFonts w:ascii="Times New Roman" w:hAnsi="Times New Roman" w:cs="Times New Roman"/>
          <w:noProof/>
          <w:sz w:val="24"/>
          <w:szCs w:val="24"/>
        </w:rPr>
        <w:t>Urban, Kandráč</w:t>
      </w:r>
      <w:r w:rsidR="00E83FF7">
        <w:rPr>
          <w:rFonts w:ascii="Times New Roman" w:hAnsi="Times New Roman" w:cs="Times New Roman"/>
          <w:noProof/>
          <w:sz w:val="24"/>
          <w:szCs w:val="24"/>
        </w:rPr>
        <w:t xml:space="preserve"> a</w:t>
      </w:r>
      <w:r w:rsidRPr="00A76D46">
        <w:rPr>
          <w:rFonts w:ascii="Times New Roman" w:hAnsi="Times New Roman" w:cs="Times New Roman"/>
          <w:noProof/>
          <w:sz w:val="24"/>
          <w:szCs w:val="24"/>
        </w:rPr>
        <w:t xml:space="preserve"> Táborský </w:t>
      </w:r>
      <w:r w:rsidR="00E83FF7">
        <w:rPr>
          <w:rFonts w:ascii="Times New Roman" w:hAnsi="Times New Roman" w:cs="Times New Roman"/>
          <w:noProof/>
          <w:sz w:val="24"/>
          <w:szCs w:val="24"/>
        </w:rPr>
        <w:t>(</w:t>
      </w:r>
      <w:r w:rsidRPr="00A76D46">
        <w:rPr>
          <w:rFonts w:ascii="Times New Roman" w:hAnsi="Times New Roman" w:cs="Times New Roman"/>
          <w:noProof/>
          <w:sz w:val="24"/>
          <w:szCs w:val="24"/>
        </w:rPr>
        <w:t>2011)</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zdůrazňuj</w:t>
      </w:r>
      <w:r w:rsidR="00E54E3A">
        <w:rPr>
          <w:rFonts w:ascii="Times New Roman" w:hAnsi="Times New Roman" w:cs="Times New Roman"/>
          <w:sz w:val="24"/>
          <w:szCs w:val="24"/>
        </w:rPr>
        <w:t>í</w:t>
      </w:r>
      <w:r w:rsidRPr="00A76D46">
        <w:rPr>
          <w:rFonts w:ascii="Times New Roman" w:hAnsi="Times New Roman" w:cs="Times New Roman"/>
          <w:sz w:val="24"/>
          <w:szCs w:val="24"/>
        </w:rPr>
        <w:t>, že vzhledem k somatickým predispozicím hráčův somatotyp přímo ovlivňuje efektivitu specifických činností dle herní pozice. Brankář má za úkol pokrýt co největší část brány, tudíž by měl mít velké rozpětí paží a celkovou délku přední části těla. Pivot se zejména soustředí na fyzický kontakt s protihráčem, proto je charakterizován hmotností šířkou a objemem těla. Střední a krajní spojky by měli být vysocí a měli by mít dlouhé paže, jelikož se specializují na střelbu z dálky. Křídlo, které potřebuje rychlost a zrychlení by mělo mít nižší tělesnou hmotnost, nízký podíl podkožního tuku a vyvinutou svalovinu.</w:t>
      </w:r>
    </w:p>
    <w:p w14:paraId="0C8ED14B" w14:textId="434B7972"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dle studie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EN.CITE &lt;EndNote&gt;&lt;Cite&gt;&lt;Author&gt;Leuciuc&lt;/Author&gt;&lt;Year&gt;2022&lt;/Year&gt;&lt;RecNum&gt;8&lt;/RecNum&gt;&lt;DisplayText&gt;(Leuciuc, Petrariu, Pricop, Rohozneanu, &amp;amp; Popovici, 2022)&lt;/DisplayText&gt;&lt;record&gt;&lt;rec-number&gt;8&lt;/rec-number&gt;&lt;foreign-keys&gt;&lt;key app="EN" db-id="zvtdzdazoxsr2ler9vlpdf5xfpv0w5wxw90t" timestamp="1700566706"&gt;8&lt;/key&gt;&lt;/foreign-keys&gt;&lt;ref-type name="Journal Article"&gt;17&lt;/ref-type&gt;&lt;contributors&gt;&lt;authors&gt;&lt;author&gt;Leuciuc, Florin Valentin&lt;/author&gt;&lt;author&gt;Petrariu, Ileana&lt;/author&gt;&lt;author&gt;Pricop, Gheorghe&lt;/author&gt;&lt;author&gt;Rohozneanu, Dan Mihai&lt;/author&gt;&lt;author&gt;Popovici, Ileana Monica&lt;/author&gt;&lt;/authors&gt;&lt;/contributors&gt;&lt;titles&gt;&lt;title&gt;Toward an anthropometric pattern in elite male handball&lt;/title&gt;&lt;secondary-title&gt;International Journal of Environmental Research and Public Health&lt;/secondary-title&gt;&lt;/titles&gt;&lt;periodical&gt;&lt;full-title&gt;International Journal of Environmental Research and Public Health&lt;/full-title&gt;&lt;/periodical&gt;&lt;pages&gt;2839&lt;/pages&gt;&lt;volume&gt;19&lt;/volume&gt;&lt;number&gt;5&lt;/number&gt;&lt;dates&gt;&lt;year&gt;2022&lt;/year&gt;&lt;/dates&gt;&lt;isbn&gt;1660-4601&lt;/isbn&gt;&lt;urls&gt;&lt;/urls&gt;&lt;/record&gt;&lt;/Cite&gt;&lt;/EndNote&gt;</w:instrText>
      </w:r>
      <w:r w:rsidRPr="00A76D46">
        <w:rPr>
          <w:rFonts w:ascii="Times New Roman" w:hAnsi="Times New Roman" w:cs="Times New Roman"/>
          <w:sz w:val="24"/>
          <w:szCs w:val="24"/>
        </w:rPr>
        <w:fldChar w:fldCharType="separate"/>
      </w:r>
      <w:r w:rsidRPr="00A76D46">
        <w:rPr>
          <w:rFonts w:ascii="Times New Roman" w:hAnsi="Times New Roman" w:cs="Times New Roman"/>
          <w:noProof/>
          <w:sz w:val="24"/>
          <w:szCs w:val="24"/>
        </w:rPr>
        <w:t>(Leuciuc, Petrariu, Pricop, Rohozneanu</w:t>
      </w:r>
      <w:r w:rsidR="00E54E3A">
        <w:rPr>
          <w:rFonts w:ascii="Times New Roman" w:hAnsi="Times New Roman" w:cs="Times New Roman"/>
          <w:noProof/>
          <w:sz w:val="24"/>
          <w:szCs w:val="24"/>
        </w:rPr>
        <w:t xml:space="preserve"> a</w:t>
      </w:r>
      <w:r w:rsidRPr="00A76D46">
        <w:rPr>
          <w:rFonts w:ascii="Times New Roman" w:hAnsi="Times New Roman" w:cs="Times New Roman"/>
          <w:noProof/>
          <w:sz w:val="24"/>
          <w:szCs w:val="24"/>
        </w:rPr>
        <w:t xml:space="preserve"> Popovici, 2022)</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jsou z antropometrického hlediska hráči hrající na křídle shledán</w:t>
      </w:r>
      <w:r w:rsidR="00144B48" w:rsidRPr="00A76D46">
        <w:rPr>
          <w:rFonts w:ascii="Times New Roman" w:hAnsi="Times New Roman" w:cs="Times New Roman"/>
          <w:sz w:val="24"/>
          <w:szCs w:val="24"/>
        </w:rPr>
        <w:t>i</w:t>
      </w:r>
      <w:r w:rsidRPr="00A76D46">
        <w:rPr>
          <w:rFonts w:ascii="Times New Roman" w:hAnsi="Times New Roman" w:cs="Times New Roman"/>
          <w:sz w:val="24"/>
          <w:szCs w:val="24"/>
        </w:rPr>
        <w:t xml:space="preserve"> jako nejlehčí a nejmenší, průměrně 80,7 kg a 177,6 cm. Hráči hrající na spojkách byli nejvyšší (197,7 cm a 96,5 kg). Brankáři průměrně měřili 199,6 cm a vážili 85,2 kg. Hráči hrající na pivotu měřili 195,2 cm a průměrně byli nejtěžšími hráči s 113,2 kilogramy.</w:t>
      </w:r>
    </w:p>
    <w:p w14:paraId="5DFFDD7F" w14:textId="77777777" w:rsidR="00E34DF8" w:rsidRPr="00A76D46" w:rsidRDefault="00E34DF8" w:rsidP="00A76D46">
      <w:pPr>
        <w:pStyle w:val="Nadpis3"/>
        <w:spacing w:line="360" w:lineRule="auto"/>
        <w:jc w:val="both"/>
        <w:rPr>
          <w:rStyle w:val="normaltextrun"/>
          <w:rFonts w:ascii="Times New Roman" w:hAnsi="Times New Roman" w:cs="Times New Roman"/>
        </w:rPr>
      </w:pPr>
      <w:bookmarkStart w:id="8" w:name="_Toc164160359"/>
      <w:r w:rsidRPr="00A76D46">
        <w:rPr>
          <w:rStyle w:val="normaltextrun"/>
          <w:rFonts w:ascii="Times New Roman" w:hAnsi="Times New Roman" w:cs="Times New Roman"/>
        </w:rPr>
        <w:t>Technické faktory</w:t>
      </w:r>
      <w:bookmarkEnd w:id="8"/>
    </w:p>
    <w:p w14:paraId="3BE13444" w14:textId="2A22E9AF" w:rsidR="00E34DF8" w:rsidRPr="00A76D46" w:rsidRDefault="005F735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f0iQBa5G","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Perič a Dovalil </w:t>
      </w:r>
      <w:r w:rsidR="00163498"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00163498" w:rsidRPr="00A76D46">
        <w:rPr>
          <w:rFonts w:ascii="Times New Roman" w:hAnsi="Times New Roman" w:cs="Times New Roman"/>
          <w:sz w:val="24"/>
          <w:szCs w:val="24"/>
        </w:rPr>
        <w:t xml:space="preserve"> </w:t>
      </w:r>
      <w:r w:rsidR="00E34DF8" w:rsidRPr="00A76D46">
        <w:rPr>
          <w:rFonts w:ascii="Times New Roman" w:hAnsi="Times New Roman" w:cs="Times New Roman"/>
          <w:sz w:val="24"/>
          <w:szCs w:val="24"/>
        </w:rPr>
        <w:t>tvrdí, že „technika ve sportu znamená způsob provedení požadovaného pohybového úkolu, tedy jeho provedení, průběh – uspořádání pohybu v prostoru a čase.“ Dále také uvádí, že „s ohledem na individuální zvláštnosti může být tentýž pohybový úkol řešen různě, to dává technice osobitý ráz, který se označuje jako styl.“</w:t>
      </w:r>
    </w:p>
    <w:p w14:paraId="499EFA75" w14:textId="4B178D54"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jem technika zahrnuje různé způsoby a postupy aplikované v různých kontextech, jako je technika cvičení, pohybu nebo rozvoje dovedností spojených s pohybem </w:t>
      </w:r>
      <w:r w:rsidR="00163498" w:rsidRPr="00A76D46">
        <w:rPr>
          <w:rFonts w:ascii="Times New Roman" w:hAnsi="Times New Roman" w:cs="Times New Roman"/>
          <w:sz w:val="24"/>
          <w:szCs w:val="24"/>
        </w:rPr>
        <w:fldChar w:fldCharType="begin"/>
      </w:r>
      <w:r w:rsidR="00163498" w:rsidRPr="00A76D46">
        <w:rPr>
          <w:rFonts w:ascii="Times New Roman" w:hAnsi="Times New Roman" w:cs="Times New Roman"/>
          <w:sz w:val="24"/>
          <w:szCs w:val="24"/>
        </w:rPr>
        <w:instrText xml:space="preserve"> ADDIN ZOTERO_ITEM CSL_CITATION {"citationID":"4naifp0J","properties":{"formattedCitation":"(Peri\\uc0\\u269{} a Dovalil 2010)","plainCitation":"(Perič a Dovalil 2010)","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00163498" w:rsidRPr="00A76D46">
        <w:rPr>
          <w:rFonts w:ascii="Times New Roman" w:hAnsi="Times New Roman" w:cs="Times New Roman"/>
          <w:sz w:val="24"/>
          <w:szCs w:val="24"/>
        </w:rPr>
        <w:fldChar w:fldCharType="separate"/>
      </w:r>
      <w:r w:rsidR="00163498" w:rsidRPr="00A76D46">
        <w:rPr>
          <w:rFonts w:ascii="Times New Roman" w:hAnsi="Times New Roman" w:cs="Times New Roman"/>
          <w:kern w:val="0"/>
          <w:sz w:val="24"/>
          <w:szCs w:val="24"/>
        </w:rPr>
        <w:t>(Perič a Dovalil 2010)</w:t>
      </w:r>
      <w:r w:rsidR="00163498" w:rsidRPr="00A76D46">
        <w:rPr>
          <w:rFonts w:ascii="Times New Roman" w:hAnsi="Times New Roman" w:cs="Times New Roman"/>
          <w:sz w:val="24"/>
          <w:szCs w:val="24"/>
        </w:rPr>
        <w:fldChar w:fldCharType="end"/>
      </w:r>
      <w:r w:rsidR="009746EA" w:rsidRPr="00A76D46">
        <w:rPr>
          <w:rFonts w:ascii="Times New Roman" w:hAnsi="Times New Roman" w:cs="Times New Roman"/>
          <w:sz w:val="24"/>
          <w:szCs w:val="24"/>
        </w:rPr>
        <w:t>.</w:t>
      </w:r>
    </w:p>
    <w:p w14:paraId="5C728630" w14:textId="2DF801CF" w:rsidR="001568C7" w:rsidRPr="00A76D46" w:rsidRDefault="001568C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Technikou se d</w:t>
      </w:r>
      <w:r w:rsidR="000C0B8F" w:rsidRPr="00A76D46">
        <w:rPr>
          <w:rFonts w:ascii="Times New Roman" w:hAnsi="Times New Roman" w:cs="Times New Roman"/>
          <w:sz w:val="24"/>
          <w:szCs w:val="24"/>
        </w:rPr>
        <w:t xml:space="preserve">le </w:t>
      </w:r>
      <w:r w:rsidR="000C0B8F"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ep63mrd1","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0C0B8F" w:rsidRPr="00A76D46">
        <w:rPr>
          <w:rFonts w:ascii="Times New Roman" w:hAnsi="Times New Roman" w:cs="Times New Roman"/>
          <w:sz w:val="24"/>
          <w:szCs w:val="24"/>
        </w:rPr>
        <w:fldChar w:fldCharType="separate"/>
      </w:r>
      <w:r w:rsidR="000C0B8F" w:rsidRPr="00A76D46">
        <w:rPr>
          <w:rFonts w:ascii="Times New Roman" w:hAnsi="Times New Roman" w:cs="Times New Roman"/>
          <w:sz w:val="24"/>
          <w:szCs w:val="24"/>
        </w:rPr>
        <w:t xml:space="preserve">Dovalila </w:t>
      </w:r>
      <w:r w:rsidR="006513CB" w:rsidRPr="00A76D46">
        <w:rPr>
          <w:rFonts w:ascii="Times New Roman" w:hAnsi="Times New Roman" w:cs="Times New Roman"/>
          <w:sz w:val="24"/>
          <w:szCs w:val="24"/>
        </w:rPr>
        <w:t>et al.</w:t>
      </w:r>
      <w:r w:rsidR="006513CB" w:rsidRPr="00A76D46">
        <w:rPr>
          <w:rFonts w:ascii="Times New Roman" w:hAnsi="Times New Roman" w:cs="Times New Roman"/>
          <w:sz w:val="24"/>
          <w:szCs w:val="24"/>
        </w:rPr>
        <w:t xml:space="preserve"> </w:t>
      </w:r>
      <w:r w:rsidR="000C0B8F" w:rsidRPr="00A76D46">
        <w:rPr>
          <w:rFonts w:ascii="Times New Roman" w:hAnsi="Times New Roman" w:cs="Times New Roman"/>
          <w:sz w:val="24"/>
          <w:szCs w:val="24"/>
        </w:rPr>
        <w:t>(2002)</w:t>
      </w:r>
      <w:r w:rsidR="000C0B8F" w:rsidRPr="00A76D46">
        <w:rPr>
          <w:rFonts w:ascii="Times New Roman" w:hAnsi="Times New Roman" w:cs="Times New Roman"/>
          <w:sz w:val="24"/>
          <w:szCs w:val="24"/>
        </w:rPr>
        <w:fldChar w:fldCharType="end"/>
      </w:r>
      <w:r w:rsidR="000D5DA1" w:rsidRPr="00A76D46">
        <w:rPr>
          <w:rFonts w:ascii="Times New Roman" w:hAnsi="Times New Roman" w:cs="Times New Roman"/>
          <w:sz w:val="24"/>
          <w:szCs w:val="24"/>
        </w:rPr>
        <w:t xml:space="preserve"> </w:t>
      </w:r>
      <w:r w:rsidR="006F79B8" w:rsidRPr="00A76D46">
        <w:rPr>
          <w:rFonts w:ascii="Times New Roman" w:hAnsi="Times New Roman" w:cs="Times New Roman"/>
          <w:sz w:val="24"/>
          <w:szCs w:val="24"/>
        </w:rPr>
        <w:t>rozumí „</w:t>
      </w:r>
      <w:r w:rsidR="000D5DA1" w:rsidRPr="00A76D46">
        <w:rPr>
          <w:rFonts w:ascii="Times New Roman" w:hAnsi="Times New Roman" w:cs="Times New Roman"/>
          <w:sz w:val="24"/>
          <w:szCs w:val="24"/>
        </w:rPr>
        <w:t>účelný způsob řešení pohybového</w:t>
      </w:r>
      <w:r w:rsidR="00190432" w:rsidRPr="00A76D46">
        <w:rPr>
          <w:rFonts w:ascii="Times New Roman" w:hAnsi="Times New Roman" w:cs="Times New Roman"/>
          <w:sz w:val="24"/>
          <w:szCs w:val="24"/>
        </w:rPr>
        <w:t xml:space="preserve"> úkolu</w:t>
      </w:r>
      <w:r w:rsidR="00190432"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BCdGcpBk","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000000" w:rsidRPr="00A76D46">
        <w:rPr>
          <w:rFonts w:ascii="Times New Roman" w:hAnsi="Times New Roman" w:cs="Times New Roman"/>
          <w:sz w:val="24"/>
          <w:szCs w:val="24"/>
        </w:rPr>
        <w:fldChar w:fldCharType="separate"/>
      </w:r>
      <w:r w:rsidR="00190432" w:rsidRPr="00A76D46">
        <w:rPr>
          <w:rFonts w:ascii="Times New Roman" w:hAnsi="Times New Roman" w:cs="Times New Roman"/>
          <w:sz w:val="24"/>
          <w:szCs w:val="24"/>
        </w:rPr>
        <w:fldChar w:fldCharType="end"/>
      </w:r>
      <w:r w:rsidR="00842860" w:rsidRPr="00A76D46">
        <w:rPr>
          <w:rFonts w:ascii="Times New Roman" w:hAnsi="Times New Roman" w:cs="Times New Roman"/>
          <w:sz w:val="24"/>
          <w:szCs w:val="24"/>
        </w:rPr>
        <w:t>.“</w:t>
      </w:r>
      <w:r w:rsidR="003B1663" w:rsidRPr="00A76D46">
        <w:rPr>
          <w:rFonts w:ascii="Times New Roman" w:hAnsi="Times New Roman" w:cs="Times New Roman"/>
          <w:sz w:val="24"/>
          <w:szCs w:val="24"/>
        </w:rPr>
        <w:t xml:space="preserve"> </w:t>
      </w:r>
      <w:r w:rsidR="00861890" w:rsidRPr="00A76D46">
        <w:rPr>
          <w:rFonts w:ascii="Times New Roman" w:hAnsi="Times New Roman" w:cs="Times New Roman"/>
          <w:sz w:val="24"/>
          <w:szCs w:val="24"/>
        </w:rPr>
        <w:t>Dále uvádí, že každý sportovec řeší určitý pohybový úkol během sportovního výkon</w:t>
      </w:r>
      <w:r w:rsidR="00C918BA" w:rsidRPr="00A76D46">
        <w:rPr>
          <w:rFonts w:ascii="Times New Roman" w:hAnsi="Times New Roman" w:cs="Times New Roman"/>
          <w:sz w:val="24"/>
          <w:szCs w:val="24"/>
        </w:rPr>
        <w:t>u a t</w:t>
      </w:r>
      <w:r w:rsidR="00861890" w:rsidRPr="00A76D46">
        <w:rPr>
          <w:rFonts w:ascii="Times New Roman" w:hAnsi="Times New Roman" w:cs="Times New Roman"/>
          <w:sz w:val="24"/>
          <w:szCs w:val="24"/>
        </w:rPr>
        <w:t xml:space="preserve">ento </w:t>
      </w:r>
      <w:r w:rsidR="00861890" w:rsidRPr="00A76D46">
        <w:rPr>
          <w:rFonts w:ascii="Times New Roman" w:hAnsi="Times New Roman" w:cs="Times New Roman"/>
          <w:sz w:val="24"/>
          <w:szCs w:val="24"/>
        </w:rPr>
        <w:lastRenderedPageBreak/>
        <w:t>úkol může být buď jednoduchý a jeho řešení</w:t>
      </w:r>
      <w:r w:rsidR="00040DC6" w:rsidRPr="00A76D46">
        <w:rPr>
          <w:rFonts w:ascii="Times New Roman" w:hAnsi="Times New Roman" w:cs="Times New Roman"/>
          <w:sz w:val="24"/>
          <w:szCs w:val="24"/>
        </w:rPr>
        <w:t xml:space="preserve"> je</w:t>
      </w:r>
      <w:r w:rsidR="00861890" w:rsidRPr="00A76D46">
        <w:rPr>
          <w:rFonts w:ascii="Times New Roman" w:hAnsi="Times New Roman" w:cs="Times New Roman"/>
          <w:sz w:val="24"/>
          <w:szCs w:val="24"/>
        </w:rPr>
        <w:t xml:space="preserve"> stejné, nebo složitější, kdy je přístup k jeho řešení </w:t>
      </w:r>
      <w:r w:rsidR="00040DC6" w:rsidRPr="00A76D46">
        <w:rPr>
          <w:rFonts w:ascii="Times New Roman" w:hAnsi="Times New Roman" w:cs="Times New Roman"/>
          <w:sz w:val="24"/>
          <w:szCs w:val="24"/>
        </w:rPr>
        <w:t xml:space="preserve">je </w:t>
      </w:r>
      <w:r w:rsidR="00861890" w:rsidRPr="00A76D46">
        <w:rPr>
          <w:rFonts w:ascii="Times New Roman" w:hAnsi="Times New Roman" w:cs="Times New Roman"/>
          <w:sz w:val="24"/>
          <w:szCs w:val="24"/>
        </w:rPr>
        <w:t>variabilní.</w:t>
      </w:r>
    </w:p>
    <w:p w14:paraId="744B5AB9" w14:textId="216D089B" w:rsidR="007F48BA" w:rsidRPr="00A76D46" w:rsidRDefault="009F6E4E"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ředpoklad získaný učením, řešit určitý úkol správně, rychle a úsporně, tedy vykonávat určitou činnost efektivněji, se označuje jako dovednost</w:t>
      </w:r>
      <w:r w:rsidR="00EA13AF" w:rsidRPr="00A76D46">
        <w:rPr>
          <w:rFonts w:ascii="Times New Roman" w:hAnsi="Times New Roman" w:cs="Times New Roman"/>
          <w:sz w:val="24"/>
          <w:szCs w:val="24"/>
        </w:rPr>
        <w:t>.</w:t>
      </w:r>
      <w:r w:rsidR="00251B85" w:rsidRPr="00A76D46">
        <w:rPr>
          <w:rFonts w:ascii="Times New Roman" w:hAnsi="Times New Roman" w:cs="Times New Roman"/>
          <w:sz w:val="24"/>
          <w:szCs w:val="24"/>
        </w:rPr>
        <w:t xml:space="preserve"> </w:t>
      </w:r>
      <w:r w:rsidR="00600BDC" w:rsidRPr="00A76D46">
        <w:rPr>
          <w:rFonts w:ascii="Times New Roman" w:hAnsi="Times New Roman" w:cs="Times New Roman"/>
          <w:sz w:val="24"/>
          <w:szCs w:val="24"/>
        </w:rPr>
        <w:t>Způsob, jakým se dovednosti provádějí, jejich rozsah, stabilita a variabilita představují významné specifické faktory, které ovlivňují strukturu sportovního výkonu</w:t>
      </w:r>
      <w:r w:rsidR="006B5928" w:rsidRPr="00A76D46">
        <w:rPr>
          <w:rFonts w:ascii="Times New Roman" w:hAnsi="Times New Roman" w:cs="Times New Roman"/>
          <w:sz w:val="24"/>
          <w:szCs w:val="24"/>
        </w:rPr>
        <w:t xml:space="preserve"> </w:t>
      </w:r>
      <w:r w:rsidR="006B5928"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cv87W6Pw","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6B5928" w:rsidRPr="00A76D46">
        <w:rPr>
          <w:rFonts w:ascii="Times New Roman" w:hAnsi="Times New Roman" w:cs="Times New Roman"/>
          <w:sz w:val="24"/>
          <w:szCs w:val="24"/>
        </w:rPr>
        <w:fldChar w:fldCharType="separate"/>
      </w:r>
      <w:r w:rsidR="006B5928" w:rsidRPr="00A76D46">
        <w:rPr>
          <w:rFonts w:ascii="Times New Roman" w:hAnsi="Times New Roman" w:cs="Times New Roman"/>
          <w:sz w:val="24"/>
          <w:szCs w:val="24"/>
        </w:rPr>
        <w:t>(Dovalil</w:t>
      </w:r>
      <w:r w:rsidR="00D34276" w:rsidRPr="00A76D46">
        <w:rPr>
          <w:rFonts w:ascii="Times New Roman" w:hAnsi="Times New Roman" w:cs="Times New Roman"/>
          <w:sz w:val="24"/>
          <w:szCs w:val="24"/>
        </w:rPr>
        <w:t xml:space="preserve"> </w:t>
      </w:r>
      <w:r w:rsidR="00D34276" w:rsidRPr="00A76D46">
        <w:rPr>
          <w:rFonts w:ascii="Times New Roman" w:hAnsi="Times New Roman" w:cs="Times New Roman"/>
          <w:sz w:val="24"/>
          <w:szCs w:val="24"/>
        </w:rPr>
        <w:t>et al.</w:t>
      </w:r>
      <w:r w:rsidR="006B5928" w:rsidRPr="00A76D46">
        <w:rPr>
          <w:rFonts w:ascii="Times New Roman" w:hAnsi="Times New Roman" w:cs="Times New Roman"/>
          <w:sz w:val="24"/>
          <w:szCs w:val="24"/>
        </w:rPr>
        <w:t>, 2002)</w:t>
      </w:r>
      <w:r w:rsidR="006B5928" w:rsidRPr="00A76D46">
        <w:rPr>
          <w:rFonts w:ascii="Times New Roman" w:hAnsi="Times New Roman" w:cs="Times New Roman"/>
          <w:sz w:val="24"/>
          <w:szCs w:val="24"/>
        </w:rPr>
        <w:fldChar w:fldCharType="end"/>
      </w:r>
      <w:r w:rsidR="006B5928" w:rsidRPr="00A76D46">
        <w:rPr>
          <w:rFonts w:ascii="Times New Roman" w:hAnsi="Times New Roman" w:cs="Times New Roman"/>
          <w:sz w:val="24"/>
          <w:szCs w:val="24"/>
        </w:rPr>
        <w:t>.</w:t>
      </w:r>
    </w:p>
    <w:p w14:paraId="72FB279A" w14:textId="77777777" w:rsidR="00E34DF8" w:rsidRPr="00A76D46" w:rsidRDefault="00E34DF8"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Střelba</w:t>
      </w:r>
    </w:p>
    <w:p w14:paraId="282B3BA1" w14:textId="08E90E84"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Střelba </w:t>
      </w:r>
      <w:r w:rsidR="00245431" w:rsidRPr="00A76D46">
        <w:rPr>
          <w:rFonts w:ascii="Times New Roman" w:hAnsi="Times New Roman" w:cs="Times New Roman"/>
          <w:sz w:val="24"/>
          <w:szCs w:val="24"/>
        </w:rPr>
        <w:t>by se dala zařadit</w:t>
      </w:r>
      <w:r w:rsidRPr="00A76D46">
        <w:rPr>
          <w:rFonts w:ascii="Times New Roman" w:hAnsi="Times New Roman" w:cs="Times New Roman"/>
          <w:sz w:val="24"/>
          <w:szCs w:val="24"/>
        </w:rPr>
        <w:t xml:space="preserve"> mezi jedny z nejdůležitějších technických faktorů v házené. Její kombinace rychlosti, přesnosti a variace má zásadní vliv na úspěch týmu. Rychlost a přesnost střelby jsou klíčové pro efektivní střelení branky. Schopnost střílet z různých pozic bez ohledu na vzdálenost, pohyb či úhel je zásadní pro překonání obránců a brankářů. Díky tomuto je střelba jedním z určujících faktorů pro výhru v utkání.</w:t>
      </w:r>
    </w:p>
    <w:p w14:paraId="1D9B4C8F" w14:textId="15D51884" w:rsidR="00E34DF8" w:rsidRPr="00A76D46" w:rsidRDefault="00E34DF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Útočící hráči se snaží vstřelit míč do branky bez toho, aniž by protihráč přerušil jejich pohyb a zastavili tím jejich ofenzivní akci. K tomuto používají různých technik hodu. Střelba z výskoku představuje přibližně 74 % všech střeleckých pokusů, následuje střelba ze země z rozběhu, která se pohybuje okolo 16 % za utkání. Zbylých 10% představují střelby z pokutového hodu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EN.CITE &lt;EndNote&gt;&lt;Cite&gt;&lt;Author&gt;Wagner&lt;/Author&gt;&lt;Year&gt;2008&lt;/Year&gt;&lt;RecNum&gt;12&lt;/RecNum&gt;&lt;DisplayText&gt;(Wagner, Kainrath, &amp;amp; Müller, 2008)&lt;/DisplayText&gt;&lt;record&gt;&lt;rec-number&gt;12&lt;/rec-number&gt;&lt;foreign-keys&gt;&lt;key app="EN" db-id="zvtdzdazoxsr2ler9vlpdf5xfpv0w5wxw90t" timestamp="1700759263"&gt;12&lt;/key&gt;&lt;/foreign-keys&gt;&lt;ref-type name="Journal Article"&gt;17&lt;/ref-type&gt;&lt;contributors&gt;&lt;authors&gt;&lt;author&gt;Wagner, H&lt;/author&gt;&lt;author&gt;Kainrath, S&lt;/author&gt;&lt;author&gt;Müller, E&lt;/author&gt;&lt;/authors&gt;&lt;/contributors&gt;&lt;titles&gt;&lt;title&gt;Coordinative and tactical parameters of team-handball throw. The correlation of level of performance, throwing quality and selected technique-tactical parameters&lt;/title&gt;&lt;secondary-title&gt;Leistungssport&lt;/secondary-title&gt;&lt;/titles&gt;&lt;periodical&gt;&lt;full-title&gt;Leistungssport&lt;/full-title&gt;&lt;/periodical&gt;&lt;pages&gt;35-41&lt;/pages&gt;&lt;volume&gt;38&lt;/volume&gt;&lt;number&gt;5&lt;/number&gt;&lt;dates&gt;&lt;year&gt;2008&lt;/year&gt;&lt;/dates&gt;&lt;urls&gt;&lt;/urls&gt;&lt;/record&gt;&lt;/Cite&gt;&lt;/EndNote&gt;</w:instrText>
      </w:r>
      <w:r w:rsidRPr="00A76D46">
        <w:rPr>
          <w:rFonts w:ascii="Times New Roman" w:hAnsi="Times New Roman" w:cs="Times New Roman"/>
          <w:sz w:val="24"/>
          <w:szCs w:val="24"/>
        </w:rPr>
        <w:fldChar w:fldCharType="separate"/>
      </w:r>
      <w:r w:rsidRPr="00A76D46">
        <w:rPr>
          <w:rFonts w:ascii="Times New Roman" w:hAnsi="Times New Roman" w:cs="Times New Roman"/>
          <w:noProof/>
          <w:sz w:val="24"/>
          <w:szCs w:val="24"/>
        </w:rPr>
        <w:t>(Wagner, Kainrath</w:t>
      </w:r>
      <w:r w:rsidR="00941132">
        <w:rPr>
          <w:rFonts w:ascii="Times New Roman" w:hAnsi="Times New Roman" w:cs="Times New Roman"/>
          <w:noProof/>
          <w:sz w:val="24"/>
          <w:szCs w:val="24"/>
        </w:rPr>
        <w:t xml:space="preserve"> a</w:t>
      </w:r>
      <w:r w:rsidRPr="00A76D46">
        <w:rPr>
          <w:rFonts w:ascii="Times New Roman" w:hAnsi="Times New Roman" w:cs="Times New Roman"/>
          <w:noProof/>
          <w:sz w:val="24"/>
          <w:szCs w:val="24"/>
        </w:rPr>
        <w:t xml:space="preserve"> Müller, 2008)</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Dále uvádí, že střelba z rozběhu z výskoku či ze země slouží ke zvýšení vodorovné rychlosti, což znepříjemňuje obráncům jejich obranné činnosti. Tento rozběh potencionálně umožňuje vyšší rychlost letu míče.</w:t>
      </w:r>
    </w:p>
    <w:p w14:paraId="69D4BED9" w14:textId="747CF52A" w:rsidR="00E34DF8" w:rsidRPr="005278D5" w:rsidRDefault="00E34DF8" w:rsidP="00A76D46">
      <w:pPr>
        <w:spacing w:line="360" w:lineRule="auto"/>
        <w:jc w:val="both"/>
        <w:rPr>
          <w:rFonts w:ascii="Times New Roman" w:hAnsi="Times New Roman" w:cs="Times New Roman"/>
          <w:sz w:val="24"/>
          <w:szCs w:val="24"/>
        </w:rPr>
      </w:pPr>
      <w:r w:rsidRPr="005278D5">
        <w:rPr>
          <w:rFonts w:ascii="Times New Roman" w:hAnsi="Times New Roman" w:cs="Times New Roman"/>
          <w:sz w:val="24"/>
          <w:szCs w:val="24"/>
        </w:rPr>
        <w:fldChar w:fldCharType="begin"/>
      </w:r>
      <w:r w:rsidRPr="005278D5">
        <w:rPr>
          <w:rFonts w:ascii="Times New Roman" w:hAnsi="Times New Roman" w:cs="Times New Roman"/>
          <w:sz w:val="24"/>
          <w:szCs w:val="24"/>
        </w:rPr>
        <w:instrText xml:space="preserve"> ADDIN EN.CITE &lt;EndNote&gt;&lt;Cite&gt;&lt;Author&gt;Bayios&lt;/Author&gt;&lt;Year&gt;1998&lt;/Year&gt;&lt;RecNum&gt;13&lt;/RecNum&gt;&lt;DisplayText&gt;(Bayios &amp;amp; Boudolos, 1998)&lt;/DisplayText&gt;&lt;record&gt;&lt;rec-number&gt;13&lt;/rec-number&gt;&lt;foreign-keys&gt;&lt;key app="EN" db-id="zvtdzdazoxsr2ler9vlpdf5xfpv0w5wxw90t" timestamp="1700760933"&gt;13&lt;/key&gt;&lt;/foreign-keys&gt;&lt;ref-type name="Book"&gt;6&lt;/ref-type&gt;&lt;contributors&gt;&lt;authors&gt;&lt;author&gt;Bayios, Ioannis&lt;/author&gt;&lt;author&gt;Boudolos, Konstantinos&lt;/author&gt;&lt;/authors&gt;&lt;/contributors&gt;&lt;titles&gt;&lt;title&gt;Accuracy and throwing velocity in handball&lt;/title&gt;&lt;/titles&gt;&lt;volume&gt;55&lt;/volume&gt;&lt;dates&gt;&lt;year&gt;1998&lt;/year&gt;&lt;/dates&gt;&lt;urls&gt;&lt;/urls&gt;&lt;/record&gt;&lt;/Cite&gt;&lt;/EndNote&gt;</w:instrText>
      </w:r>
      <w:r w:rsidRPr="005278D5">
        <w:rPr>
          <w:rFonts w:ascii="Times New Roman" w:hAnsi="Times New Roman" w:cs="Times New Roman"/>
          <w:sz w:val="24"/>
          <w:szCs w:val="24"/>
        </w:rPr>
        <w:fldChar w:fldCharType="separate"/>
      </w:r>
      <w:r w:rsidRPr="005278D5">
        <w:rPr>
          <w:rFonts w:ascii="Times New Roman" w:hAnsi="Times New Roman" w:cs="Times New Roman"/>
          <w:noProof/>
          <w:sz w:val="24"/>
          <w:szCs w:val="24"/>
        </w:rPr>
        <w:t xml:space="preserve">Bayios </w:t>
      </w:r>
      <w:r w:rsidR="005278D5">
        <w:rPr>
          <w:rFonts w:ascii="Times New Roman" w:hAnsi="Times New Roman" w:cs="Times New Roman"/>
          <w:noProof/>
          <w:sz w:val="24"/>
          <w:szCs w:val="24"/>
        </w:rPr>
        <w:t>a</w:t>
      </w:r>
      <w:r w:rsidRPr="005278D5">
        <w:rPr>
          <w:rFonts w:ascii="Times New Roman" w:hAnsi="Times New Roman" w:cs="Times New Roman"/>
          <w:noProof/>
          <w:sz w:val="24"/>
          <w:szCs w:val="24"/>
        </w:rPr>
        <w:t xml:space="preserve"> Boudolos </w:t>
      </w:r>
      <w:r w:rsidR="005278D5">
        <w:rPr>
          <w:rFonts w:ascii="Times New Roman" w:hAnsi="Times New Roman" w:cs="Times New Roman"/>
          <w:noProof/>
          <w:sz w:val="24"/>
          <w:szCs w:val="24"/>
        </w:rPr>
        <w:t>(</w:t>
      </w:r>
      <w:r w:rsidRPr="005278D5">
        <w:rPr>
          <w:rFonts w:ascii="Times New Roman" w:hAnsi="Times New Roman" w:cs="Times New Roman"/>
          <w:noProof/>
          <w:sz w:val="24"/>
          <w:szCs w:val="24"/>
        </w:rPr>
        <w:t>1998)</w:t>
      </w:r>
      <w:r w:rsidRPr="005278D5">
        <w:rPr>
          <w:rFonts w:ascii="Times New Roman" w:hAnsi="Times New Roman" w:cs="Times New Roman"/>
          <w:sz w:val="24"/>
          <w:szCs w:val="24"/>
        </w:rPr>
        <w:fldChar w:fldCharType="end"/>
      </w:r>
      <w:r w:rsidRPr="005278D5">
        <w:rPr>
          <w:rFonts w:ascii="Times New Roman" w:hAnsi="Times New Roman" w:cs="Times New Roman"/>
          <w:sz w:val="24"/>
          <w:szCs w:val="24"/>
        </w:rPr>
        <w:t xml:space="preserve"> testovali řecké </w:t>
      </w:r>
      <w:r w:rsidR="00D15ADF" w:rsidRPr="005278D5">
        <w:rPr>
          <w:rFonts w:ascii="Times New Roman" w:hAnsi="Times New Roman" w:cs="Times New Roman"/>
          <w:sz w:val="24"/>
          <w:szCs w:val="24"/>
        </w:rPr>
        <w:t xml:space="preserve">mužské </w:t>
      </w:r>
      <w:r w:rsidRPr="005278D5">
        <w:rPr>
          <w:rFonts w:ascii="Times New Roman" w:hAnsi="Times New Roman" w:cs="Times New Roman"/>
          <w:sz w:val="24"/>
          <w:szCs w:val="24"/>
        </w:rPr>
        <w:t>elitní házenkáře a popsali rozdíly rychlosti střelby z výskoku a ze země. Střelbu ze země rozdělili na střelbu ze stoje a s rozběhem. Nejvyšší rychlost míče byla dosažena při střelbě ze země s rozběhem a to průměrně 94,7 km/h. Naopak nejnižší rychlost střelby byla z výskoku a činila 81,7 km/h. Střelba ze stoje dosahovala 84,6 km/h.</w:t>
      </w:r>
    </w:p>
    <w:p w14:paraId="21AA6DD1" w14:textId="6C6FA70E" w:rsidR="00E34DF8" w:rsidRPr="00A76D46" w:rsidRDefault="00E34DF8" w:rsidP="00A76D46">
      <w:pPr>
        <w:spacing w:line="360" w:lineRule="auto"/>
        <w:jc w:val="both"/>
        <w:rPr>
          <w:rFonts w:ascii="Times New Roman" w:hAnsi="Times New Roman" w:cs="Times New Roman"/>
          <w:color w:val="FF0000"/>
          <w:sz w:val="24"/>
          <w:szCs w:val="24"/>
        </w:rPr>
      </w:pPr>
      <w:r w:rsidRPr="00A76D46">
        <w:rPr>
          <w:rFonts w:ascii="Times New Roman" w:hAnsi="Times New Roman" w:cs="Times New Roman"/>
          <w:sz w:val="24"/>
          <w:szCs w:val="24"/>
        </w:rPr>
        <w:t xml:space="preserve">Studie povedená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EN.CITE &lt;EndNote&gt;&lt;Cite&gt;&lt;Author&gt;Van den Tillaar&lt;/Author&gt;&lt;Year&gt;2004&lt;/Year&gt;&lt;RecNum&gt;14&lt;/RecNum&gt;&lt;DisplayText&gt;(Van den Tillaar &amp;amp; Ettema, 2004; Wagner &amp;amp; Müller, 2008)&lt;/DisplayText&gt;&lt;record&gt;&lt;rec-number&gt;14&lt;/rec-number&gt;&lt;foreign-keys&gt;&lt;key app="EN" db-id="zvtdzdazoxsr2ler9vlpdf5xfpv0w5wxw90t" timestamp="1700763105"&gt;14&lt;/key&gt;&lt;/foreign-keys&gt;&lt;ref-type name="Journal Article"&gt;17&lt;/ref-type&gt;&lt;contributors&gt;&lt;authors&gt;&lt;author&gt;Van den Tillaar, Roland&lt;/author&gt;&lt;author&gt;Ettema, Gertjan&lt;/author&gt;&lt;/authors&gt;&lt;/contributors&gt;&lt;titles&gt;&lt;title&gt;A force-velocity relationship and coordination patterns in overarm throwing&lt;/title&gt;&lt;secondary-title&gt;Journal of sports science &amp;amp; medicine&lt;/secondary-title&gt;&lt;/titles&gt;&lt;periodical&gt;&lt;full-title&gt;Journal of sports science &amp;amp; medicine&lt;/full-title&gt;&lt;/periodical&gt;&lt;pages&gt;211&lt;/pages&gt;&lt;volume&gt;3&lt;/volume&gt;&lt;number&gt;4&lt;/number&gt;&lt;dates&gt;&lt;year&gt;2004&lt;/year&gt;&lt;/dates&gt;&lt;urls&gt;&lt;/urls&gt;&lt;/record&gt;&lt;/Cite&gt;&lt;Cite&gt;&lt;Author&gt;Wagner&lt;/Author&gt;&lt;Year&gt;2008&lt;/Year&gt;&lt;RecNum&gt;15&lt;/RecNum&gt;&lt;record&gt;&lt;rec-number&gt;15&lt;/rec-number&gt;&lt;foreign-keys&gt;&lt;key app="EN" db-id="zvtdzdazoxsr2ler9vlpdf5xfpv0w5wxw90t" timestamp="1700763403"&gt;15&lt;/key&gt;&lt;/foreign-keys&gt;&lt;ref-type name="Journal Article"&gt;17&lt;/ref-type&gt;&lt;contributors&gt;&lt;authors&gt;&lt;author&gt;Wagner, H&lt;/author&gt;&lt;author&gt;Müller, E&lt;/author&gt;&lt;/authors&gt;&lt;/contributors&gt;&lt;titles&gt;&lt;title&gt;Motor learning of complex movements. The effects of applied training methods (differential and variable training) to the quality parameters (ball velocity, accuracy and kinematics) of a handball throw&lt;/title&gt;&lt;secondary-title&gt;Sports Biomechanics&lt;/secondary-title&gt;&lt;/titles&gt;&lt;periodical&gt;&lt;full-title&gt;Sports Biomechanics&lt;/full-title&gt;&lt;/periodical&gt;&lt;pages&gt;54-71&lt;/pages&gt;&lt;volume&gt;7&lt;/volume&gt;&lt;number&gt;1&lt;/number&gt;&lt;dates&gt;&lt;year&gt;2008&lt;/year&gt;&lt;/dates&gt;&lt;urls&gt;&lt;/urls&gt;&lt;/record&gt;&lt;/Cite&gt;&lt;/EndNote&gt;</w:instrText>
      </w:r>
      <w:r w:rsidRPr="00A76D46">
        <w:rPr>
          <w:rFonts w:ascii="Times New Roman" w:hAnsi="Times New Roman" w:cs="Times New Roman"/>
          <w:sz w:val="24"/>
          <w:szCs w:val="24"/>
        </w:rPr>
        <w:fldChar w:fldCharType="separate"/>
      </w:r>
      <w:r w:rsidRPr="00A76D46">
        <w:rPr>
          <w:rFonts w:ascii="Times New Roman" w:hAnsi="Times New Roman" w:cs="Times New Roman"/>
          <w:noProof/>
          <w:sz w:val="24"/>
          <w:szCs w:val="24"/>
        </w:rPr>
        <w:t xml:space="preserve">Van den Tillaar </w:t>
      </w:r>
      <w:r w:rsidR="00286157">
        <w:rPr>
          <w:rFonts w:ascii="Times New Roman" w:hAnsi="Times New Roman" w:cs="Times New Roman"/>
          <w:noProof/>
          <w:sz w:val="24"/>
          <w:szCs w:val="24"/>
        </w:rPr>
        <w:t>a</w:t>
      </w:r>
      <w:r w:rsidRPr="00A76D46">
        <w:rPr>
          <w:rFonts w:ascii="Times New Roman" w:hAnsi="Times New Roman" w:cs="Times New Roman"/>
          <w:noProof/>
          <w:sz w:val="24"/>
          <w:szCs w:val="24"/>
        </w:rPr>
        <w:t xml:space="preserve"> Ettema </w:t>
      </w:r>
      <w:r w:rsidR="00286157">
        <w:rPr>
          <w:rFonts w:ascii="Times New Roman" w:hAnsi="Times New Roman" w:cs="Times New Roman"/>
          <w:noProof/>
          <w:sz w:val="24"/>
          <w:szCs w:val="24"/>
        </w:rPr>
        <w:t>(</w:t>
      </w:r>
      <w:r w:rsidRPr="00A76D46">
        <w:rPr>
          <w:rFonts w:ascii="Times New Roman" w:hAnsi="Times New Roman" w:cs="Times New Roman"/>
          <w:noProof/>
          <w:sz w:val="24"/>
          <w:szCs w:val="24"/>
        </w:rPr>
        <w:t>2004</w:t>
      </w:r>
      <w:r w:rsidR="00286157">
        <w:rPr>
          <w:rFonts w:ascii="Times New Roman" w:hAnsi="Times New Roman" w:cs="Times New Roman"/>
          <w:noProof/>
          <w:sz w:val="24"/>
          <w:szCs w:val="24"/>
        </w:rPr>
        <w:t>)</w:t>
      </w:r>
      <w:r w:rsidRPr="00A76D46">
        <w:rPr>
          <w:rFonts w:ascii="Times New Roman" w:hAnsi="Times New Roman" w:cs="Times New Roman"/>
          <w:noProof/>
          <w:sz w:val="24"/>
          <w:szCs w:val="24"/>
        </w:rPr>
        <w:t xml:space="preserve">; Wagner &amp; Müller </w:t>
      </w:r>
      <w:r w:rsidR="00286157">
        <w:rPr>
          <w:rFonts w:ascii="Times New Roman" w:hAnsi="Times New Roman" w:cs="Times New Roman"/>
          <w:noProof/>
          <w:sz w:val="24"/>
          <w:szCs w:val="24"/>
        </w:rPr>
        <w:t>(</w:t>
      </w:r>
      <w:r w:rsidRPr="00A76D46">
        <w:rPr>
          <w:rFonts w:ascii="Times New Roman" w:hAnsi="Times New Roman" w:cs="Times New Roman"/>
          <w:noProof/>
          <w:sz w:val="24"/>
          <w:szCs w:val="24"/>
        </w:rPr>
        <w:t>2008)</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se zaměřil</w:t>
      </w:r>
      <w:r w:rsidR="00286157">
        <w:rPr>
          <w:rFonts w:ascii="Times New Roman" w:hAnsi="Times New Roman" w:cs="Times New Roman"/>
          <w:sz w:val="24"/>
          <w:szCs w:val="24"/>
        </w:rPr>
        <w:t>i</w:t>
      </w:r>
      <w:r w:rsidRPr="00A76D46">
        <w:rPr>
          <w:rFonts w:ascii="Times New Roman" w:hAnsi="Times New Roman" w:cs="Times New Roman"/>
          <w:sz w:val="24"/>
          <w:szCs w:val="24"/>
        </w:rPr>
        <w:t xml:space="preserve"> na komplexní kinematickou analýzu hodu ze stoje. </w:t>
      </w:r>
      <w:r w:rsidR="00517672">
        <w:rPr>
          <w:rFonts w:ascii="Times New Roman" w:hAnsi="Times New Roman" w:cs="Times New Roman"/>
          <w:sz w:val="24"/>
          <w:szCs w:val="24"/>
        </w:rPr>
        <w:t>Tyto výzkumy</w:t>
      </w:r>
      <w:r w:rsidRPr="00A76D46">
        <w:rPr>
          <w:rFonts w:ascii="Times New Roman" w:hAnsi="Times New Roman" w:cs="Times New Roman"/>
          <w:sz w:val="24"/>
          <w:szCs w:val="24"/>
        </w:rPr>
        <w:t xml:space="preserve"> odhalil</w:t>
      </w:r>
      <w:r w:rsidR="00517672">
        <w:rPr>
          <w:rFonts w:ascii="Times New Roman" w:hAnsi="Times New Roman" w:cs="Times New Roman"/>
          <w:sz w:val="24"/>
          <w:szCs w:val="24"/>
        </w:rPr>
        <w:t>y</w:t>
      </w:r>
      <w:r w:rsidRPr="00A76D46">
        <w:rPr>
          <w:rFonts w:ascii="Times New Roman" w:hAnsi="Times New Roman" w:cs="Times New Roman"/>
          <w:sz w:val="24"/>
          <w:szCs w:val="24"/>
        </w:rPr>
        <w:t xml:space="preserve"> klíčové faktory ovlivňující rychlost míče při tomto hodu. Zjistili, že vnitřní úhlová rychlost rotace ramene v okamžiku uvolnění míče, maximální prodloužení lokte a správné načasování maximálního úhlu pánve mají významný podíl na konečné rychlosti, kterou míč dosáhne. Tato poznání poskytují hlubší vzhled do biomechanických aspektů hodu ze stoje a jeho klíčových proměnných, které mohou ovlivnit výkonnost hráčů házené.</w:t>
      </w:r>
    </w:p>
    <w:p w14:paraId="798ED679" w14:textId="53B27A88" w:rsidR="00A32F20" w:rsidRPr="00A76D46" w:rsidRDefault="002C353E" w:rsidP="00A76D46">
      <w:pPr>
        <w:pStyle w:val="Nadpis2"/>
        <w:spacing w:line="360" w:lineRule="auto"/>
        <w:jc w:val="both"/>
        <w:rPr>
          <w:rFonts w:ascii="Times New Roman" w:hAnsi="Times New Roman" w:cs="Times New Roman"/>
          <w:sz w:val="24"/>
          <w:szCs w:val="24"/>
        </w:rPr>
      </w:pPr>
      <w:bookmarkStart w:id="9" w:name="_Toc164160360"/>
      <w:r w:rsidRPr="00A76D46">
        <w:rPr>
          <w:rFonts w:ascii="Times New Roman" w:hAnsi="Times New Roman" w:cs="Times New Roman"/>
          <w:sz w:val="24"/>
          <w:szCs w:val="24"/>
        </w:rPr>
        <w:lastRenderedPageBreak/>
        <w:t>Motorické schopnosti</w:t>
      </w:r>
      <w:bookmarkEnd w:id="9"/>
    </w:p>
    <w:p w14:paraId="4222C2EE" w14:textId="092BDA70" w:rsidR="00600DC5" w:rsidRPr="00A76D46" w:rsidRDefault="00600DC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ázená klade značný důraz na kondiční připravenost, která je v podstatě ur</w:t>
      </w:r>
      <w:r w:rsidR="00C11772" w:rsidRPr="00A76D46">
        <w:rPr>
          <w:rFonts w:ascii="Times New Roman" w:hAnsi="Times New Roman" w:cs="Times New Roman"/>
          <w:sz w:val="24"/>
          <w:szCs w:val="24"/>
        </w:rPr>
        <w:t>čena</w:t>
      </w:r>
      <w:r w:rsidRPr="00A76D46">
        <w:rPr>
          <w:rFonts w:ascii="Times New Roman" w:hAnsi="Times New Roman" w:cs="Times New Roman"/>
          <w:sz w:val="24"/>
          <w:szCs w:val="24"/>
        </w:rPr>
        <w:t xml:space="preserve"> mírou motorických schopností hráčů. Mezi klíčové schopnosti patří síla, rychlost</w:t>
      </w:r>
      <w:r w:rsidR="0037386F" w:rsidRPr="00A76D46">
        <w:rPr>
          <w:rFonts w:ascii="Times New Roman" w:hAnsi="Times New Roman" w:cs="Times New Roman"/>
          <w:sz w:val="24"/>
          <w:szCs w:val="24"/>
        </w:rPr>
        <w:t>, vytrvalost</w:t>
      </w:r>
      <w:r w:rsidR="000B3B19" w:rsidRPr="00A76D46">
        <w:rPr>
          <w:rFonts w:ascii="Times New Roman" w:hAnsi="Times New Roman" w:cs="Times New Roman"/>
          <w:sz w:val="24"/>
          <w:szCs w:val="24"/>
        </w:rPr>
        <w:t xml:space="preserve"> a</w:t>
      </w:r>
      <w:r w:rsidRPr="00A76D46">
        <w:rPr>
          <w:rFonts w:ascii="Times New Roman" w:hAnsi="Times New Roman" w:cs="Times New Roman"/>
          <w:sz w:val="24"/>
          <w:szCs w:val="24"/>
        </w:rPr>
        <w:t xml:space="preserve"> koordinace. Bez těchto atributů není možné dosáhnout optimálního výkonu v zápase. Každá z těchto schopností má svou důležitou roli a společně tvoří základ úspěchu týmu</w:t>
      </w:r>
      <w:r w:rsidR="00BE113A" w:rsidRPr="00A76D46">
        <w:rPr>
          <w:rFonts w:ascii="Times New Roman" w:hAnsi="Times New Roman" w:cs="Times New Roman"/>
          <w:sz w:val="24"/>
          <w:szCs w:val="24"/>
        </w:rPr>
        <w:t xml:space="preserve"> v utkání</w:t>
      </w:r>
      <w:r w:rsidRPr="00A76D46">
        <w:rPr>
          <w:rFonts w:ascii="Times New Roman" w:hAnsi="Times New Roman" w:cs="Times New Roman"/>
          <w:sz w:val="24"/>
          <w:szCs w:val="24"/>
        </w:rPr>
        <w:t>. Jejich neustálé zdokonalování a udržování je proto klíčové pro tréninkový proces a výkonnost hráčů.</w:t>
      </w:r>
    </w:p>
    <w:p w14:paraId="4584BBD5" w14:textId="05C90514" w:rsidR="00701885" w:rsidRPr="00A76D46" w:rsidRDefault="0070188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Za kondiční faktory sportovního výkonu se považují pohybové schopnosti“ (Dovalil</w:t>
      </w:r>
      <w:r w:rsidR="00D34276" w:rsidRPr="00A76D46">
        <w:rPr>
          <w:rFonts w:ascii="Times New Roman" w:hAnsi="Times New Roman" w:cs="Times New Roman"/>
          <w:sz w:val="24"/>
          <w:szCs w:val="24"/>
        </w:rPr>
        <w:t xml:space="preserve"> </w:t>
      </w:r>
      <w:r w:rsidR="00D34276" w:rsidRPr="00A76D46">
        <w:rPr>
          <w:rFonts w:ascii="Times New Roman" w:hAnsi="Times New Roman" w:cs="Times New Roman"/>
          <w:sz w:val="24"/>
          <w:szCs w:val="24"/>
        </w:rPr>
        <w:t>et al.,</w:t>
      </w:r>
      <w:r w:rsidRPr="00A76D46">
        <w:rPr>
          <w:rFonts w:ascii="Times New Roman" w:hAnsi="Times New Roman" w:cs="Times New Roman"/>
          <w:sz w:val="24"/>
          <w:szCs w:val="24"/>
        </w:rPr>
        <w:t xml:space="preserve"> 2002). Dále uvádí, že síla, vytrvalost a rychlost jsou klíčovými složkami každé fyzické činnosti, která definuje sportovní výkony. Jejich relativní podíl se liší v závislosti na konkrétních úkolech, které sportovec provádí.</w:t>
      </w:r>
    </w:p>
    <w:p w14:paraId="15F31C54" w14:textId="687FF824" w:rsidR="0049354E" w:rsidRPr="00A76D46" w:rsidRDefault="003D1AAE"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Za základní motorické schopnosti popisuje </w:t>
      </w:r>
      <w:r w:rsidR="00C80ADF" w:rsidRPr="00A76D46">
        <w:rPr>
          <w:rFonts w:ascii="Times New Roman" w:hAnsi="Times New Roman" w:cs="Times New Roman"/>
          <w:sz w:val="24"/>
          <w:szCs w:val="24"/>
        </w:rPr>
        <w:fldChar w:fldCharType="begin"/>
      </w:r>
      <w:r w:rsidR="002E5A8F" w:rsidRPr="00A76D46">
        <w:rPr>
          <w:rFonts w:ascii="Times New Roman" w:hAnsi="Times New Roman" w:cs="Times New Roman"/>
          <w:sz w:val="24"/>
          <w:szCs w:val="24"/>
        </w:rPr>
        <w:instrText xml:space="preserve"> ADDIN ZOTERO_ITEM CSL_CITATION {"citationID":"SqmLd7TI","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C80ADF" w:rsidRPr="00A76D46">
        <w:rPr>
          <w:rFonts w:ascii="Times New Roman" w:hAnsi="Times New Roman" w:cs="Times New Roman"/>
          <w:sz w:val="24"/>
          <w:szCs w:val="24"/>
        </w:rPr>
        <w:fldChar w:fldCharType="separate"/>
      </w:r>
      <w:r w:rsidR="00C80ADF" w:rsidRPr="00A76D46">
        <w:rPr>
          <w:rFonts w:ascii="Times New Roman" w:hAnsi="Times New Roman" w:cs="Times New Roman"/>
          <w:kern w:val="0"/>
          <w:sz w:val="24"/>
          <w:szCs w:val="24"/>
        </w:rPr>
        <w:t xml:space="preserve">Hájek </w:t>
      </w:r>
      <w:r w:rsidR="00C546F7" w:rsidRPr="00A76D46">
        <w:rPr>
          <w:rFonts w:ascii="Times New Roman" w:hAnsi="Times New Roman" w:cs="Times New Roman"/>
          <w:kern w:val="0"/>
          <w:sz w:val="24"/>
          <w:szCs w:val="24"/>
        </w:rPr>
        <w:t>(</w:t>
      </w:r>
      <w:r w:rsidR="00C80ADF" w:rsidRPr="00A76D46">
        <w:rPr>
          <w:rFonts w:ascii="Times New Roman" w:hAnsi="Times New Roman" w:cs="Times New Roman"/>
          <w:kern w:val="0"/>
          <w:sz w:val="24"/>
          <w:szCs w:val="24"/>
        </w:rPr>
        <w:t>2001)</w:t>
      </w:r>
      <w:r w:rsidR="00C80ADF" w:rsidRPr="00A76D46">
        <w:rPr>
          <w:rFonts w:ascii="Times New Roman" w:hAnsi="Times New Roman" w:cs="Times New Roman"/>
          <w:sz w:val="24"/>
          <w:szCs w:val="24"/>
        </w:rPr>
        <w:fldChar w:fldCharType="end"/>
      </w:r>
      <w:r w:rsidR="00013AC5" w:rsidRPr="00A76D46">
        <w:rPr>
          <w:rFonts w:ascii="Times New Roman" w:hAnsi="Times New Roman" w:cs="Times New Roman"/>
          <w:sz w:val="24"/>
          <w:szCs w:val="24"/>
        </w:rPr>
        <w:t xml:space="preserve">, </w:t>
      </w:r>
      <w:r w:rsidR="00C546F7" w:rsidRPr="00A76D46">
        <w:rPr>
          <w:rFonts w:ascii="Times New Roman" w:hAnsi="Times New Roman" w:cs="Times New Roman"/>
          <w:sz w:val="24"/>
          <w:szCs w:val="24"/>
        </w:rPr>
        <w:t>j</w:t>
      </w:r>
      <w:r w:rsidR="008C71AE" w:rsidRPr="00A76D46">
        <w:rPr>
          <w:rFonts w:ascii="Times New Roman" w:hAnsi="Times New Roman" w:cs="Times New Roman"/>
          <w:sz w:val="24"/>
          <w:szCs w:val="24"/>
        </w:rPr>
        <w:t>ako</w:t>
      </w:r>
      <w:r w:rsidR="00C546F7" w:rsidRPr="00A76D46">
        <w:rPr>
          <w:rFonts w:ascii="Times New Roman" w:hAnsi="Times New Roman" w:cs="Times New Roman"/>
          <w:sz w:val="24"/>
          <w:szCs w:val="24"/>
        </w:rPr>
        <w:t xml:space="preserve"> většina autorů</w:t>
      </w:r>
      <w:r w:rsidR="00013AC5" w:rsidRPr="00A76D46">
        <w:rPr>
          <w:rFonts w:ascii="Times New Roman" w:hAnsi="Times New Roman" w:cs="Times New Roman"/>
          <w:sz w:val="24"/>
          <w:szCs w:val="24"/>
        </w:rPr>
        <w:t>,</w:t>
      </w:r>
      <w:r w:rsidR="00C546F7" w:rsidRPr="00A76D46">
        <w:rPr>
          <w:rFonts w:ascii="Times New Roman" w:hAnsi="Times New Roman" w:cs="Times New Roman"/>
          <w:sz w:val="24"/>
          <w:szCs w:val="24"/>
        </w:rPr>
        <w:t xml:space="preserve"> </w:t>
      </w:r>
      <w:r w:rsidR="008C71AE" w:rsidRPr="00A76D46">
        <w:rPr>
          <w:rFonts w:ascii="Times New Roman" w:hAnsi="Times New Roman" w:cs="Times New Roman"/>
          <w:sz w:val="24"/>
          <w:szCs w:val="24"/>
        </w:rPr>
        <w:t>schopnosti silové, rychlostní, vytrvalostní</w:t>
      </w:r>
      <w:r w:rsidR="00C80ADF" w:rsidRPr="00A76D46">
        <w:rPr>
          <w:rFonts w:ascii="Times New Roman" w:hAnsi="Times New Roman" w:cs="Times New Roman"/>
          <w:sz w:val="24"/>
          <w:szCs w:val="24"/>
        </w:rPr>
        <w:t xml:space="preserve"> a obratnostní (koordinační)</w:t>
      </w:r>
      <w:r w:rsidRPr="00A76D46">
        <w:rPr>
          <w:rFonts w:ascii="Times New Roman" w:hAnsi="Times New Roman" w:cs="Times New Roman"/>
          <w:sz w:val="24"/>
          <w:szCs w:val="24"/>
        </w:rPr>
        <w:t>.</w:t>
      </w:r>
    </w:p>
    <w:p w14:paraId="717D4B44" w14:textId="6158F811" w:rsidR="00B2662E" w:rsidRPr="00A76D46" w:rsidRDefault="00750CAE"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2E5A8F" w:rsidRPr="00A76D46">
        <w:rPr>
          <w:rFonts w:ascii="Times New Roman" w:hAnsi="Times New Roman" w:cs="Times New Roman"/>
          <w:sz w:val="24"/>
          <w:szCs w:val="24"/>
        </w:rPr>
        <w:instrText xml:space="preserve"> ADDIN ZOTERO_ITEM CSL_CITATION {"citationID":"ztKdOHt6","properties":{"formattedCitation":"(M\\uc0\\u283{}kota a Blahu\\uc0\\u353{} 1983)","plainCitation":"(Měkota a Blahuš 1983)","dontUpdate":true,"noteIndex":0},"citationItems":[{"id":88,"uris":["http://zotero.org/users/local/PuTqOBGs/items/5DPGLLNY"],"itemData":{"id":88,"type":"book","collection-title":"Učebnice pro vysoké školy","publisher":"Státní pedagogické nakladatelství","title":"Motorické testy v tělesné vỳchově","URL":"https://books.google.cz/books?id=GLHLPAAACAAJ","author":[{"family":"Měkota","given":"K."},{"family":"Blahuš","given":"P."}],"issued":{"date-parts":[["1983"]]}}}],"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Měkota a Blahuš </w:t>
      </w:r>
      <w:r w:rsidR="004D678C"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1983)</w:t>
      </w:r>
      <w:r w:rsidRPr="00A76D46">
        <w:rPr>
          <w:rFonts w:ascii="Times New Roman" w:hAnsi="Times New Roman" w:cs="Times New Roman"/>
          <w:sz w:val="24"/>
          <w:szCs w:val="24"/>
        </w:rPr>
        <w:fldChar w:fldCharType="end"/>
      </w:r>
      <w:r w:rsidR="0022364E" w:rsidRPr="00A76D46">
        <w:rPr>
          <w:rFonts w:ascii="Times New Roman" w:hAnsi="Times New Roman" w:cs="Times New Roman"/>
          <w:sz w:val="24"/>
          <w:szCs w:val="24"/>
        </w:rPr>
        <w:t xml:space="preserve"> obecně popisují motorickou schopnost jako soubor předpokladů nezbytných pro úspěšné provádění pohybov</w:t>
      </w:r>
      <w:r w:rsidR="00B5711E" w:rsidRPr="00A76D46">
        <w:rPr>
          <w:rFonts w:ascii="Times New Roman" w:hAnsi="Times New Roman" w:cs="Times New Roman"/>
          <w:sz w:val="24"/>
          <w:szCs w:val="24"/>
        </w:rPr>
        <w:t>é činnosti</w:t>
      </w:r>
      <w:r w:rsidR="0022364E" w:rsidRPr="00A76D46">
        <w:rPr>
          <w:rFonts w:ascii="Times New Roman" w:hAnsi="Times New Roman" w:cs="Times New Roman"/>
          <w:sz w:val="24"/>
          <w:szCs w:val="24"/>
        </w:rPr>
        <w:t>. Jinými slovy</w:t>
      </w:r>
      <w:r w:rsidR="00B5711E" w:rsidRPr="00A76D46">
        <w:rPr>
          <w:rFonts w:ascii="Times New Roman" w:hAnsi="Times New Roman" w:cs="Times New Roman"/>
          <w:sz w:val="24"/>
          <w:szCs w:val="24"/>
        </w:rPr>
        <w:t xml:space="preserve"> to vyjadřují</w:t>
      </w:r>
      <w:r w:rsidR="0022364E" w:rsidRPr="00A76D46">
        <w:rPr>
          <w:rFonts w:ascii="Times New Roman" w:hAnsi="Times New Roman" w:cs="Times New Roman"/>
          <w:sz w:val="24"/>
          <w:szCs w:val="24"/>
        </w:rPr>
        <w:t>,</w:t>
      </w:r>
      <w:r w:rsidR="00B5711E" w:rsidRPr="00A76D46">
        <w:rPr>
          <w:rFonts w:ascii="Times New Roman" w:hAnsi="Times New Roman" w:cs="Times New Roman"/>
          <w:sz w:val="24"/>
          <w:szCs w:val="24"/>
        </w:rPr>
        <w:t xml:space="preserve"> jako</w:t>
      </w:r>
      <w:r w:rsidR="0022364E" w:rsidRPr="00A76D46">
        <w:rPr>
          <w:rFonts w:ascii="Times New Roman" w:hAnsi="Times New Roman" w:cs="Times New Roman"/>
          <w:sz w:val="24"/>
          <w:szCs w:val="24"/>
        </w:rPr>
        <w:t xml:space="preserve"> celkov</w:t>
      </w:r>
      <w:r w:rsidR="00B5711E" w:rsidRPr="00A76D46">
        <w:rPr>
          <w:rFonts w:ascii="Times New Roman" w:hAnsi="Times New Roman" w:cs="Times New Roman"/>
          <w:sz w:val="24"/>
          <w:szCs w:val="24"/>
        </w:rPr>
        <w:t xml:space="preserve">ou </w:t>
      </w:r>
      <w:r w:rsidR="0022364E" w:rsidRPr="00A76D46">
        <w:rPr>
          <w:rFonts w:ascii="Times New Roman" w:hAnsi="Times New Roman" w:cs="Times New Roman"/>
          <w:sz w:val="24"/>
          <w:szCs w:val="24"/>
        </w:rPr>
        <w:t>integrace vnitřních faktorů organismu potřebných k dosažení efektivního pohybu.</w:t>
      </w:r>
    </w:p>
    <w:p w14:paraId="07EC05B9" w14:textId="1E62A6C2" w:rsidR="000E1E6B" w:rsidRPr="00A76D46" w:rsidRDefault="000E1E6B"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Motorické schopnosti, podle </w:t>
      </w:r>
      <w:r w:rsidRPr="00A76D46">
        <w:rPr>
          <w:rFonts w:ascii="Times New Roman" w:hAnsi="Times New Roman" w:cs="Times New Roman"/>
          <w:sz w:val="24"/>
          <w:szCs w:val="24"/>
        </w:rPr>
        <w:fldChar w:fldCharType="begin"/>
      </w:r>
      <w:r w:rsidR="002E5A8F" w:rsidRPr="00A76D46">
        <w:rPr>
          <w:rFonts w:ascii="Times New Roman" w:hAnsi="Times New Roman" w:cs="Times New Roman"/>
          <w:sz w:val="24"/>
          <w:szCs w:val="24"/>
        </w:rPr>
        <w:instrText xml:space="preserve"> ADDIN ZOTERO_ITEM CSL_CITATION {"citationID":"kMh2IABT","properties":{"formattedCitation":"(\\uc0\\u268{}elikovsk\\uc0\\u253{} 1979)","plainCitation":"(Čelikovský 1979)","dontUpdate":true,"noteIndex":0},"citationItems":[{"id":89,"uris":["http://zotero.org/users/local/PuTqOBGs/items/ELBV3MSC"],"itemData":{"id":89,"type":"book","language":"cs","note":"Google-Books-ID: IVB0jgEACAAJ","number-of-pages":"259","publisher":"Státní pedagogické nakladatelství","source":"Google Books","title":"Antropomotorika: Pro studující tělesnou výchovu","title-short":"Antropomotorika","author":[{"family":"Čelikovský","given":"Stanislav"}],"issued":{"date-parts":[["1979"]]}}}],"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Čelikovsk</w:t>
      </w:r>
      <w:r w:rsidR="004D678C" w:rsidRPr="00A76D46">
        <w:rPr>
          <w:rFonts w:ascii="Times New Roman" w:hAnsi="Times New Roman" w:cs="Times New Roman"/>
          <w:kern w:val="0"/>
          <w:sz w:val="24"/>
          <w:szCs w:val="24"/>
        </w:rPr>
        <w:t>ého</w:t>
      </w:r>
      <w:r w:rsidRPr="00A76D46">
        <w:rPr>
          <w:rFonts w:ascii="Times New Roman" w:hAnsi="Times New Roman" w:cs="Times New Roman"/>
          <w:kern w:val="0"/>
          <w:sz w:val="24"/>
          <w:szCs w:val="24"/>
        </w:rPr>
        <w:t xml:space="preserve"> </w:t>
      </w:r>
      <w:r w:rsidR="00181550"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1979)</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jsou dynamickým komplexem vnitřních, částečně geneticky podmíněných předpokladů lidského organismu k realizaci záměrné pohybové činnosti.</w:t>
      </w:r>
    </w:p>
    <w:p w14:paraId="041F1004" w14:textId="601B9BA9" w:rsidR="00E76CAE" w:rsidRPr="00A76D46" w:rsidRDefault="00E76CAE" w:rsidP="00A76D46">
      <w:pPr>
        <w:pStyle w:val="Nadpis3"/>
        <w:spacing w:line="360" w:lineRule="auto"/>
        <w:jc w:val="both"/>
        <w:rPr>
          <w:rFonts w:ascii="Times New Roman" w:hAnsi="Times New Roman" w:cs="Times New Roman"/>
        </w:rPr>
      </w:pPr>
      <w:bookmarkStart w:id="10" w:name="_Toc164160361"/>
      <w:r w:rsidRPr="00A76D46">
        <w:rPr>
          <w:rFonts w:ascii="Times New Roman" w:hAnsi="Times New Roman" w:cs="Times New Roman"/>
        </w:rPr>
        <w:t>Silové schopnosti</w:t>
      </w:r>
      <w:bookmarkEnd w:id="10"/>
    </w:p>
    <w:p w14:paraId="1C687EDF" w14:textId="13B4B05F" w:rsidR="00CA1E6B" w:rsidRPr="00A76D46" w:rsidRDefault="00843EE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w:t>
      </w:r>
      <w:r w:rsidR="00F72D71" w:rsidRPr="00A76D46">
        <w:rPr>
          <w:rFonts w:ascii="Times New Roman" w:hAnsi="Times New Roman" w:cs="Times New Roman"/>
          <w:sz w:val="24"/>
          <w:szCs w:val="24"/>
        </w:rPr>
        <w:t>Síla jako motorická schopnost je v antropomotori</w:t>
      </w:r>
      <w:r w:rsidR="008A32FD" w:rsidRPr="00A76D46">
        <w:rPr>
          <w:rFonts w:ascii="Times New Roman" w:hAnsi="Times New Roman" w:cs="Times New Roman"/>
          <w:sz w:val="24"/>
          <w:szCs w:val="24"/>
        </w:rPr>
        <w:t>ce</w:t>
      </w:r>
      <w:r w:rsidR="00F72D71" w:rsidRPr="00A76D46">
        <w:rPr>
          <w:rFonts w:ascii="Times New Roman" w:hAnsi="Times New Roman" w:cs="Times New Roman"/>
          <w:sz w:val="24"/>
          <w:szCs w:val="24"/>
        </w:rPr>
        <w:t xml:space="preserve"> vymezena jako schopnost překonávat odpor vnějších a vnitřních sil</w:t>
      </w:r>
      <w:r w:rsidR="008A32FD" w:rsidRPr="00A76D46">
        <w:rPr>
          <w:rFonts w:ascii="Times New Roman" w:hAnsi="Times New Roman" w:cs="Times New Roman"/>
          <w:sz w:val="24"/>
          <w:szCs w:val="24"/>
        </w:rPr>
        <w:t xml:space="preserve"> podle zadaného pohybového úkolu</w:t>
      </w:r>
      <w:r w:rsidR="002C33D6" w:rsidRPr="00A76D46">
        <w:rPr>
          <w:rFonts w:ascii="Times New Roman" w:hAnsi="Times New Roman" w:cs="Times New Roman"/>
          <w:sz w:val="24"/>
          <w:szCs w:val="24"/>
        </w:rPr>
        <w:t>,</w:t>
      </w:r>
      <w:r w:rsidR="008A32FD" w:rsidRPr="00A76D46">
        <w:rPr>
          <w:rFonts w:ascii="Times New Roman" w:hAnsi="Times New Roman" w:cs="Times New Roman"/>
          <w:sz w:val="24"/>
          <w:szCs w:val="24"/>
        </w:rPr>
        <w:t xml:space="preserve"> a to prostřednictvím svalového napětí</w:t>
      </w:r>
      <w:r w:rsidRPr="00A76D46">
        <w:rPr>
          <w:rFonts w:ascii="Times New Roman" w:hAnsi="Times New Roman" w:cs="Times New Roman"/>
          <w:sz w:val="24"/>
          <w:szCs w:val="24"/>
        </w:rPr>
        <w:t xml:space="preserve">“ </w:t>
      </w:r>
      <w:r w:rsidRPr="00A76D46">
        <w:rPr>
          <w:rFonts w:ascii="Times New Roman" w:hAnsi="Times New Roman" w:cs="Times New Roman"/>
          <w:sz w:val="24"/>
          <w:szCs w:val="24"/>
        </w:rPr>
        <w:fldChar w:fldCharType="begin"/>
      </w:r>
      <w:r w:rsidR="00614740" w:rsidRPr="00A76D46">
        <w:rPr>
          <w:rFonts w:ascii="Times New Roman" w:hAnsi="Times New Roman" w:cs="Times New Roman"/>
          <w:sz w:val="24"/>
          <w:szCs w:val="24"/>
        </w:rPr>
        <w:instrText xml:space="preserve"> ADDIN ZOTERO_ITEM CSL_CITATION {"citationID":"l4VEjdWG","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Hájek</w:t>
      </w:r>
      <w:r w:rsidR="00C9239E"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 xml:space="preserve"> 2001)</w:t>
      </w:r>
      <w:r w:rsidRPr="00A76D46">
        <w:rPr>
          <w:rFonts w:ascii="Times New Roman" w:hAnsi="Times New Roman" w:cs="Times New Roman"/>
          <w:sz w:val="24"/>
          <w:szCs w:val="24"/>
        </w:rPr>
        <w:fldChar w:fldCharType="end"/>
      </w:r>
      <w:r w:rsidR="00050B1B" w:rsidRPr="00A76D46">
        <w:rPr>
          <w:rFonts w:ascii="Times New Roman" w:hAnsi="Times New Roman" w:cs="Times New Roman"/>
          <w:sz w:val="24"/>
          <w:szCs w:val="24"/>
        </w:rPr>
        <w:t>.</w:t>
      </w:r>
    </w:p>
    <w:p w14:paraId="3DBBC778" w14:textId="49CF032F" w:rsidR="0098484E" w:rsidRPr="00A76D46" w:rsidRDefault="009746EA"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zfqZqHef","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Perič a Dovalil </w:t>
      </w:r>
      <w:r w:rsidR="00B5580F"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00B5580F" w:rsidRPr="00A76D46">
        <w:rPr>
          <w:rFonts w:ascii="Times New Roman" w:hAnsi="Times New Roman" w:cs="Times New Roman"/>
          <w:sz w:val="24"/>
          <w:szCs w:val="24"/>
        </w:rPr>
        <w:t xml:space="preserve"> </w:t>
      </w:r>
      <w:r w:rsidR="002A54FE" w:rsidRPr="00A76D46">
        <w:rPr>
          <w:rFonts w:ascii="Times New Roman" w:hAnsi="Times New Roman" w:cs="Times New Roman"/>
          <w:sz w:val="24"/>
          <w:szCs w:val="24"/>
        </w:rPr>
        <w:t xml:space="preserve">rozdělují dva druhy </w:t>
      </w:r>
      <w:r w:rsidR="0098484E" w:rsidRPr="00A76D46">
        <w:rPr>
          <w:rFonts w:ascii="Times New Roman" w:hAnsi="Times New Roman" w:cs="Times New Roman"/>
          <w:sz w:val="24"/>
          <w:szCs w:val="24"/>
        </w:rPr>
        <w:t xml:space="preserve">silových schopností: </w:t>
      </w:r>
    </w:p>
    <w:p w14:paraId="2866A68D" w14:textId="72F9CB10" w:rsidR="000D4C4B" w:rsidRPr="00A76D46" w:rsidRDefault="0098484E" w:rsidP="00A76D46">
      <w:pPr>
        <w:pStyle w:val="Odstavecseseznamem"/>
        <w:numPr>
          <w:ilvl w:val="0"/>
          <w:numId w:val="5"/>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Statická síla, která</w:t>
      </w:r>
      <w:r w:rsidR="00224560" w:rsidRPr="00A76D46">
        <w:rPr>
          <w:rFonts w:ascii="Times New Roman" w:hAnsi="Times New Roman" w:cs="Times New Roman"/>
          <w:sz w:val="24"/>
          <w:szCs w:val="24"/>
        </w:rPr>
        <w:t xml:space="preserve"> je charakterizována izometrickou kontrakcí</w:t>
      </w:r>
    </w:p>
    <w:p w14:paraId="5F02599D" w14:textId="083FFD2D" w:rsidR="00224560" w:rsidRPr="00A76D46" w:rsidRDefault="00224560" w:rsidP="00A76D46">
      <w:pPr>
        <w:pStyle w:val="Odstavecseseznamem"/>
        <w:numPr>
          <w:ilvl w:val="0"/>
          <w:numId w:val="5"/>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Dynamická síla</w:t>
      </w:r>
      <w:r w:rsidR="004A534E" w:rsidRPr="00A76D46">
        <w:rPr>
          <w:rFonts w:ascii="Times New Roman" w:hAnsi="Times New Roman" w:cs="Times New Roman"/>
          <w:sz w:val="24"/>
          <w:szCs w:val="24"/>
        </w:rPr>
        <w:t>, která je charakterizována izotonickou kontrakcí</w:t>
      </w:r>
      <w:r w:rsidR="00446CF1" w:rsidRPr="00A76D46">
        <w:rPr>
          <w:rFonts w:ascii="Times New Roman" w:hAnsi="Times New Roman" w:cs="Times New Roman"/>
          <w:sz w:val="24"/>
          <w:szCs w:val="24"/>
        </w:rPr>
        <w:t>. Dále se dá rozdělit na:</w:t>
      </w:r>
    </w:p>
    <w:p w14:paraId="4CFB19FE" w14:textId="3877C66F" w:rsidR="00446CF1" w:rsidRPr="00A76D46" w:rsidRDefault="00563557" w:rsidP="00A76D46">
      <w:pPr>
        <w:pStyle w:val="Odstavecseseznamem"/>
        <w:numPr>
          <w:ilvl w:val="1"/>
          <w:numId w:val="5"/>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Výbušnou (explozivní</w:t>
      </w:r>
      <w:r w:rsidR="004B7661" w:rsidRPr="00A76D46">
        <w:rPr>
          <w:rFonts w:ascii="Times New Roman" w:hAnsi="Times New Roman" w:cs="Times New Roman"/>
          <w:sz w:val="24"/>
          <w:szCs w:val="24"/>
        </w:rPr>
        <w:t>)</w:t>
      </w:r>
      <w:r w:rsidRPr="00A76D46">
        <w:rPr>
          <w:rFonts w:ascii="Times New Roman" w:hAnsi="Times New Roman" w:cs="Times New Roman"/>
          <w:sz w:val="24"/>
          <w:szCs w:val="24"/>
        </w:rPr>
        <w:t xml:space="preserve"> sílu</w:t>
      </w:r>
      <w:r w:rsidR="004B7661" w:rsidRPr="00A76D46">
        <w:rPr>
          <w:rFonts w:ascii="Times New Roman" w:hAnsi="Times New Roman" w:cs="Times New Roman"/>
          <w:sz w:val="24"/>
          <w:szCs w:val="24"/>
        </w:rPr>
        <w:t>, která je charakterizována maximálním zrychlením</w:t>
      </w:r>
      <w:r w:rsidR="00CF26BD" w:rsidRPr="00A76D46">
        <w:rPr>
          <w:rFonts w:ascii="Times New Roman" w:hAnsi="Times New Roman" w:cs="Times New Roman"/>
          <w:sz w:val="24"/>
          <w:szCs w:val="24"/>
        </w:rPr>
        <w:t xml:space="preserve"> (odrazy, hody či kopy)</w:t>
      </w:r>
    </w:p>
    <w:p w14:paraId="05A8A470" w14:textId="5740A1B0" w:rsidR="004B7661" w:rsidRPr="00A76D46" w:rsidRDefault="007D3962" w:rsidP="00A76D46">
      <w:pPr>
        <w:pStyle w:val="Odstavecseseznamem"/>
        <w:numPr>
          <w:ilvl w:val="1"/>
          <w:numId w:val="5"/>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Rychlou sílu, která je charakterizována </w:t>
      </w:r>
      <w:r w:rsidR="00CF26BD" w:rsidRPr="00A76D46">
        <w:rPr>
          <w:rFonts w:ascii="Times New Roman" w:hAnsi="Times New Roman" w:cs="Times New Roman"/>
          <w:sz w:val="24"/>
          <w:szCs w:val="24"/>
        </w:rPr>
        <w:t>rychlým,</w:t>
      </w:r>
      <w:r w:rsidRPr="00A76D46">
        <w:rPr>
          <w:rFonts w:ascii="Times New Roman" w:hAnsi="Times New Roman" w:cs="Times New Roman"/>
          <w:sz w:val="24"/>
          <w:szCs w:val="24"/>
        </w:rPr>
        <w:t xml:space="preserve"> avšak ne maximálním zrychlením</w:t>
      </w:r>
      <w:r w:rsidR="00CF26BD" w:rsidRPr="00A76D46">
        <w:rPr>
          <w:rFonts w:ascii="Times New Roman" w:hAnsi="Times New Roman" w:cs="Times New Roman"/>
          <w:sz w:val="24"/>
          <w:szCs w:val="24"/>
        </w:rPr>
        <w:t xml:space="preserve"> (</w:t>
      </w:r>
      <w:r w:rsidR="005E2CFF" w:rsidRPr="00A76D46">
        <w:rPr>
          <w:rFonts w:ascii="Times New Roman" w:hAnsi="Times New Roman" w:cs="Times New Roman"/>
          <w:sz w:val="24"/>
          <w:szCs w:val="24"/>
        </w:rPr>
        <w:t>běh přes překážky</w:t>
      </w:r>
      <w:r w:rsidR="00F87FCE" w:rsidRPr="00A76D46">
        <w:rPr>
          <w:rFonts w:ascii="Times New Roman" w:hAnsi="Times New Roman" w:cs="Times New Roman"/>
          <w:sz w:val="24"/>
          <w:szCs w:val="24"/>
        </w:rPr>
        <w:t xml:space="preserve"> či</w:t>
      </w:r>
      <w:r w:rsidR="005E2CFF" w:rsidRPr="00A76D46">
        <w:rPr>
          <w:rFonts w:ascii="Times New Roman" w:hAnsi="Times New Roman" w:cs="Times New Roman"/>
          <w:sz w:val="24"/>
          <w:szCs w:val="24"/>
        </w:rPr>
        <w:t xml:space="preserve"> </w:t>
      </w:r>
      <w:r w:rsidR="00F87FCE" w:rsidRPr="00A76D46">
        <w:rPr>
          <w:rFonts w:ascii="Times New Roman" w:hAnsi="Times New Roman" w:cs="Times New Roman"/>
          <w:sz w:val="24"/>
          <w:szCs w:val="24"/>
        </w:rPr>
        <w:t>série úderů v boxu</w:t>
      </w:r>
      <w:r w:rsidR="00CF26BD" w:rsidRPr="00A76D46">
        <w:rPr>
          <w:rFonts w:ascii="Times New Roman" w:hAnsi="Times New Roman" w:cs="Times New Roman"/>
          <w:sz w:val="24"/>
          <w:szCs w:val="24"/>
        </w:rPr>
        <w:t>)</w:t>
      </w:r>
    </w:p>
    <w:p w14:paraId="26E84F03" w14:textId="7BDC9CC5" w:rsidR="00F87FCE" w:rsidRPr="00A76D46" w:rsidRDefault="002E593F" w:rsidP="00A76D46">
      <w:pPr>
        <w:pStyle w:val="Odstavecseseznamem"/>
        <w:numPr>
          <w:ilvl w:val="1"/>
          <w:numId w:val="5"/>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lastRenderedPageBreak/>
        <w:t xml:space="preserve">Vytrvalostní sílu, která je charakterizována </w:t>
      </w:r>
      <w:r w:rsidR="002C77DA" w:rsidRPr="00A76D46">
        <w:rPr>
          <w:rFonts w:ascii="Times New Roman" w:hAnsi="Times New Roman" w:cs="Times New Roman"/>
          <w:sz w:val="24"/>
          <w:szCs w:val="24"/>
        </w:rPr>
        <w:t>nízkým odporem</w:t>
      </w:r>
      <w:r w:rsidR="003A339E" w:rsidRPr="00A76D46">
        <w:rPr>
          <w:rFonts w:ascii="Times New Roman" w:hAnsi="Times New Roman" w:cs="Times New Roman"/>
          <w:sz w:val="24"/>
          <w:szCs w:val="24"/>
        </w:rPr>
        <w:t xml:space="preserve"> s</w:t>
      </w:r>
      <w:r w:rsidR="002C77DA" w:rsidRPr="00A76D46">
        <w:rPr>
          <w:rFonts w:ascii="Times New Roman" w:hAnsi="Times New Roman" w:cs="Times New Roman"/>
          <w:sz w:val="24"/>
          <w:szCs w:val="24"/>
        </w:rPr>
        <w:t xml:space="preserve"> menší</w:t>
      </w:r>
      <w:r w:rsidR="003A339E" w:rsidRPr="00A76D46">
        <w:rPr>
          <w:rFonts w:ascii="Times New Roman" w:hAnsi="Times New Roman" w:cs="Times New Roman"/>
          <w:sz w:val="24"/>
          <w:szCs w:val="24"/>
        </w:rPr>
        <w:t xml:space="preserve"> rychlostí</w:t>
      </w:r>
      <w:r w:rsidR="00957CBB" w:rsidRPr="00A76D46">
        <w:rPr>
          <w:rFonts w:ascii="Times New Roman" w:hAnsi="Times New Roman" w:cs="Times New Roman"/>
          <w:sz w:val="24"/>
          <w:szCs w:val="24"/>
        </w:rPr>
        <w:t xml:space="preserve"> (veslování či silniční cyklistika)</w:t>
      </w:r>
    </w:p>
    <w:p w14:paraId="4A19A2A1" w14:textId="204AD639" w:rsidR="00957CBB" w:rsidRPr="00A76D46" w:rsidRDefault="001C0537" w:rsidP="00A76D46">
      <w:pPr>
        <w:pStyle w:val="Odstavecseseznamem"/>
        <w:numPr>
          <w:ilvl w:val="1"/>
          <w:numId w:val="5"/>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Maximální sílu, která je charakterizována </w:t>
      </w:r>
      <w:r w:rsidR="00B64F46" w:rsidRPr="00A76D46">
        <w:rPr>
          <w:rFonts w:ascii="Times New Roman" w:hAnsi="Times New Roman" w:cs="Times New Roman"/>
          <w:sz w:val="24"/>
          <w:szCs w:val="24"/>
        </w:rPr>
        <w:t>hraničním odporem s malou rychlostí</w:t>
      </w:r>
      <w:r w:rsidR="004C6BDE" w:rsidRPr="00A76D46">
        <w:rPr>
          <w:rFonts w:ascii="Times New Roman" w:hAnsi="Times New Roman" w:cs="Times New Roman"/>
          <w:sz w:val="24"/>
          <w:szCs w:val="24"/>
        </w:rPr>
        <w:t xml:space="preserve"> a je základem pro ostatní druhy silových schopností (zápas či</w:t>
      </w:r>
      <w:r w:rsidR="0054562E" w:rsidRPr="00A76D46">
        <w:rPr>
          <w:rFonts w:ascii="Times New Roman" w:hAnsi="Times New Roman" w:cs="Times New Roman"/>
          <w:sz w:val="24"/>
          <w:szCs w:val="24"/>
        </w:rPr>
        <w:t xml:space="preserve"> vzpírání</w:t>
      </w:r>
      <w:r w:rsidR="004C6BDE" w:rsidRPr="00A76D46">
        <w:rPr>
          <w:rFonts w:ascii="Times New Roman" w:hAnsi="Times New Roman" w:cs="Times New Roman"/>
          <w:sz w:val="24"/>
          <w:szCs w:val="24"/>
        </w:rPr>
        <w:t>)</w:t>
      </w:r>
    </w:p>
    <w:p w14:paraId="284A92C4" w14:textId="759F1BA0" w:rsidR="00E2216A" w:rsidRPr="00A76D46" w:rsidRDefault="000167AB"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Jeden z nejvýraznějších typů silových schopností nezbytných pro házenou je explozivní síla. Tento typ síly je klíčový pro oblast horních i dolních končetin. Explozivní síla, kterou generují horní končetiny a trup, je důležitá pro dynamické odhození míče s co nejvyšší rychlostí. Úroveň explozivní síly dolních končetin se projevuje v maximální výšce</w:t>
      </w:r>
      <w:r w:rsidR="00E2216A" w:rsidRPr="00A76D46">
        <w:rPr>
          <w:rFonts w:ascii="Times New Roman" w:hAnsi="Times New Roman" w:cs="Times New Roman"/>
          <w:sz w:val="24"/>
          <w:szCs w:val="24"/>
        </w:rPr>
        <w:t xml:space="preserve"> výskoku, ale také v rychlých změnách směru používaných při uvolňování.</w:t>
      </w:r>
    </w:p>
    <w:p w14:paraId="1849692A" w14:textId="5335E248" w:rsidR="00AD663D" w:rsidRPr="00A76D46" w:rsidRDefault="002E5A8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Explozivní síla je schopnost vytvořit co největší silový impuls v daném časovém intervalu, během kterého musí být pohyb uskutečněn, nebo dosáhnout co nejvyšší síly v co nejkratším čase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ZOTERO_ITEM CSL_CITATION {"citationID":"Sf5LH04g","properties":{"formattedCitation":"(Lehnert 2010)","plainCitation":"(Lehnert 2010)","noteIndex":0},"citationItems":[{"id":94,"uris":["http://zotero.org/users/local/PuTqOBGs/items/82FCAZ56"],"itemData":{"id":94,"type":"book","ISBN":"978-80-244-2614-3","language":"cs","publisher":"Univerzita Palackého v Olomouci","source":"is.muni.cz","title":"Trénink kondice ve sportu","URL":"https://is.muni.cz/publication/936775/cs/Trenink-kondice-ve-sportu/Lehnert","author":[{"family":"Lehnert","given":"Michal"}],"accessed":{"date-parts":[["2024",4,9]]},"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Lehnert 2010)</w:t>
      </w:r>
      <w:r w:rsidRPr="00A76D46">
        <w:rPr>
          <w:rFonts w:ascii="Times New Roman" w:hAnsi="Times New Roman" w:cs="Times New Roman"/>
          <w:sz w:val="24"/>
          <w:szCs w:val="24"/>
        </w:rPr>
        <w:fldChar w:fldCharType="end"/>
      </w:r>
      <w:r w:rsidR="008B0E78" w:rsidRPr="00A76D46">
        <w:rPr>
          <w:rFonts w:ascii="Times New Roman" w:hAnsi="Times New Roman" w:cs="Times New Roman"/>
          <w:sz w:val="24"/>
          <w:szCs w:val="24"/>
        </w:rPr>
        <w:t>.</w:t>
      </w:r>
    </w:p>
    <w:p w14:paraId="2909FF0D" w14:textId="3452081C" w:rsidR="00BF5E21" w:rsidRPr="00A76D46" w:rsidRDefault="00D7611A"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KEnhb3X5","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Tůma a Tkadlec </w:t>
      </w:r>
      <w:r w:rsidR="003B0F51"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003B0F51" w:rsidRPr="00A76D46">
        <w:rPr>
          <w:rFonts w:ascii="Times New Roman" w:hAnsi="Times New Roman" w:cs="Times New Roman"/>
          <w:sz w:val="24"/>
          <w:szCs w:val="24"/>
        </w:rPr>
        <w:t xml:space="preserve"> </w:t>
      </w:r>
      <w:r w:rsidR="00C5740D" w:rsidRPr="00A76D46">
        <w:rPr>
          <w:rFonts w:ascii="Times New Roman" w:hAnsi="Times New Roman" w:cs="Times New Roman"/>
          <w:sz w:val="24"/>
          <w:szCs w:val="24"/>
        </w:rPr>
        <w:t>zmiňují</w:t>
      </w:r>
      <w:r w:rsidR="00F81036" w:rsidRPr="00A76D46">
        <w:rPr>
          <w:rFonts w:ascii="Times New Roman" w:hAnsi="Times New Roman" w:cs="Times New Roman"/>
          <w:sz w:val="24"/>
          <w:szCs w:val="24"/>
        </w:rPr>
        <w:t>, že výkon v utkání je značně ovlivněn úrovní silových schopností hráčů. Důležitost těchto schopností se projevuje zejména v</w:t>
      </w:r>
      <w:r w:rsidR="006405B2" w:rsidRPr="00A76D46">
        <w:rPr>
          <w:rFonts w:ascii="Times New Roman" w:hAnsi="Times New Roman" w:cs="Times New Roman"/>
          <w:sz w:val="24"/>
          <w:szCs w:val="24"/>
        </w:rPr>
        <w:t xml:space="preserve"> obranných činností, nebo ve</w:t>
      </w:r>
      <w:r w:rsidR="00F81036" w:rsidRPr="00A76D46">
        <w:rPr>
          <w:rFonts w:ascii="Times New Roman" w:hAnsi="Times New Roman" w:cs="Times New Roman"/>
          <w:sz w:val="24"/>
          <w:szCs w:val="24"/>
        </w:rPr>
        <w:t xml:space="preserve"> střelbě, </w:t>
      </w:r>
      <w:r w:rsidR="006405B2" w:rsidRPr="00A76D46">
        <w:rPr>
          <w:rFonts w:ascii="Times New Roman" w:hAnsi="Times New Roman" w:cs="Times New Roman"/>
          <w:sz w:val="24"/>
          <w:szCs w:val="24"/>
        </w:rPr>
        <w:t>jak při výskoku či v samotném odhodu na bránu</w:t>
      </w:r>
      <w:r w:rsidR="00F81036" w:rsidRPr="00A76D46">
        <w:rPr>
          <w:rFonts w:ascii="Times New Roman" w:hAnsi="Times New Roman" w:cs="Times New Roman"/>
          <w:sz w:val="24"/>
          <w:szCs w:val="24"/>
        </w:rPr>
        <w:t>. Při těchto aktivitách</w:t>
      </w:r>
      <w:r w:rsidR="004E4A54" w:rsidRPr="00A76D46">
        <w:rPr>
          <w:rFonts w:ascii="Times New Roman" w:hAnsi="Times New Roman" w:cs="Times New Roman"/>
          <w:sz w:val="24"/>
          <w:szCs w:val="24"/>
        </w:rPr>
        <w:t xml:space="preserve"> není</w:t>
      </w:r>
      <w:r w:rsidR="00F81036" w:rsidRPr="00A76D46">
        <w:rPr>
          <w:rFonts w:ascii="Times New Roman" w:hAnsi="Times New Roman" w:cs="Times New Roman"/>
          <w:sz w:val="24"/>
          <w:szCs w:val="24"/>
        </w:rPr>
        <w:t xml:space="preserve"> klíčové pouze technické zvládnutí, ale také síla, kterou hráči dosáhnou. Dále zdůrazňuje, že vyšší úroveň silových schopností má pozitivní vliv na psychickou pohodu jak jednotlivých hráčů, tak i celého týmu.</w:t>
      </w:r>
    </w:p>
    <w:p w14:paraId="48F22740" w14:textId="7078C750" w:rsidR="00BF5E21" w:rsidRPr="00A76D46" w:rsidRDefault="00500889"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614740" w:rsidRPr="00A76D46">
        <w:rPr>
          <w:rFonts w:ascii="Times New Roman" w:hAnsi="Times New Roman" w:cs="Times New Roman"/>
          <w:sz w:val="24"/>
          <w:szCs w:val="24"/>
        </w:rPr>
        <w:instrText xml:space="preserve"> ADDIN ZOTERO_ITEM CSL_CITATION {"citationID":"gia0yRrE","properties":{"formattedCitation":"(Havl\\uc0\\u237{}\\uc0\\u269{}kov\\uc0\\u225{} 1999)","plainCitation":"(Havlíčková 1999)","dontUpdate":true,"noteIndex":0},"citationItems":[{"id":96,"uris":["http://zotero.org/users/local/PuTqOBGs/items/EHX6SI5P"],"itemData":{"id":96,"type":"book","ISBN":"978-80-7184-875-2","language":"cs","note":"Google-Books-ID: cgUAAQAACAAJ","number-of-pages":"203","publisher":"Karolinum","source":"Google Books","title":"Fyziologie tělesné zátěže I.: obecná část","title-short":"Fyziologie tělesné zátěže I.","author":[{"family":"Havlíčková","given":"Ladislava"}],"issued":{"date-parts":[["1999"]]}}}],"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Havlíčková </w:t>
      </w:r>
      <w:r w:rsidR="00C13078"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1999)</w:t>
      </w:r>
      <w:r w:rsidRPr="00A76D46">
        <w:rPr>
          <w:rFonts w:ascii="Times New Roman" w:hAnsi="Times New Roman" w:cs="Times New Roman"/>
          <w:sz w:val="24"/>
          <w:szCs w:val="24"/>
        </w:rPr>
        <w:fldChar w:fldCharType="end"/>
      </w:r>
      <w:r w:rsidR="005F2068" w:rsidRPr="00A76D46">
        <w:rPr>
          <w:rFonts w:ascii="Times New Roman" w:hAnsi="Times New Roman" w:cs="Times New Roman"/>
          <w:sz w:val="24"/>
          <w:szCs w:val="24"/>
        </w:rPr>
        <w:t xml:space="preserve"> </w:t>
      </w:r>
      <w:r w:rsidR="00BF5E21" w:rsidRPr="00A76D46">
        <w:rPr>
          <w:rFonts w:ascii="Times New Roman" w:hAnsi="Times New Roman" w:cs="Times New Roman"/>
          <w:sz w:val="24"/>
          <w:szCs w:val="24"/>
        </w:rPr>
        <w:t xml:space="preserve">se vyjadřuje k silovým schopnostem tak, že zdůrazňuje jejich různorodost a komplexnost. V rámci sportovních her, zejména v házené, upozorňuje na širokou škálu silových projevů, které zahrnují jak krátkodobé </w:t>
      </w:r>
      <w:r w:rsidR="00FE5EB5" w:rsidRPr="00A76D46">
        <w:rPr>
          <w:rFonts w:ascii="Times New Roman" w:hAnsi="Times New Roman" w:cs="Times New Roman"/>
          <w:sz w:val="24"/>
          <w:szCs w:val="24"/>
        </w:rPr>
        <w:t>vysoko intenzivní</w:t>
      </w:r>
      <w:r w:rsidR="00BF5E21" w:rsidRPr="00A76D46">
        <w:rPr>
          <w:rFonts w:ascii="Times New Roman" w:hAnsi="Times New Roman" w:cs="Times New Roman"/>
          <w:sz w:val="24"/>
          <w:szCs w:val="24"/>
        </w:rPr>
        <w:t xml:space="preserve"> úsilí, například při střelbě nebo výskoku, tak i delší vytrvalostní úsilí s nižší intenzitou, jako je například driblink nebo opakované přihrávky.</w:t>
      </w:r>
    </w:p>
    <w:p w14:paraId="244216EA" w14:textId="6E8D4559" w:rsidR="0037386F" w:rsidRPr="00A76D46" w:rsidRDefault="0037386F" w:rsidP="00A76D46">
      <w:pPr>
        <w:pStyle w:val="Nadpis3"/>
        <w:spacing w:line="360" w:lineRule="auto"/>
        <w:jc w:val="both"/>
        <w:rPr>
          <w:rFonts w:ascii="Times New Roman" w:hAnsi="Times New Roman" w:cs="Times New Roman"/>
        </w:rPr>
      </w:pPr>
      <w:bookmarkStart w:id="11" w:name="_Toc164160362"/>
      <w:r w:rsidRPr="00A76D46">
        <w:rPr>
          <w:rFonts w:ascii="Times New Roman" w:hAnsi="Times New Roman" w:cs="Times New Roman"/>
        </w:rPr>
        <w:t>Rychlostní schopnosti</w:t>
      </w:r>
      <w:bookmarkEnd w:id="11"/>
    </w:p>
    <w:p w14:paraId="14D064D3" w14:textId="24C80071" w:rsidR="00C754C5" w:rsidRPr="00A76D46" w:rsidRDefault="000E72AE"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fC26pNha","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Hájek </w:t>
      </w:r>
      <w:r w:rsidR="00A93581"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01)</w:t>
      </w:r>
      <w:r w:rsidRPr="00A76D46">
        <w:rPr>
          <w:rFonts w:ascii="Times New Roman" w:hAnsi="Times New Roman" w:cs="Times New Roman"/>
          <w:sz w:val="24"/>
          <w:szCs w:val="24"/>
        </w:rPr>
        <w:fldChar w:fldCharType="end"/>
      </w:r>
      <w:r w:rsidR="00BB3B78" w:rsidRPr="00A76D46">
        <w:rPr>
          <w:rFonts w:ascii="Times New Roman" w:hAnsi="Times New Roman" w:cs="Times New Roman"/>
          <w:sz w:val="24"/>
          <w:szCs w:val="24"/>
        </w:rPr>
        <w:t xml:space="preserve"> </w:t>
      </w:r>
      <w:r w:rsidR="00013AC5" w:rsidRPr="00A76D46">
        <w:rPr>
          <w:rFonts w:ascii="Times New Roman" w:hAnsi="Times New Roman" w:cs="Times New Roman"/>
          <w:sz w:val="24"/>
          <w:szCs w:val="24"/>
        </w:rPr>
        <w:t xml:space="preserve">zmiňuje, že </w:t>
      </w:r>
      <w:r w:rsidR="001E6BD9" w:rsidRPr="00A76D46">
        <w:rPr>
          <w:rFonts w:ascii="Times New Roman" w:hAnsi="Times New Roman" w:cs="Times New Roman"/>
          <w:sz w:val="24"/>
          <w:szCs w:val="24"/>
        </w:rPr>
        <w:t>„</w:t>
      </w:r>
      <w:r w:rsidR="00362A45" w:rsidRPr="00A76D46">
        <w:rPr>
          <w:rFonts w:ascii="Times New Roman" w:hAnsi="Times New Roman" w:cs="Times New Roman"/>
          <w:sz w:val="24"/>
          <w:szCs w:val="24"/>
        </w:rPr>
        <w:t>rych</w:t>
      </w:r>
      <w:r w:rsidR="00382A66" w:rsidRPr="00A76D46">
        <w:rPr>
          <w:rFonts w:ascii="Times New Roman" w:hAnsi="Times New Roman" w:cs="Times New Roman"/>
          <w:sz w:val="24"/>
          <w:szCs w:val="24"/>
        </w:rPr>
        <w:t>lost pohybu</w:t>
      </w:r>
      <w:r w:rsidR="001E6BD9" w:rsidRPr="00A76D46">
        <w:rPr>
          <w:rFonts w:ascii="Times New Roman" w:hAnsi="Times New Roman" w:cs="Times New Roman"/>
          <w:sz w:val="24"/>
          <w:szCs w:val="24"/>
        </w:rPr>
        <w:t xml:space="preserve"> </w:t>
      </w:r>
      <w:r w:rsidR="00382A66" w:rsidRPr="00A76D46">
        <w:rPr>
          <w:rFonts w:ascii="Times New Roman" w:hAnsi="Times New Roman" w:cs="Times New Roman"/>
          <w:sz w:val="24"/>
          <w:szCs w:val="24"/>
        </w:rPr>
        <w:t>jako motorická schopnost je v atropomotorice definována jako schopnost provést pohyb (komplex pohybů</w:t>
      </w:r>
      <w:r w:rsidR="001E6BD9" w:rsidRPr="00A76D46">
        <w:rPr>
          <w:rFonts w:ascii="Times New Roman" w:hAnsi="Times New Roman" w:cs="Times New Roman"/>
          <w:sz w:val="24"/>
          <w:szCs w:val="24"/>
        </w:rPr>
        <w:t>, pohybovou činnost) v co nejkratším časovém úseku</w:t>
      </w:r>
      <w:r w:rsidR="00382A66" w:rsidRPr="00A76D46">
        <w:rPr>
          <w:rFonts w:ascii="Times New Roman" w:hAnsi="Times New Roman" w:cs="Times New Roman"/>
          <w:sz w:val="24"/>
          <w:szCs w:val="24"/>
        </w:rPr>
        <w:t>)</w:t>
      </w:r>
      <w:r w:rsidR="001E6BD9" w:rsidRPr="00A76D46">
        <w:rPr>
          <w:rFonts w:ascii="Times New Roman" w:hAnsi="Times New Roman" w:cs="Times New Roman"/>
          <w:sz w:val="24"/>
          <w:szCs w:val="24"/>
        </w:rPr>
        <w:t xml:space="preserve">.“ </w:t>
      </w:r>
      <w:r w:rsidR="006A5B78" w:rsidRPr="00A76D46">
        <w:rPr>
          <w:rFonts w:ascii="Times New Roman" w:hAnsi="Times New Roman" w:cs="Times New Roman"/>
          <w:sz w:val="24"/>
          <w:szCs w:val="24"/>
        </w:rPr>
        <w:t>Dále upřesňuje, že se jedná o krátkodobou pohybovou činnost, která trvá maximálně 20 sekund, není příliš komplikovaná ani náročná na koordinaci pohybu, nepotřebuje překonat vysoký odpor a probíhá s vysokou intenzitou.</w:t>
      </w:r>
    </w:p>
    <w:p w14:paraId="776FAD45" w14:textId="2423BC3F" w:rsidR="00D06E9A" w:rsidRPr="00A76D46" w:rsidRDefault="00157B3D"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lastRenderedPageBreak/>
        <w:fldChar w:fldCharType="begin"/>
      </w:r>
      <w:r w:rsidR="00412B8B" w:rsidRPr="00A76D46">
        <w:rPr>
          <w:rFonts w:ascii="Times New Roman" w:hAnsi="Times New Roman" w:cs="Times New Roman"/>
          <w:sz w:val="24"/>
          <w:szCs w:val="24"/>
        </w:rPr>
        <w:instrText xml:space="preserve"> ADDIN ZOTERO_ITEM CSL_CITATION {"citationID":"SrgqZUb5","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Perič a Dovalil </w:t>
      </w:r>
      <w:r w:rsidR="00C6637E"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w:t>
      </w:r>
      <w:r w:rsidR="00C6637E" w:rsidRPr="00A76D46">
        <w:rPr>
          <w:rFonts w:ascii="Times New Roman" w:hAnsi="Times New Roman" w:cs="Times New Roman"/>
          <w:sz w:val="24"/>
          <w:szCs w:val="24"/>
        </w:rPr>
        <w:t>charakterizu</w:t>
      </w:r>
      <w:r w:rsidR="005D447B" w:rsidRPr="00A76D46">
        <w:rPr>
          <w:rFonts w:ascii="Times New Roman" w:hAnsi="Times New Roman" w:cs="Times New Roman"/>
          <w:sz w:val="24"/>
          <w:szCs w:val="24"/>
        </w:rPr>
        <w:t>jí</w:t>
      </w:r>
      <w:r w:rsidR="00C6637E" w:rsidRPr="00A76D46">
        <w:rPr>
          <w:rFonts w:ascii="Times New Roman" w:hAnsi="Times New Roman" w:cs="Times New Roman"/>
          <w:sz w:val="24"/>
          <w:szCs w:val="24"/>
        </w:rPr>
        <w:t xml:space="preserve"> </w:t>
      </w:r>
      <w:r w:rsidRPr="00A76D46">
        <w:rPr>
          <w:rFonts w:ascii="Times New Roman" w:hAnsi="Times New Roman" w:cs="Times New Roman"/>
          <w:sz w:val="24"/>
          <w:szCs w:val="24"/>
        </w:rPr>
        <w:t>r</w:t>
      </w:r>
      <w:r w:rsidR="00C754C5" w:rsidRPr="00A76D46">
        <w:rPr>
          <w:rFonts w:ascii="Times New Roman" w:hAnsi="Times New Roman" w:cs="Times New Roman"/>
          <w:sz w:val="24"/>
          <w:szCs w:val="24"/>
        </w:rPr>
        <w:t xml:space="preserve">ychlostní schopnosti převážným zapojením ATP-CP zóny, což umožňuje vyvíjet činnost s maximální intenzitou trvající do </w:t>
      </w:r>
      <w:r w:rsidRPr="00A76D46">
        <w:rPr>
          <w:rFonts w:ascii="Times New Roman" w:hAnsi="Times New Roman" w:cs="Times New Roman"/>
          <w:sz w:val="24"/>
          <w:szCs w:val="24"/>
        </w:rPr>
        <w:t>20</w:t>
      </w:r>
      <w:r w:rsidR="00C754C5" w:rsidRPr="00A76D46">
        <w:rPr>
          <w:rFonts w:ascii="Times New Roman" w:hAnsi="Times New Roman" w:cs="Times New Roman"/>
          <w:sz w:val="24"/>
          <w:szCs w:val="24"/>
        </w:rPr>
        <w:t xml:space="preserve"> sekund. </w:t>
      </w:r>
      <w:r w:rsidR="00D677DB" w:rsidRPr="00A76D46">
        <w:rPr>
          <w:rFonts w:ascii="Times New Roman" w:hAnsi="Times New Roman" w:cs="Times New Roman"/>
          <w:sz w:val="24"/>
          <w:szCs w:val="24"/>
        </w:rPr>
        <w:t xml:space="preserve">V tréninku rychlostních schopností </w:t>
      </w:r>
      <w:r w:rsidR="00B8091B" w:rsidRPr="00A76D46">
        <w:rPr>
          <w:rFonts w:ascii="Times New Roman" w:hAnsi="Times New Roman" w:cs="Times New Roman"/>
          <w:sz w:val="24"/>
          <w:szCs w:val="24"/>
        </w:rPr>
        <w:t>je klíčové</w:t>
      </w:r>
      <w:r w:rsidR="00D677DB" w:rsidRPr="00A76D46">
        <w:rPr>
          <w:rFonts w:ascii="Times New Roman" w:hAnsi="Times New Roman" w:cs="Times New Roman"/>
          <w:sz w:val="24"/>
          <w:szCs w:val="24"/>
        </w:rPr>
        <w:t xml:space="preserve"> dbát na obnovu funkce CP, což umožňuje opakované výkony bez poklesu kvality. </w:t>
      </w:r>
      <w:r w:rsidR="00C754C5" w:rsidRPr="00A76D46">
        <w:rPr>
          <w:rFonts w:ascii="Times New Roman" w:hAnsi="Times New Roman" w:cs="Times New Roman"/>
          <w:sz w:val="24"/>
          <w:szCs w:val="24"/>
        </w:rPr>
        <w:t>Tyto schopnosti jsou definovány jako schopnost vykonávat krátkodobé pohybové aktivity bez výrazného odporu a jsou rozděleny do tří hlavních kategorií: rychlost reakce, rychlost jednotlivého pohybu</w:t>
      </w:r>
      <w:r w:rsidR="001938C2" w:rsidRPr="00A76D46">
        <w:rPr>
          <w:rFonts w:ascii="Times New Roman" w:hAnsi="Times New Roman" w:cs="Times New Roman"/>
          <w:sz w:val="24"/>
          <w:szCs w:val="24"/>
        </w:rPr>
        <w:t xml:space="preserve"> (rychlost acyklická)</w:t>
      </w:r>
      <w:r w:rsidR="00C754C5" w:rsidRPr="00A76D46">
        <w:rPr>
          <w:rFonts w:ascii="Times New Roman" w:hAnsi="Times New Roman" w:cs="Times New Roman"/>
          <w:sz w:val="24"/>
          <w:szCs w:val="24"/>
        </w:rPr>
        <w:t xml:space="preserve"> a rychlost lokomoce</w:t>
      </w:r>
      <w:r w:rsidR="001938C2" w:rsidRPr="00A76D46">
        <w:rPr>
          <w:rFonts w:ascii="Times New Roman" w:hAnsi="Times New Roman" w:cs="Times New Roman"/>
          <w:sz w:val="24"/>
          <w:szCs w:val="24"/>
        </w:rPr>
        <w:t xml:space="preserve"> (rychlost </w:t>
      </w:r>
      <w:r w:rsidR="002D688B" w:rsidRPr="00A76D46">
        <w:rPr>
          <w:rFonts w:ascii="Times New Roman" w:hAnsi="Times New Roman" w:cs="Times New Roman"/>
          <w:sz w:val="24"/>
          <w:szCs w:val="24"/>
        </w:rPr>
        <w:t>cyklická</w:t>
      </w:r>
      <w:r w:rsidR="001938C2" w:rsidRPr="00A76D46">
        <w:rPr>
          <w:rFonts w:ascii="Times New Roman" w:hAnsi="Times New Roman" w:cs="Times New Roman"/>
          <w:sz w:val="24"/>
          <w:szCs w:val="24"/>
        </w:rPr>
        <w:t>)</w:t>
      </w:r>
      <w:r w:rsidR="00C754C5" w:rsidRPr="00A76D46">
        <w:rPr>
          <w:rFonts w:ascii="Times New Roman" w:hAnsi="Times New Roman" w:cs="Times New Roman"/>
          <w:sz w:val="24"/>
          <w:szCs w:val="24"/>
        </w:rPr>
        <w:t>. Jejich rozvoj je relativně složitý, přičemž dědičnost má významný vliv na jejich vývoj</w:t>
      </w:r>
      <w:r w:rsidRPr="00A76D46">
        <w:rPr>
          <w:rFonts w:ascii="Times New Roman" w:hAnsi="Times New Roman" w:cs="Times New Roman"/>
          <w:sz w:val="24"/>
          <w:szCs w:val="24"/>
        </w:rPr>
        <w:t>.</w:t>
      </w:r>
    </w:p>
    <w:p w14:paraId="7506659B" w14:textId="304634D4" w:rsidR="002D688B" w:rsidRPr="00A76D46" w:rsidRDefault="0045643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Schopnost rychle reagovat na situace, vyvinout maximální sílu v krátké době a pohybovat se efektivně po hřišti jsou nezbytné pro hráče na všech pozicích. Rychlostní schopnosti umožňují hráčům rychle přijímat rozhodnutí a reagovat na útočné i obranné situace. Hráči potřebují rychlost reakce, aby efektivně reagovali na situace na hřišti, a rychlost pohybu, aby se rychle dostali do pozice, buď pro útok nebo obranu. Dobře rozvinuté rychlostní schopnosti umožňují hráčům být agresivní a efektivní v pohybu po hřišti, což zvyšuje jejich šanci skórovat nebo zabránit soupeři v dosažení branky</w:t>
      </w:r>
      <w:r w:rsidR="00B10E1A" w:rsidRPr="00A76D46">
        <w:rPr>
          <w:rFonts w:ascii="Times New Roman" w:hAnsi="Times New Roman" w:cs="Times New Roman"/>
          <w:sz w:val="24"/>
          <w:szCs w:val="24"/>
        </w:rPr>
        <w:t>.</w:t>
      </w:r>
    </w:p>
    <w:p w14:paraId="1319403B" w14:textId="1861E18C" w:rsidR="00981101" w:rsidRPr="00A76D46" w:rsidRDefault="00573013"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del </w:t>
      </w: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zbJV6hOU","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Choutk</w:t>
      </w:r>
      <w:r w:rsidR="000A32A4" w:rsidRPr="00A76D46">
        <w:rPr>
          <w:rFonts w:ascii="Times New Roman" w:hAnsi="Times New Roman" w:cs="Times New Roman"/>
          <w:sz w:val="24"/>
          <w:szCs w:val="24"/>
        </w:rPr>
        <w:t>y</w:t>
      </w:r>
      <w:r w:rsidRPr="00A76D46">
        <w:rPr>
          <w:rFonts w:ascii="Times New Roman" w:hAnsi="Times New Roman" w:cs="Times New Roman"/>
          <w:sz w:val="24"/>
          <w:szCs w:val="24"/>
        </w:rPr>
        <w:t xml:space="preserve"> </w:t>
      </w:r>
      <w:r w:rsidR="000A32A4" w:rsidRPr="00A76D46">
        <w:rPr>
          <w:rFonts w:ascii="Times New Roman" w:hAnsi="Times New Roman" w:cs="Times New Roman"/>
          <w:sz w:val="24"/>
          <w:szCs w:val="24"/>
        </w:rPr>
        <w:t>(</w:t>
      </w:r>
      <w:r w:rsidRPr="00A76D46">
        <w:rPr>
          <w:rFonts w:ascii="Times New Roman" w:hAnsi="Times New Roman" w:cs="Times New Roman"/>
          <w:sz w:val="24"/>
          <w:szCs w:val="24"/>
        </w:rPr>
        <w:t>1983)</w:t>
      </w:r>
      <w:r w:rsidRPr="00A76D46">
        <w:rPr>
          <w:rFonts w:ascii="Times New Roman" w:hAnsi="Times New Roman" w:cs="Times New Roman"/>
          <w:sz w:val="24"/>
          <w:szCs w:val="24"/>
        </w:rPr>
        <w:fldChar w:fldCharType="end"/>
      </w:r>
      <w:r w:rsidR="000A32A4" w:rsidRPr="00A76D46">
        <w:rPr>
          <w:rFonts w:ascii="Times New Roman" w:hAnsi="Times New Roman" w:cs="Times New Roman"/>
          <w:sz w:val="24"/>
          <w:szCs w:val="24"/>
        </w:rPr>
        <w:t xml:space="preserve"> </w:t>
      </w:r>
      <w:r w:rsidR="006A3566" w:rsidRPr="00A76D46">
        <w:rPr>
          <w:rFonts w:ascii="Times New Roman" w:hAnsi="Times New Roman" w:cs="Times New Roman"/>
          <w:sz w:val="24"/>
          <w:szCs w:val="24"/>
        </w:rPr>
        <w:t>většina sportovních výkonů vyžaduje rychlost v acyklických pohybech</w:t>
      </w:r>
      <w:r w:rsidR="000805A6" w:rsidRPr="00A76D46">
        <w:rPr>
          <w:rFonts w:ascii="Times New Roman" w:hAnsi="Times New Roman" w:cs="Times New Roman"/>
          <w:sz w:val="24"/>
          <w:szCs w:val="24"/>
        </w:rPr>
        <w:t>.</w:t>
      </w:r>
      <w:r w:rsidR="00A627F1" w:rsidRPr="00A76D46">
        <w:rPr>
          <w:rFonts w:ascii="Times New Roman" w:hAnsi="Times New Roman" w:cs="Times New Roman"/>
          <w:sz w:val="24"/>
          <w:szCs w:val="24"/>
        </w:rPr>
        <w:t xml:space="preserve"> </w:t>
      </w:r>
      <w:r w:rsidR="000805A6" w:rsidRPr="00A76D46">
        <w:rPr>
          <w:rFonts w:ascii="Times New Roman" w:hAnsi="Times New Roman" w:cs="Times New Roman"/>
          <w:sz w:val="24"/>
          <w:szCs w:val="24"/>
        </w:rPr>
        <w:t>Příkladem můžou</w:t>
      </w:r>
      <w:r w:rsidR="00932495" w:rsidRPr="00A76D46">
        <w:rPr>
          <w:rFonts w:ascii="Times New Roman" w:hAnsi="Times New Roman" w:cs="Times New Roman"/>
          <w:sz w:val="24"/>
          <w:szCs w:val="24"/>
        </w:rPr>
        <w:t xml:space="preserve"> </w:t>
      </w:r>
      <w:r w:rsidR="000805A6" w:rsidRPr="00A76D46">
        <w:rPr>
          <w:rFonts w:ascii="Times New Roman" w:hAnsi="Times New Roman" w:cs="Times New Roman"/>
          <w:sz w:val="24"/>
          <w:szCs w:val="24"/>
        </w:rPr>
        <w:t xml:space="preserve">být </w:t>
      </w:r>
      <w:r w:rsidR="00E9750A" w:rsidRPr="00A76D46">
        <w:rPr>
          <w:rFonts w:ascii="Times New Roman" w:hAnsi="Times New Roman" w:cs="Times New Roman"/>
          <w:sz w:val="24"/>
          <w:szCs w:val="24"/>
        </w:rPr>
        <w:t>vr</w:t>
      </w:r>
      <w:r w:rsidR="007051AC" w:rsidRPr="00A76D46">
        <w:rPr>
          <w:rFonts w:ascii="Times New Roman" w:hAnsi="Times New Roman" w:cs="Times New Roman"/>
          <w:sz w:val="24"/>
          <w:szCs w:val="24"/>
        </w:rPr>
        <w:t>hy</w:t>
      </w:r>
      <w:r w:rsidR="00E9750A" w:rsidRPr="00A76D46">
        <w:rPr>
          <w:rFonts w:ascii="Times New Roman" w:hAnsi="Times New Roman" w:cs="Times New Roman"/>
          <w:sz w:val="24"/>
          <w:szCs w:val="24"/>
        </w:rPr>
        <w:t>, hod</w:t>
      </w:r>
      <w:r w:rsidR="007051AC" w:rsidRPr="00A76D46">
        <w:rPr>
          <w:rFonts w:ascii="Times New Roman" w:hAnsi="Times New Roman" w:cs="Times New Roman"/>
          <w:sz w:val="24"/>
          <w:szCs w:val="24"/>
        </w:rPr>
        <w:t>y</w:t>
      </w:r>
      <w:r w:rsidR="00E9750A" w:rsidRPr="00A76D46">
        <w:rPr>
          <w:rFonts w:ascii="Times New Roman" w:hAnsi="Times New Roman" w:cs="Times New Roman"/>
          <w:sz w:val="24"/>
          <w:szCs w:val="24"/>
        </w:rPr>
        <w:t xml:space="preserve">, </w:t>
      </w:r>
      <w:r w:rsidR="009A5C23" w:rsidRPr="00A76D46">
        <w:rPr>
          <w:rFonts w:ascii="Times New Roman" w:hAnsi="Times New Roman" w:cs="Times New Roman"/>
          <w:sz w:val="24"/>
          <w:szCs w:val="24"/>
        </w:rPr>
        <w:t>sko</w:t>
      </w:r>
      <w:r w:rsidR="007051AC" w:rsidRPr="00A76D46">
        <w:rPr>
          <w:rFonts w:ascii="Times New Roman" w:hAnsi="Times New Roman" w:cs="Times New Roman"/>
          <w:sz w:val="24"/>
          <w:szCs w:val="24"/>
        </w:rPr>
        <w:t>ky</w:t>
      </w:r>
      <w:r w:rsidR="009A5C23" w:rsidRPr="00A76D46">
        <w:rPr>
          <w:rFonts w:ascii="Times New Roman" w:hAnsi="Times New Roman" w:cs="Times New Roman"/>
          <w:sz w:val="24"/>
          <w:szCs w:val="24"/>
        </w:rPr>
        <w:t xml:space="preserve"> a </w:t>
      </w:r>
      <w:r w:rsidR="007051AC" w:rsidRPr="00A76D46">
        <w:rPr>
          <w:rFonts w:ascii="Times New Roman" w:hAnsi="Times New Roman" w:cs="Times New Roman"/>
          <w:sz w:val="24"/>
          <w:szCs w:val="24"/>
        </w:rPr>
        <w:t xml:space="preserve">v </w:t>
      </w:r>
      <w:r w:rsidR="009A5C23" w:rsidRPr="00A76D46">
        <w:rPr>
          <w:rFonts w:ascii="Times New Roman" w:hAnsi="Times New Roman" w:cs="Times New Roman"/>
          <w:sz w:val="24"/>
          <w:szCs w:val="24"/>
        </w:rPr>
        <w:t>házené především</w:t>
      </w:r>
      <w:r w:rsidR="00932495" w:rsidRPr="00A76D46">
        <w:rPr>
          <w:rFonts w:ascii="Times New Roman" w:hAnsi="Times New Roman" w:cs="Times New Roman"/>
          <w:sz w:val="24"/>
          <w:szCs w:val="24"/>
        </w:rPr>
        <w:t xml:space="preserve"> střelb</w:t>
      </w:r>
      <w:r w:rsidR="007051AC" w:rsidRPr="00A76D46">
        <w:rPr>
          <w:rFonts w:ascii="Times New Roman" w:hAnsi="Times New Roman" w:cs="Times New Roman"/>
          <w:sz w:val="24"/>
          <w:szCs w:val="24"/>
        </w:rPr>
        <w:t>a</w:t>
      </w:r>
      <w:r w:rsidR="00932495" w:rsidRPr="00A76D46">
        <w:rPr>
          <w:rFonts w:ascii="Times New Roman" w:hAnsi="Times New Roman" w:cs="Times New Roman"/>
          <w:sz w:val="24"/>
          <w:szCs w:val="24"/>
        </w:rPr>
        <w:t xml:space="preserve"> či</w:t>
      </w:r>
      <w:r w:rsidR="0035357E" w:rsidRPr="00A76D46">
        <w:rPr>
          <w:rFonts w:ascii="Times New Roman" w:hAnsi="Times New Roman" w:cs="Times New Roman"/>
          <w:sz w:val="24"/>
          <w:szCs w:val="24"/>
        </w:rPr>
        <w:t xml:space="preserve"> </w:t>
      </w:r>
      <w:r w:rsidR="00932495" w:rsidRPr="00A76D46">
        <w:rPr>
          <w:rFonts w:ascii="Times New Roman" w:hAnsi="Times New Roman" w:cs="Times New Roman"/>
          <w:sz w:val="24"/>
          <w:szCs w:val="24"/>
        </w:rPr>
        <w:t>přihráv</w:t>
      </w:r>
      <w:r w:rsidR="007051AC" w:rsidRPr="00A76D46">
        <w:rPr>
          <w:rFonts w:ascii="Times New Roman" w:hAnsi="Times New Roman" w:cs="Times New Roman"/>
          <w:sz w:val="24"/>
          <w:szCs w:val="24"/>
        </w:rPr>
        <w:t>ka</w:t>
      </w:r>
      <w:r w:rsidR="000805A6" w:rsidRPr="00A76D46">
        <w:rPr>
          <w:rFonts w:ascii="Times New Roman" w:hAnsi="Times New Roman" w:cs="Times New Roman"/>
          <w:sz w:val="24"/>
          <w:szCs w:val="24"/>
        </w:rPr>
        <w:t xml:space="preserve">. </w:t>
      </w:r>
      <w:r w:rsidR="007818C1" w:rsidRPr="00A76D46">
        <w:rPr>
          <w:rFonts w:ascii="Times New Roman" w:hAnsi="Times New Roman" w:cs="Times New Roman"/>
          <w:sz w:val="24"/>
          <w:szCs w:val="24"/>
        </w:rPr>
        <w:t xml:space="preserve">Z toho vyplývá, že rychlostní projevy </w:t>
      </w:r>
      <w:r w:rsidR="00843732" w:rsidRPr="00A76D46">
        <w:rPr>
          <w:rFonts w:ascii="Times New Roman" w:hAnsi="Times New Roman" w:cs="Times New Roman"/>
          <w:sz w:val="24"/>
          <w:szCs w:val="24"/>
        </w:rPr>
        <w:t xml:space="preserve">v </w:t>
      </w:r>
      <w:r w:rsidR="007818C1" w:rsidRPr="00A76D46">
        <w:rPr>
          <w:rFonts w:ascii="Times New Roman" w:hAnsi="Times New Roman" w:cs="Times New Roman"/>
          <w:sz w:val="24"/>
          <w:szCs w:val="24"/>
        </w:rPr>
        <w:t>acyklických pohybech jsou neobyčejně různorodé a zhusta se spojují v nejrůznější kombinace.</w:t>
      </w:r>
    </w:p>
    <w:p w14:paraId="108879E3" w14:textId="2140C0EE" w:rsidR="0064633B" w:rsidRPr="00A76D46" w:rsidRDefault="000E439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vO4sumIY","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Tůma a Tkadlec </w:t>
      </w:r>
      <w:r w:rsidR="009D583B"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009D583B" w:rsidRPr="00A76D46">
        <w:rPr>
          <w:rFonts w:ascii="Times New Roman" w:hAnsi="Times New Roman" w:cs="Times New Roman"/>
          <w:sz w:val="24"/>
          <w:szCs w:val="24"/>
        </w:rPr>
        <w:t xml:space="preserve"> </w:t>
      </w:r>
      <w:r w:rsidR="00853D3F" w:rsidRPr="00A76D46">
        <w:rPr>
          <w:rFonts w:ascii="Times New Roman" w:hAnsi="Times New Roman" w:cs="Times New Roman"/>
          <w:sz w:val="24"/>
          <w:szCs w:val="24"/>
        </w:rPr>
        <w:t>zmiňují, že r</w:t>
      </w:r>
      <w:r w:rsidR="009D583B" w:rsidRPr="00A76D46">
        <w:rPr>
          <w:rFonts w:ascii="Times New Roman" w:hAnsi="Times New Roman" w:cs="Times New Roman"/>
          <w:sz w:val="24"/>
          <w:szCs w:val="24"/>
        </w:rPr>
        <w:t>ozvoj rychlosti v házené patří k nejtěžším a zároveň nejdůležitějším aspektům tréninku. Jeho náročnost spočívá v tom, že rychlost je silně ovlivněna geneticky, přičemž její podíl může dosahovat až 70–80 %. Pro dosažení zlepšení rychlosti je potřeba rozvíjet i další pohybové schopnosti, jako jsou síla, vytrvalost, obratnost a pohyblivost. Zvýšení úrovně jedné rychlostní schopnosti nemusí nutně vést ke zlepšení celkové rychlosti, a proto je nutné věnovat pozornost komplexnímu rozvoji sportovce.</w:t>
      </w:r>
    </w:p>
    <w:p w14:paraId="4929D1AC" w14:textId="6F3085C4" w:rsidR="009D583B" w:rsidRPr="00A76D46" w:rsidRDefault="0037386F" w:rsidP="00A76D46">
      <w:pPr>
        <w:pStyle w:val="Nadpis3"/>
        <w:spacing w:line="360" w:lineRule="auto"/>
        <w:jc w:val="both"/>
        <w:rPr>
          <w:rFonts w:ascii="Times New Roman" w:hAnsi="Times New Roman" w:cs="Times New Roman"/>
        </w:rPr>
      </w:pPr>
      <w:bookmarkStart w:id="12" w:name="_Toc164160363"/>
      <w:r w:rsidRPr="00A76D46">
        <w:rPr>
          <w:rFonts w:ascii="Times New Roman" w:hAnsi="Times New Roman" w:cs="Times New Roman"/>
        </w:rPr>
        <w:t>Vytrvalostní schopnosti</w:t>
      </w:r>
      <w:bookmarkEnd w:id="12"/>
    </w:p>
    <w:p w14:paraId="19274E1B" w14:textId="2EBE525D" w:rsidR="000E061E" w:rsidRPr="00A76D46" w:rsidRDefault="0025482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yy1Jpimf","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Hájek </w:t>
      </w:r>
      <w:r w:rsidR="00DE2524"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01)</w:t>
      </w:r>
      <w:r w:rsidRPr="00A76D46">
        <w:rPr>
          <w:rFonts w:ascii="Times New Roman" w:hAnsi="Times New Roman" w:cs="Times New Roman"/>
          <w:sz w:val="24"/>
          <w:szCs w:val="24"/>
        </w:rPr>
        <w:fldChar w:fldCharType="end"/>
      </w:r>
      <w:r w:rsidR="00671B1F" w:rsidRPr="00A76D46">
        <w:rPr>
          <w:rFonts w:ascii="Times New Roman" w:hAnsi="Times New Roman" w:cs="Times New Roman"/>
          <w:sz w:val="24"/>
          <w:szCs w:val="24"/>
        </w:rPr>
        <w:t xml:space="preserve"> </w:t>
      </w:r>
      <w:r w:rsidR="00DB0106" w:rsidRPr="00A76D46">
        <w:rPr>
          <w:rFonts w:ascii="Times New Roman" w:hAnsi="Times New Roman" w:cs="Times New Roman"/>
          <w:sz w:val="24"/>
          <w:szCs w:val="24"/>
        </w:rPr>
        <w:t>definuje vytrvalost</w:t>
      </w:r>
      <w:r w:rsidR="00DB156A" w:rsidRPr="00A76D46">
        <w:rPr>
          <w:rFonts w:ascii="Times New Roman" w:hAnsi="Times New Roman" w:cs="Times New Roman"/>
          <w:sz w:val="24"/>
          <w:szCs w:val="24"/>
        </w:rPr>
        <w:t>,</w:t>
      </w:r>
      <w:r w:rsidR="00671B1F" w:rsidRPr="00A76D46">
        <w:rPr>
          <w:rFonts w:ascii="Times New Roman" w:hAnsi="Times New Roman" w:cs="Times New Roman"/>
          <w:sz w:val="24"/>
          <w:szCs w:val="24"/>
        </w:rPr>
        <w:t xml:space="preserve"> jako</w:t>
      </w:r>
      <w:r w:rsidR="00DB156A" w:rsidRPr="00A76D46">
        <w:rPr>
          <w:rFonts w:ascii="Times New Roman" w:hAnsi="Times New Roman" w:cs="Times New Roman"/>
          <w:sz w:val="24"/>
          <w:szCs w:val="24"/>
        </w:rPr>
        <w:t xml:space="preserve"> že je</w:t>
      </w:r>
      <w:r w:rsidR="00DE2524" w:rsidRPr="00A76D46">
        <w:rPr>
          <w:rFonts w:ascii="Times New Roman" w:hAnsi="Times New Roman" w:cs="Times New Roman"/>
          <w:sz w:val="24"/>
          <w:szCs w:val="24"/>
        </w:rPr>
        <w:t xml:space="preserve"> „</w:t>
      </w:r>
      <w:r w:rsidR="0098025D" w:rsidRPr="00A76D46">
        <w:rPr>
          <w:rFonts w:ascii="Times New Roman" w:hAnsi="Times New Roman" w:cs="Times New Roman"/>
          <w:sz w:val="24"/>
          <w:szCs w:val="24"/>
        </w:rPr>
        <w:t>základní motorická schopnost umožňující provádět opakovaně pohybovou činnost su</w:t>
      </w:r>
      <w:r w:rsidR="00A91CC9" w:rsidRPr="00A76D46">
        <w:rPr>
          <w:rFonts w:ascii="Times New Roman" w:hAnsi="Times New Roman" w:cs="Times New Roman"/>
          <w:sz w:val="24"/>
          <w:szCs w:val="24"/>
        </w:rPr>
        <w:t>b</w:t>
      </w:r>
      <w:r w:rsidR="0098025D" w:rsidRPr="00A76D46">
        <w:rPr>
          <w:rFonts w:ascii="Times New Roman" w:hAnsi="Times New Roman" w:cs="Times New Roman"/>
          <w:sz w:val="24"/>
          <w:szCs w:val="24"/>
        </w:rPr>
        <w:t>maximální</w:t>
      </w:r>
      <w:r w:rsidR="00BC72D8" w:rsidRPr="00A76D46">
        <w:rPr>
          <w:rFonts w:ascii="Times New Roman" w:hAnsi="Times New Roman" w:cs="Times New Roman"/>
          <w:sz w:val="24"/>
          <w:szCs w:val="24"/>
        </w:rPr>
        <w:t>, střední</w:t>
      </w:r>
      <w:r w:rsidR="00A91CC9" w:rsidRPr="00A76D46">
        <w:rPr>
          <w:rFonts w:ascii="Times New Roman" w:hAnsi="Times New Roman" w:cs="Times New Roman"/>
          <w:sz w:val="24"/>
          <w:szCs w:val="24"/>
        </w:rPr>
        <w:t xml:space="preserve"> a mírné intenzity bez snížení její efektivity po relativně dlouhou dobu.</w:t>
      </w:r>
      <w:r w:rsidR="00354982" w:rsidRPr="00A76D46">
        <w:rPr>
          <w:rFonts w:ascii="Times New Roman" w:hAnsi="Times New Roman" w:cs="Times New Roman"/>
          <w:sz w:val="24"/>
          <w:szCs w:val="24"/>
        </w:rPr>
        <w:t xml:space="preserve"> Dále doplňuje</w:t>
      </w:r>
      <w:r w:rsidR="0008338C" w:rsidRPr="00A76D46">
        <w:rPr>
          <w:rFonts w:ascii="Times New Roman" w:hAnsi="Times New Roman" w:cs="Times New Roman"/>
          <w:sz w:val="24"/>
          <w:szCs w:val="24"/>
        </w:rPr>
        <w:t xml:space="preserve">, že ve fyziologii </w:t>
      </w:r>
      <w:r w:rsidR="0069793D" w:rsidRPr="00A76D46">
        <w:rPr>
          <w:rFonts w:ascii="Times New Roman" w:hAnsi="Times New Roman" w:cs="Times New Roman"/>
          <w:sz w:val="24"/>
          <w:szCs w:val="24"/>
        </w:rPr>
        <w:t>se vytrvalost charakterizuje jako</w:t>
      </w:r>
      <w:r w:rsidR="00600554" w:rsidRPr="00A76D46">
        <w:rPr>
          <w:rFonts w:ascii="Times New Roman" w:hAnsi="Times New Roman" w:cs="Times New Roman"/>
          <w:sz w:val="24"/>
          <w:szCs w:val="24"/>
        </w:rPr>
        <w:t xml:space="preserve"> schopnost odolávat</w:t>
      </w:r>
      <w:r w:rsidR="0069793D" w:rsidRPr="00A76D46">
        <w:rPr>
          <w:rFonts w:ascii="Times New Roman" w:hAnsi="Times New Roman" w:cs="Times New Roman"/>
          <w:sz w:val="24"/>
          <w:szCs w:val="24"/>
        </w:rPr>
        <w:t xml:space="preserve"> vůči únavě</w:t>
      </w:r>
      <w:r w:rsidR="00FF2154" w:rsidRPr="00A76D46">
        <w:rPr>
          <w:rFonts w:ascii="Times New Roman" w:hAnsi="Times New Roman" w:cs="Times New Roman"/>
          <w:sz w:val="24"/>
          <w:szCs w:val="24"/>
        </w:rPr>
        <w:t xml:space="preserve">, </w:t>
      </w:r>
      <w:r w:rsidR="00600554" w:rsidRPr="00A76D46">
        <w:rPr>
          <w:rFonts w:ascii="Times New Roman" w:hAnsi="Times New Roman" w:cs="Times New Roman"/>
          <w:sz w:val="24"/>
          <w:szCs w:val="24"/>
        </w:rPr>
        <w:t>respektive</w:t>
      </w:r>
      <w:r w:rsidR="00FF2154" w:rsidRPr="00A76D46">
        <w:rPr>
          <w:rFonts w:ascii="Times New Roman" w:hAnsi="Times New Roman" w:cs="Times New Roman"/>
          <w:sz w:val="24"/>
          <w:szCs w:val="24"/>
        </w:rPr>
        <w:t xml:space="preserve"> jako funkční zdatnost a v psychologii je vytrvalost </w:t>
      </w:r>
      <w:r w:rsidR="004436DD" w:rsidRPr="00A76D46">
        <w:rPr>
          <w:rFonts w:ascii="Times New Roman" w:hAnsi="Times New Roman" w:cs="Times New Roman"/>
          <w:sz w:val="24"/>
          <w:szCs w:val="24"/>
        </w:rPr>
        <w:t>charakterizována jako schopnost</w:t>
      </w:r>
      <w:r w:rsidR="003823F6" w:rsidRPr="00A76D46">
        <w:rPr>
          <w:rFonts w:ascii="Times New Roman" w:hAnsi="Times New Roman" w:cs="Times New Roman"/>
          <w:sz w:val="24"/>
          <w:szCs w:val="24"/>
        </w:rPr>
        <w:t xml:space="preserve"> odolávat fyzické a psychické</w:t>
      </w:r>
      <w:r w:rsidR="00502D47" w:rsidRPr="00A76D46">
        <w:rPr>
          <w:rFonts w:ascii="Times New Roman" w:hAnsi="Times New Roman" w:cs="Times New Roman"/>
          <w:sz w:val="24"/>
          <w:szCs w:val="24"/>
        </w:rPr>
        <w:t xml:space="preserve"> </w:t>
      </w:r>
      <w:r w:rsidR="00502D47" w:rsidRPr="00A76D46">
        <w:rPr>
          <w:rFonts w:ascii="Times New Roman" w:hAnsi="Times New Roman" w:cs="Times New Roman"/>
          <w:sz w:val="24"/>
          <w:szCs w:val="24"/>
        </w:rPr>
        <w:lastRenderedPageBreak/>
        <w:t>únavě.</w:t>
      </w:r>
      <w:r w:rsidR="009328B9" w:rsidRPr="00A76D46">
        <w:rPr>
          <w:rFonts w:ascii="Times New Roman" w:hAnsi="Times New Roman" w:cs="Times New Roman"/>
          <w:sz w:val="24"/>
          <w:szCs w:val="24"/>
        </w:rPr>
        <w:t xml:space="preserve"> </w:t>
      </w:r>
      <w:r w:rsidR="009328B9"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KCzNyjGK","properties":{"formattedCitation":"(H\\uc0\\u225{}jek 2001)","plainCitation":"(Hájek 2001)","dontUpdate":true,"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9328B9" w:rsidRPr="00A76D46">
        <w:rPr>
          <w:rFonts w:ascii="Times New Roman" w:hAnsi="Times New Roman" w:cs="Times New Roman"/>
          <w:sz w:val="24"/>
          <w:szCs w:val="24"/>
        </w:rPr>
        <w:fldChar w:fldCharType="separate"/>
      </w:r>
      <w:r w:rsidR="009328B9" w:rsidRPr="00A76D46">
        <w:rPr>
          <w:rFonts w:ascii="Times New Roman" w:hAnsi="Times New Roman" w:cs="Times New Roman"/>
          <w:kern w:val="0"/>
          <w:sz w:val="24"/>
          <w:szCs w:val="24"/>
        </w:rPr>
        <w:t>Hájek (2001)</w:t>
      </w:r>
      <w:r w:rsidR="009328B9" w:rsidRPr="00A76D46">
        <w:rPr>
          <w:rFonts w:ascii="Times New Roman" w:hAnsi="Times New Roman" w:cs="Times New Roman"/>
          <w:sz w:val="24"/>
          <w:szCs w:val="24"/>
        </w:rPr>
        <w:fldChar w:fldCharType="end"/>
      </w:r>
      <w:r w:rsidR="009328B9" w:rsidRPr="00A76D46">
        <w:rPr>
          <w:rFonts w:ascii="Times New Roman" w:hAnsi="Times New Roman" w:cs="Times New Roman"/>
          <w:sz w:val="24"/>
          <w:szCs w:val="24"/>
        </w:rPr>
        <w:t xml:space="preserve"> s</w:t>
      </w:r>
      <w:r w:rsidR="00EA19E3" w:rsidRPr="00A76D46">
        <w:rPr>
          <w:rFonts w:ascii="Times New Roman" w:hAnsi="Times New Roman" w:cs="Times New Roman"/>
          <w:sz w:val="24"/>
          <w:szCs w:val="24"/>
        </w:rPr>
        <w:t xml:space="preserve">hrnuje, že </w:t>
      </w:r>
      <w:r w:rsidR="00CC18F3" w:rsidRPr="00A76D46">
        <w:rPr>
          <w:rFonts w:ascii="Times New Roman" w:hAnsi="Times New Roman" w:cs="Times New Roman"/>
          <w:sz w:val="24"/>
          <w:szCs w:val="24"/>
        </w:rPr>
        <w:t>„</w:t>
      </w:r>
      <w:r w:rsidR="00EA19E3" w:rsidRPr="00A76D46">
        <w:rPr>
          <w:rFonts w:ascii="Times New Roman" w:hAnsi="Times New Roman" w:cs="Times New Roman"/>
          <w:sz w:val="24"/>
          <w:szCs w:val="24"/>
        </w:rPr>
        <w:t>čím vyšší je intenzita zatížení</w:t>
      </w:r>
      <w:r w:rsidR="00C62961" w:rsidRPr="00A76D46">
        <w:rPr>
          <w:rFonts w:ascii="Times New Roman" w:hAnsi="Times New Roman" w:cs="Times New Roman"/>
          <w:sz w:val="24"/>
          <w:szCs w:val="24"/>
        </w:rPr>
        <w:t>, tím kratší dobu může pohybová činnost probíhat</w:t>
      </w:r>
      <w:r w:rsidR="00CC18F3" w:rsidRPr="00A76D46">
        <w:rPr>
          <w:rFonts w:ascii="Times New Roman" w:hAnsi="Times New Roman" w:cs="Times New Roman"/>
          <w:sz w:val="24"/>
          <w:szCs w:val="24"/>
        </w:rPr>
        <w:t>, a naopak.“</w:t>
      </w:r>
    </w:p>
    <w:p w14:paraId="1BD2A109" w14:textId="672CC95E" w:rsidR="007E002E" w:rsidRPr="00A76D46" w:rsidRDefault="00A700E2"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Vykonávání pohybové aktivity po delší dobu bez poklesu efektivity </w:t>
      </w:r>
      <w:r w:rsidR="00F40E1F" w:rsidRPr="00A76D46">
        <w:rPr>
          <w:rFonts w:ascii="Times New Roman" w:hAnsi="Times New Roman" w:cs="Times New Roman"/>
          <w:sz w:val="24"/>
          <w:szCs w:val="24"/>
        </w:rPr>
        <w:t xml:space="preserve">se dle </w:t>
      </w:r>
      <w:r w:rsidR="00E36FE4"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0t5eJOMt","properties":{"formattedCitation":"(Choutka 1983)","plainCitation":"(Choutka 1983)","dontUpdate":true,"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00E36FE4" w:rsidRPr="00A76D46">
        <w:rPr>
          <w:rFonts w:ascii="Times New Roman" w:hAnsi="Times New Roman" w:cs="Times New Roman"/>
          <w:sz w:val="24"/>
          <w:szCs w:val="24"/>
        </w:rPr>
        <w:fldChar w:fldCharType="separate"/>
      </w:r>
      <w:r w:rsidR="00E36FE4" w:rsidRPr="00A76D46">
        <w:rPr>
          <w:rFonts w:ascii="Times New Roman" w:hAnsi="Times New Roman" w:cs="Times New Roman"/>
          <w:sz w:val="24"/>
          <w:szCs w:val="24"/>
        </w:rPr>
        <w:t>Choutk</w:t>
      </w:r>
      <w:r w:rsidR="00F40E1F" w:rsidRPr="00A76D46">
        <w:rPr>
          <w:rFonts w:ascii="Times New Roman" w:hAnsi="Times New Roman" w:cs="Times New Roman"/>
          <w:sz w:val="24"/>
          <w:szCs w:val="24"/>
        </w:rPr>
        <w:t>y</w:t>
      </w:r>
      <w:r w:rsidR="00E36FE4" w:rsidRPr="00A76D46">
        <w:rPr>
          <w:rFonts w:ascii="Times New Roman" w:hAnsi="Times New Roman" w:cs="Times New Roman"/>
          <w:sz w:val="24"/>
          <w:szCs w:val="24"/>
        </w:rPr>
        <w:t xml:space="preserve"> (1983)</w:t>
      </w:r>
      <w:r w:rsidR="00E36FE4" w:rsidRPr="00A76D46">
        <w:rPr>
          <w:rFonts w:ascii="Times New Roman" w:hAnsi="Times New Roman" w:cs="Times New Roman"/>
          <w:sz w:val="24"/>
          <w:szCs w:val="24"/>
        </w:rPr>
        <w:fldChar w:fldCharType="end"/>
      </w:r>
      <w:r w:rsidR="00F40E1F" w:rsidRPr="00A76D46">
        <w:rPr>
          <w:rFonts w:ascii="Times New Roman" w:hAnsi="Times New Roman" w:cs="Times New Roman"/>
          <w:sz w:val="24"/>
          <w:szCs w:val="24"/>
        </w:rPr>
        <w:t xml:space="preserve"> definuje jako</w:t>
      </w:r>
      <w:r w:rsidR="00413968" w:rsidRPr="00A76D46">
        <w:rPr>
          <w:rFonts w:ascii="Times New Roman" w:hAnsi="Times New Roman" w:cs="Times New Roman"/>
          <w:sz w:val="24"/>
          <w:szCs w:val="24"/>
        </w:rPr>
        <w:t xml:space="preserve"> </w:t>
      </w:r>
      <w:r w:rsidR="00F40E1F" w:rsidRPr="00A76D46">
        <w:rPr>
          <w:rFonts w:ascii="Times New Roman" w:hAnsi="Times New Roman" w:cs="Times New Roman"/>
          <w:sz w:val="24"/>
          <w:szCs w:val="24"/>
        </w:rPr>
        <w:t>vytrvalost</w:t>
      </w:r>
      <w:r w:rsidR="00794D6C" w:rsidRPr="00A76D46">
        <w:rPr>
          <w:rFonts w:ascii="Times New Roman" w:hAnsi="Times New Roman" w:cs="Times New Roman"/>
          <w:sz w:val="24"/>
          <w:szCs w:val="24"/>
        </w:rPr>
        <w:t>. Tato schopnost zahrnuje odolnost organismu vůči únavě a nepříznivým vlivům jak interním, tak externím.</w:t>
      </w:r>
      <w:r w:rsidR="00A5115C" w:rsidRPr="00A76D46">
        <w:rPr>
          <w:rFonts w:ascii="Times New Roman" w:hAnsi="Times New Roman" w:cs="Times New Roman"/>
          <w:sz w:val="24"/>
          <w:szCs w:val="24"/>
        </w:rPr>
        <w:t xml:space="preserve"> Dále zmiňuje, že</w:t>
      </w:r>
      <w:r w:rsidR="00794D6C" w:rsidRPr="00A76D46">
        <w:rPr>
          <w:rFonts w:ascii="Times New Roman" w:hAnsi="Times New Roman" w:cs="Times New Roman"/>
          <w:sz w:val="24"/>
          <w:szCs w:val="24"/>
        </w:rPr>
        <w:t xml:space="preserve"> </w:t>
      </w:r>
      <w:r w:rsidR="00A5115C" w:rsidRPr="00A76D46">
        <w:rPr>
          <w:rFonts w:ascii="Times New Roman" w:hAnsi="Times New Roman" w:cs="Times New Roman"/>
          <w:sz w:val="24"/>
          <w:szCs w:val="24"/>
        </w:rPr>
        <w:t>j</w:t>
      </w:r>
      <w:r w:rsidR="00794D6C" w:rsidRPr="00A76D46">
        <w:rPr>
          <w:rFonts w:ascii="Times New Roman" w:hAnsi="Times New Roman" w:cs="Times New Roman"/>
          <w:sz w:val="24"/>
          <w:szCs w:val="24"/>
        </w:rPr>
        <w:t>e klíčovým faktorem sportovních výkonů a mění se v závislosti na charakteristice tempa, zejména v rámci sportovních her a vytrvalostních disciplín.</w:t>
      </w:r>
    </w:p>
    <w:p w14:paraId="76FBA1B0" w14:textId="6B850E5D" w:rsidR="0003433E" w:rsidRPr="00A76D46" w:rsidRDefault="008A53AA"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O7G9qbNn","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Perič a Dovalil </w:t>
      </w:r>
      <w:r w:rsidR="00233647"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00233647" w:rsidRPr="00A76D46">
        <w:rPr>
          <w:rFonts w:ascii="Times New Roman" w:hAnsi="Times New Roman" w:cs="Times New Roman"/>
          <w:sz w:val="24"/>
          <w:szCs w:val="24"/>
        </w:rPr>
        <w:t xml:space="preserve"> dělí vytrvalost podle délky trvání na </w:t>
      </w:r>
      <w:r w:rsidR="00AC57DE" w:rsidRPr="00A76D46">
        <w:rPr>
          <w:rFonts w:ascii="Times New Roman" w:hAnsi="Times New Roman" w:cs="Times New Roman"/>
          <w:sz w:val="24"/>
          <w:szCs w:val="24"/>
        </w:rPr>
        <w:t xml:space="preserve">vytrvalost dlouhodobou, </w:t>
      </w:r>
      <w:r w:rsidR="002A62D5" w:rsidRPr="00A76D46">
        <w:rPr>
          <w:rFonts w:ascii="Times New Roman" w:hAnsi="Times New Roman" w:cs="Times New Roman"/>
          <w:sz w:val="24"/>
          <w:szCs w:val="24"/>
        </w:rPr>
        <w:t>při které je délka trvání 8-10 minut</w:t>
      </w:r>
      <w:r w:rsidR="008F18BB" w:rsidRPr="00A76D46">
        <w:rPr>
          <w:rFonts w:ascii="Times New Roman" w:hAnsi="Times New Roman" w:cs="Times New Roman"/>
          <w:sz w:val="24"/>
          <w:szCs w:val="24"/>
        </w:rPr>
        <w:t xml:space="preserve">, vytrvalost střednědobou, při které je doba trvání </w:t>
      </w:r>
      <w:r w:rsidR="002E1877" w:rsidRPr="00A76D46">
        <w:rPr>
          <w:rFonts w:ascii="Times New Roman" w:hAnsi="Times New Roman" w:cs="Times New Roman"/>
          <w:sz w:val="24"/>
          <w:szCs w:val="24"/>
        </w:rPr>
        <w:t>3-8 minut, vytrvalost krátkodobou, při které je doba trvání 2-3 minuty a vytrvalost rychlostní, při které je doba trvání do 20 sekund.</w:t>
      </w:r>
    </w:p>
    <w:p w14:paraId="178C2C6E" w14:textId="3F4F0FD9" w:rsidR="0003433E" w:rsidRPr="00A76D46" w:rsidRDefault="0003433E"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dle </w:t>
      </w: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dXW2EvKw","properties":{"formattedCitation":"(T\\uc0\\u367{}ma a Tkadlec 2010)","plainCitation":"(Tůma a Tkadlec 2010)","dontUpdate":true,"noteIndex":0},"citationItems":[{"id":101,"uris":["http://zotero.org/users/local/PuTqOBGs/items/37VU8VF6"],"itemData":{"id":101,"type":"book","ISBN":"978-80-247-0219-3","language":"cs","number-of-pages":"128","publisher":"Grada","source":"is.muni.cz","title":"Házená : [herní trénink, průpravná a herní cvičení, kondiční trénink, plážová házená]","title-short":"Házená","URL":"https://is.muni.cz/publication/957923/cs/Hazena-herni-trenink-prupravna-a-herni-cviceni-kondicni-trenink-plazova-hazena/Tuma-Tkadlec","author":[{"family":"Tůma","given":"Martin"},{"family":"Tkadlec","given":"Jiří"}],"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Tům</w:t>
      </w:r>
      <w:r w:rsidR="002245E9" w:rsidRPr="00A76D46">
        <w:rPr>
          <w:rFonts w:ascii="Times New Roman" w:hAnsi="Times New Roman" w:cs="Times New Roman"/>
          <w:kern w:val="0"/>
          <w:sz w:val="24"/>
          <w:szCs w:val="24"/>
        </w:rPr>
        <w:t>y</w:t>
      </w:r>
      <w:r w:rsidRPr="00A76D46">
        <w:rPr>
          <w:rFonts w:ascii="Times New Roman" w:hAnsi="Times New Roman" w:cs="Times New Roman"/>
          <w:kern w:val="0"/>
          <w:sz w:val="24"/>
          <w:szCs w:val="24"/>
        </w:rPr>
        <w:t xml:space="preserve"> a Tkadlec</w:t>
      </w:r>
      <w:r w:rsidR="002245E9" w:rsidRPr="00A76D46">
        <w:rPr>
          <w:rFonts w:ascii="Times New Roman" w:hAnsi="Times New Roman" w:cs="Times New Roman"/>
          <w:kern w:val="0"/>
          <w:sz w:val="24"/>
          <w:szCs w:val="24"/>
        </w:rPr>
        <w:t>e</w:t>
      </w:r>
      <w:r w:rsidRPr="00A76D46">
        <w:rPr>
          <w:rFonts w:ascii="Times New Roman" w:hAnsi="Times New Roman" w:cs="Times New Roman"/>
          <w:kern w:val="0"/>
          <w:sz w:val="24"/>
          <w:szCs w:val="24"/>
        </w:rPr>
        <w:t xml:space="preserve"> </w:t>
      </w:r>
      <w:r w:rsidR="002245E9"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je </w:t>
      </w:r>
      <w:r w:rsidR="002245E9" w:rsidRPr="00A76D46">
        <w:rPr>
          <w:rFonts w:ascii="Times New Roman" w:hAnsi="Times New Roman" w:cs="Times New Roman"/>
          <w:sz w:val="24"/>
          <w:szCs w:val="24"/>
        </w:rPr>
        <w:t xml:space="preserve">z hlediska vytrvalosti  </w:t>
      </w:r>
      <w:r w:rsidRPr="00A76D46">
        <w:rPr>
          <w:rFonts w:ascii="Times New Roman" w:hAnsi="Times New Roman" w:cs="Times New Roman"/>
          <w:sz w:val="24"/>
          <w:szCs w:val="24"/>
        </w:rPr>
        <w:t>házená náročným sporte</w:t>
      </w:r>
      <w:r w:rsidR="002245E9" w:rsidRPr="00A76D46">
        <w:rPr>
          <w:rFonts w:ascii="Times New Roman" w:hAnsi="Times New Roman" w:cs="Times New Roman"/>
          <w:sz w:val="24"/>
          <w:szCs w:val="24"/>
        </w:rPr>
        <w:t xml:space="preserve">m a </w:t>
      </w:r>
      <w:r w:rsidRPr="00A76D46">
        <w:rPr>
          <w:rFonts w:ascii="Times New Roman" w:hAnsi="Times New Roman" w:cs="Times New Roman"/>
          <w:sz w:val="24"/>
          <w:szCs w:val="24"/>
        </w:rPr>
        <w:t xml:space="preserve">vyžaduje </w:t>
      </w:r>
      <w:r w:rsidR="00A4465C" w:rsidRPr="00A76D46">
        <w:rPr>
          <w:rFonts w:ascii="Times New Roman" w:hAnsi="Times New Roman" w:cs="Times New Roman"/>
          <w:sz w:val="24"/>
          <w:szCs w:val="24"/>
        </w:rPr>
        <w:t xml:space="preserve">především využití </w:t>
      </w:r>
      <w:r w:rsidRPr="00A76D46">
        <w:rPr>
          <w:rFonts w:ascii="Times New Roman" w:hAnsi="Times New Roman" w:cs="Times New Roman"/>
          <w:sz w:val="24"/>
          <w:szCs w:val="24"/>
        </w:rPr>
        <w:t>dlouhodob</w:t>
      </w:r>
      <w:r w:rsidR="00A4465C" w:rsidRPr="00A76D46">
        <w:rPr>
          <w:rFonts w:ascii="Times New Roman" w:hAnsi="Times New Roman" w:cs="Times New Roman"/>
          <w:sz w:val="24"/>
          <w:szCs w:val="24"/>
        </w:rPr>
        <w:t>é</w:t>
      </w:r>
      <w:r w:rsidRPr="00A76D46">
        <w:rPr>
          <w:rFonts w:ascii="Times New Roman" w:hAnsi="Times New Roman" w:cs="Times New Roman"/>
          <w:sz w:val="24"/>
          <w:szCs w:val="24"/>
        </w:rPr>
        <w:t xml:space="preserve"> vytrvalost</w:t>
      </w:r>
      <w:r w:rsidR="00A4465C" w:rsidRPr="00A76D46">
        <w:rPr>
          <w:rFonts w:ascii="Times New Roman" w:hAnsi="Times New Roman" w:cs="Times New Roman"/>
          <w:sz w:val="24"/>
          <w:szCs w:val="24"/>
        </w:rPr>
        <w:t>i</w:t>
      </w:r>
      <w:r w:rsidRPr="00A76D46">
        <w:rPr>
          <w:rFonts w:ascii="Times New Roman" w:hAnsi="Times New Roman" w:cs="Times New Roman"/>
          <w:sz w:val="24"/>
          <w:szCs w:val="24"/>
        </w:rPr>
        <w:t xml:space="preserve">, což je způsobeno charakterem hry, zejména délkou utkání. </w:t>
      </w:r>
      <w:r w:rsidR="00A4465C" w:rsidRPr="00A76D46">
        <w:rPr>
          <w:rFonts w:ascii="Times New Roman" w:hAnsi="Times New Roman" w:cs="Times New Roman"/>
          <w:sz w:val="24"/>
          <w:szCs w:val="24"/>
        </w:rPr>
        <w:t>P</w:t>
      </w:r>
      <w:r w:rsidRPr="00A76D46">
        <w:rPr>
          <w:rFonts w:ascii="Times New Roman" w:hAnsi="Times New Roman" w:cs="Times New Roman"/>
          <w:sz w:val="24"/>
          <w:szCs w:val="24"/>
        </w:rPr>
        <w:t>ravidla pro mladší kategorie stanovují délku zápasu 2 x 20 minut a pro starší kategorie 2 x 30 minut. Je běžné, že v nejvyšších soutěžích házené se o vítězství rozhoduje až v posledních chvílích utkání</w:t>
      </w:r>
      <w:r w:rsidR="008A544F" w:rsidRPr="00A76D46">
        <w:rPr>
          <w:rFonts w:ascii="Times New Roman" w:hAnsi="Times New Roman" w:cs="Times New Roman"/>
          <w:sz w:val="24"/>
          <w:szCs w:val="24"/>
        </w:rPr>
        <w:t xml:space="preserve"> a t</w:t>
      </w:r>
      <w:r w:rsidRPr="00A76D46">
        <w:rPr>
          <w:rFonts w:ascii="Times New Roman" w:hAnsi="Times New Roman" w:cs="Times New Roman"/>
          <w:sz w:val="24"/>
          <w:szCs w:val="24"/>
        </w:rPr>
        <w:t xml:space="preserve">ím </w:t>
      </w:r>
      <w:r w:rsidR="00272CFA" w:rsidRPr="00A76D46">
        <w:rPr>
          <w:rFonts w:ascii="Times New Roman" w:hAnsi="Times New Roman" w:cs="Times New Roman"/>
          <w:sz w:val="24"/>
          <w:szCs w:val="24"/>
        </w:rPr>
        <w:t>rostou nároky</w:t>
      </w:r>
      <w:r w:rsidRPr="00A76D46">
        <w:rPr>
          <w:rFonts w:ascii="Times New Roman" w:hAnsi="Times New Roman" w:cs="Times New Roman"/>
          <w:sz w:val="24"/>
          <w:szCs w:val="24"/>
        </w:rPr>
        <w:t xml:space="preserve"> na vytrvalost hráčů.</w:t>
      </w:r>
    </w:p>
    <w:p w14:paraId="6F642F2C" w14:textId="4DEBEE41" w:rsidR="0037386F" w:rsidRPr="00A76D46" w:rsidRDefault="0037386F" w:rsidP="00A76D46">
      <w:pPr>
        <w:pStyle w:val="Nadpis3"/>
        <w:spacing w:line="360" w:lineRule="auto"/>
        <w:jc w:val="both"/>
        <w:rPr>
          <w:rFonts w:ascii="Times New Roman" w:hAnsi="Times New Roman" w:cs="Times New Roman"/>
        </w:rPr>
      </w:pPr>
      <w:bookmarkStart w:id="13" w:name="_Toc164160364"/>
      <w:r w:rsidRPr="00A76D46">
        <w:rPr>
          <w:rFonts w:ascii="Times New Roman" w:hAnsi="Times New Roman" w:cs="Times New Roman"/>
        </w:rPr>
        <w:t>Koordinační schopnosti</w:t>
      </w:r>
      <w:bookmarkEnd w:id="13"/>
    </w:p>
    <w:p w14:paraId="07062F04" w14:textId="3F792F0D" w:rsidR="00C57FD7" w:rsidRPr="00A76D46" w:rsidRDefault="007B7EB3"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pPVt9M8I","properties":{"formattedCitation":"(Havl\\uc0\\u237{}\\uc0\\u269{}kov\\uc0\\u225{} 1999)","plainCitation":"(Havlíčková 1999)","dontUpdate":true,"noteIndex":0},"citationItems":[{"id":96,"uris":["http://zotero.org/users/local/PuTqOBGs/items/EHX6SI5P"],"itemData":{"id":96,"type":"book","ISBN":"978-80-7184-875-2","language":"cs","note":"Google-Books-ID: cgUAAQAACAAJ","number-of-pages":"203","publisher":"Karolinum","source":"Google Books","title":"Fyziologie tělesné zátěže I.: obecná část","title-short":"Fyziologie tělesné zátěže I.","author":[{"family":"Havlíčková","given":"Ladislava"}],"issued":{"date-parts":[["1999"]]}}}],"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Havlíčková </w:t>
      </w:r>
      <w:r w:rsidR="00C0171A"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1999)</w:t>
      </w:r>
      <w:r w:rsidRPr="00A76D46">
        <w:rPr>
          <w:rFonts w:ascii="Times New Roman" w:hAnsi="Times New Roman" w:cs="Times New Roman"/>
          <w:sz w:val="24"/>
          <w:szCs w:val="24"/>
        </w:rPr>
        <w:fldChar w:fldCharType="end"/>
      </w:r>
      <w:r w:rsidR="00C0171A" w:rsidRPr="00A76D46">
        <w:rPr>
          <w:rFonts w:ascii="Times New Roman" w:hAnsi="Times New Roman" w:cs="Times New Roman"/>
          <w:sz w:val="24"/>
          <w:szCs w:val="24"/>
        </w:rPr>
        <w:t xml:space="preserve"> udává, že pro koordinační schopnosti není energetický základ pohybu tak důležitý, což se odlišuje od kondičních schopností</w:t>
      </w:r>
      <w:r w:rsidR="005C6827" w:rsidRPr="00A76D46">
        <w:rPr>
          <w:rFonts w:ascii="Times New Roman" w:hAnsi="Times New Roman" w:cs="Times New Roman"/>
          <w:sz w:val="24"/>
          <w:szCs w:val="24"/>
        </w:rPr>
        <w:t xml:space="preserve">. U koordinačních schopností je důležitá </w:t>
      </w:r>
      <w:r w:rsidR="00C0171A" w:rsidRPr="00A76D46">
        <w:rPr>
          <w:rFonts w:ascii="Times New Roman" w:hAnsi="Times New Roman" w:cs="Times New Roman"/>
          <w:sz w:val="24"/>
          <w:szCs w:val="24"/>
        </w:rPr>
        <w:t>aktivac</w:t>
      </w:r>
      <w:r w:rsidR="005C6827" w:rsidRPr="00A76D46">
        <w:rPr>
          <w:rFonts w:ascii="Times New Roman" w:hAnsi="Times New Roman" w:cs="Times New Roman"/>
          <w:sz w:val="24"/>
          <w:szCs w:val="24"/>
        </w:rPr>
        <w:t>e</w:t>
      </w:r>
      <w:r w:rsidR="00C0171A" w:rsidRPr="00A76D46">
        <w:rPr>
          <w:rFonts w:ascii="Times New Roman" w:hAnsi="Times New Roman" w:cs="Times New Roman"/>
          <w:sz w:val="24"/>
          <w:szCs w:val="24"/>
        </w:rPr>
        <w:t xml:space="preserve"> a funkc</w:t>
      </w:r>
      <w:r w:rsidR="005C6827" w:rsidRPr="00A76D46">
        <w:rPr>
          <w:rFonts w:ascii="Times New Roman" w:hAnsi="Times New Roman" w:cs="Times New Roman"/>
          <w:sz w:val="24"/>
          <w:szCs w:val="24"/>
        </w:rPr>
        <w:t xml:space="preserve">e </w:t>
      </w:r>
      <w:r w:rsidR="00C0171A" w:rsidRPr="00A76D46">
        <w:rPr>
          <w:rFonts w:ascii="Times New Roman" w:hAnsi="Times New Roman" w:cs="Times New Roman"/>
          <w:sz w:val="24"/>
          <w:szCs w:val="24"/>
        </w:rPr>
        <w:t>centrálního nervového systému. Pro rozvoj všech ostatních schopností je nutné mít rozvinutý určitý stupeň obratnosti.</w:t>
      </w:r>
    </w:p>
    <w:p w14:paraId="59B08386" w14:textId="101986E9" w:rsidR="00AE1395" w:rsidRPr="00A76D46" w:rsidRDefault="0043243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d4GrmR1r","properties":{"formattedCitation":"(Peri\\uc0\\u269{} a Dovalil 2010)","plainCitation":"(Perič a Dovalil 2010)","dontUpdate":true,"noteIndex":0},"citationItems":[{"id":105,"uris":["http://zotero.org/users/local/PuTqOBGs/items/XKG75BWK"],"itemData":{"id":105,"type":"book","ISBN":"978-80-247-2118-7","language":"cs","publisher":"Grada","source":"is.muni.cz","title":"Sportovní trénink","URL":"https://is.muni.cz/publication/868541/cs/Sportovni-trenink/Peric-Dovalil","author":[{"family":"Perič","given":"Tomáš"},{"family":"Dovalil","given":"Josef"}],"accessed":{"date-parts":[["2024",4,11]]},"issued":{"date-parts":[["2010"]]}}}],"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 xml:space="preserve">Perič a Dovalil </w:t>
      </w:r>
      <w:r w:rsidR="00770679" w:rsidRPr="00A76D46">
        <w:rPr>
          <w:rFonts w:ascii="Times New Roman" w:hAnsi="Times New Roman" w:cs="Times New Roman"/>
          <w:kern w:val="0"/>
          <w:sz w:val="24"/>
          <w:szCs w:val="24"/>
        </w:rPr>
        <w:t>(</w:t>
      </w:r>
      <w:r w:rsidRPr="00A76D46">
        <w:rPr>
          <w:rFonts w:ascii="Times New Roman" w:hAnsi="Times New Roman" w:cs="Times New Roman"/>
          <w:kern w:val="0"/>
          <w:sz w:val="24"/>
          <w:szCs w:val="24"/>
        </w:rPr>
        <w:t>2010)</w:t>
      </w:r>
      <w:r w:rsidRPr="00A76D46">
        <w:rPr>
          <w:rFonts w:ascii="Times New Roman" w:hAnsi="Times New Roman" w:cs="Times New Roman"/>
          <w:sz w:val="24"/>
          <w:szCs w:val="24"/>
        </w:rPr>
        <w:fldChar w:fldCharType="end"/>
      </w:r>
      <w:r w:rsidR="00770679" w:rsidRPr="00A76D46">
        <w:rPr>
          <w:rFonts w:ascii="Times New Roman" w:hAnsi="Times New Roman" w:cs="Times New Roman"/>
          <w:sz w:val="24"/>
          <w:szCs w:val="24"/>
        </w:rPr>
        <w:t xml:space="preserve"> uvádí, že</w:t>
      </w:r>
      <w:r w:rsidR="00AF49C4" w:rsidRPr="00A76D46">
        <w:rPr>
          <w:rFonts w:ascii="Times New Roman" w:hAnsi="Times New Roman" w:cs="Times New Roman"/>
          <w:sz w:val="24"/>
          <w:szCs w:val="24"/>
        </w:rPr>
        <w:t xml:space="preserve"> pojmy, koordinace a obratnost, jsou ve sportovním tréninku často špatně interpretovány</w:t>
      </w:r>
      <w:r w:rsidR="00E37EF6" w:rsidRPr="00A76D46">
        <w:rPr>
          <w:rFonts w:ascii="Times New Roman" w:hAnsi="Times New Roman" w:cs="Times New Roman"/>
          <w:sz w:val="24"/>
          <w:szCs w:val="24"/>
        </w:rPr>
        <w:t xml:space="preserve">. </w:t>
      </w:r>
      <w:r w:rsidR="00336992" w:rsidRPr="00A76D46">
        <w:rPr>
          <w:rFonts w:ascii="Times New Roman" w:hAnsi="Times New Roman" w:cs="Times New Roman"/>
          <w:sz w:val="24"/>
          <w:szCs w:val="24"/>
        </w:rPr>
        <w:t>„</w:t>
      </w:r>
      <w:r w:rsidR="00E37EF6" w:rsidRPr="00A76D46">
        <w:rPr>
          <w:rFonts w:ascii="Times New Roman" w:hAnsi="Times New Roman" w:cs="Times New Roman"/>
          <w:sz w:val="24"/>
          <w:szCs w:val="24"/>
        </w:rPr>
        <w:t>Koordinaci chápeme jako vnitřní řízení pohybu</w:t>
      </w:r>
      <w:r w:rsidR="00924148" w:rsidRPr="00A76D46">
        <w:rPr>
          <w:rFonts w:ascii="Times New Roman" w:hAnsi="Times New Roman" w:cs="Times New Roman"/>
          <w:sz w:val="24"/>
          <w:szCs w:val="24"/>
        </w:rPr>
        <w:t xml:space="preserve"> </w:t>
      </w:r>
      <w:r w:rsidR="00DA40AD" w:rsidRPr="00A76D46">
        <w:rPr>
          <w:rFonts w:ascii="Times New Roman" w:hAnsi="Times New Roman" w:cs="Times New Roman"/>
          <w:sz w:val="24"/>
          <w:szCs w:val="24"/>
        </w:rPr>
        <w:t>–</w:t>
      </w:r>
      <w:r w:rsidR="00924148" w:rsidRPr="00A76D46">
        <w:rPr>
          <w:rFonts w:ascii="Times New Roman" w:hAnsi="Times New Roman" w:cs="Times New Roman"/>
          <w:sz w:val="24"/>
          <w:szCs w:val="24"/>
        </w:rPr>
        <w:t xml:space="preserve"> s</w:t>
      </w:r>
      <w:r w:rsidR="008A51E1" w:rsidRPr="00A76D46">
        <w:rPr>
          <w:rFonts w:ascii="Times New Roman" w:hAnsi="Times New Roman" w:cs="Times New Roman"/>
          <w:sz w:val="24"/>
          <w:szCs w:val="24"/>
        </w:rPr>
        <w:t>ouhru</w:t>
      </w:r>
      <w:r w:rsidR="008B299F" w:rsidRPr="00A76D46">
        <w:rPr>
          <w:rFonts w:ascii="Times New Roman" w:hAnsi="Times New Roman" w:cs="Times New Roman"/>
          <w:sz w:val="24"/>
          <w:szCs w:val="24"/>
        </w:rPr>
        <w:t xml:space="preserve"> </w:t>
      </w:r>
      <w:r w:rsidR="00E363B6" w:rsidRPr="00A76D46">
        <w:rPr>
          <w:rFonts w:ascii="Times New Roman" w:hAnsi="Times New Roman" w:cs="Times New Roman"/>
          <w:sz w:val="24"/>
          <w:szCs w:val="24"/>
        </w:rPr>
        <w:t>centrálního nervového systému a</w:t>
      </w:r>
      <w:r w:rsidR="008B299F" w:rsidRPr="00A76D46">
        <w:rPr>
          <w:rFonts w:ascii="Times New Roman" w:hAnsi="Times New Roman" w:cs="Times New Roman"/>
          <w:sz w:val="24"/>
          <w:szCs w:val="24"/>
        </w:rPr>
        <w:t xml:space="preserve"> nervosvalového aparátu, jehož</w:t>
      </w:r>
      <w:r w:rsidR="003C02E1" w:rsidRPr="00A76D46">
        <w:rPr>
          <w:rFonts w:ascii="Times New Roman" w:hAnsi="Times New Roman" w:cs="Times New Roman"/>
          <w:sz w:val="24"/>
          <w:szCs w:val="24"/>
        </w:rPr>
        <w:t xml:space="preserve"> vnějším projevem je obratnost</w:t>
      </w:r>
      <w:r w:rsidR="006505DD" w:rsidRPr="00A76D46">
        <w:rPr>
          <w:rFonts w:ascii="Times New Roman" w:hAnsi="Times New Roman" w:cs="Times New Roman"/>
          <w:sz w:val="24"/>
          <w:szCs w:val="24"/>
        </w:rPr>
        <w:t>.“</w:t>
      </w:r>
    </w:p>
    <w:p w14:paraId="0B2331E1" w14:textId="080B05D7" w:rsidR="005832AA" w:rsidRPr="00A76D46" w:rsidRDefault="002619B0"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dle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ZOTERO_ITEM CSL_CITATION {"citationID":"YEceDggR","properties":{"formattedCitation":"(Choutka 1983)","plainCitation":"(Choutka 1983)","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Choutka 1983)</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w:t>
      </w:r>
      <w:r w:rsidR="00DE087E" w:rsidRPr="00A76D46">
        <w:rPr>
          <w:rFonts w:ascii="Times New Roman" w:hAnsi="Times New Roman" w:cs="Times New Roman"/>
          <w:sz w:val="24"/>
          <w:szCs w:val="24"/>
        </w:rPr>
        <w:t>„se obratností</w:t>
      </w:r>
      <w:r w:rsidR="00DD1A6C" w:rsidRPr="00A76D46">
        <w:rPr>
          <w:rFonts w:ascii="Times New Roman" w:hAnsi="Times New Roman" w:cs="Times New Roman"/>
          <w:sz w:val="24"/>
          <w:szCs w:val="24"/>
        </w:rPr>
        <w:t xml:space="preserve"> obvykle označuje schopnost lehce a účelně koordinovat vlastní pohyby a přizpůsobovat je konkrétním podmínkám řešeného úkolu.</w:t>
      </w:r>
      <w:r w:rsidR="00DE087E" w:rsidRPr="00A76D46">
        <w:rPr>
          <w:rFonts w:ascii="Times New Roman" w:hAnsi="Times New Roman" w:cs="Times New Roman"/>
          <w:sz w:val="24"/>
          <w:szCs w:val="24"/>
        </w:rPr>
        <w:t>“</w:t>
      </w:r>
      <w:r w:rsidR="00DD1A6C" w:rsidRPr="00A76D46">
        <w:rPr>
          <w:rFonts w:ascii="Times New Roman" w:hAnsi="Times New Roman" w:cs="Times New Roman"/>
          <w:sz w:val="24"/>
          <w:szCs w:val="24"/>
        </w:rPr>
        <w:t xml:space="preserve"> </w:t>
      </w:r>
      <w:r w:rsidR="004D1C6B" w:rsidRPr="00A76D46">
        <w:rPr>
          <w:rFonts w:ascii="Times New Roman" w:hAnsi="Times New Roman" w:cs="Times New Roman"/>
          <w:sz w:val="24"/>
          <w:szCs w:val="24"/>
        </w:rPr>
        <w:t xml:space="preserve">Všechny sportovní výkony jsou značně ovlivněny obratností, která je výsledkem jak vrozených, tak získaných koordinačních schopností. </w:t>
      </w:r>
      <w:r w:rsidR="003040F9" w:rsidRPr="00A76D46">
        <w:rPr>
          <w:rFonts w:ascii="Times New Roman" w:hAnsi="Times New Roman" w:cs="Times New Roman"/>
          <w:sz w:val="24"/>
          <w:szCs w:val="24"/>
        </w:rPr>
        <w:t>Důležitou roli hraje</w:t>
      </w:r>
      <w:r w:rsidR="004D1C6B" w:rsidRPr="00A76D46">
        <w:rPr>
          <w:rFonts w:ascii="Times New Roman" w:hAnsi="Times New Roman" w:cs="Times New Roman"/>
          <w:sz w:val="24"/>
          <w:szCs w:val="24"/>
        </w:rPr>
        <w:t xml:space="preserve"> rychlost osvojování </w:t>
      </w:r>
      <w:r w:rsidR="00420514" w:rsidRPr="00A76D46">
        <w:rPr>
          <w:rFonts w:ascii="Times New Roman" w:hAnsi="Times New Roman" w:cs="Times New Roman"/>
          <w:sz w:val="24"/>
          <w:szCs w:val="24"/>
        </w:rPr>
        <w:t xml:space="preserve">a kvalita provedení </w:t>
      </w:r>
      <w:r w:rsidR="004D1C6B" w:rsidRPr="00A76D46">
        <w:rPr>
          <w:rFonts w:ascii="Times New Roman" w:hAnsi="Times New Roman" w:cs="Times New Roman"/>
          <w:sz w:val="24"/>
          <w:szCs w:val="24"/>
        </w:rPr>
        <w:t>složitých pohybových struktur</w:t>
      </w:r>
      <w:r w:rsidR="00420514" w:rsidRPr="00A76D46">
        <w:rPr>
          <w:rFonts w:ascii="Times New Roman" w:hAnsi="Times New Roman" w:cs="Times New Roman"/>
          <w:sz w:val="24"/>
          <w:szCs w:val="24"/>
        </w:rPr>
        <w:t>.</w:t>
      </w:r>
      <w:r w:rsidR="00496E76" w:rsidRPr="00A76D46">
        <w:rPr>
          <w:rFonts w:ascii="Times New Roman" w:hAnsi="Times New Roman" w:cs="Times New Roman"/>
          <w:sz w:val="24"/>
          <w:szCs w:val="24"/>
        </w:rPr>
        <w:t xml:space="preserve"> </w:t>
      </w:r>
      <w:r w:rsidR="00420514" w:rsidRPr="00A76D46">
        <w:rPr>
          <w:rFonts w:ascii="Times New Roman" w:hAnsi="Times New Roman" w:cs="Times New Roman"/>
          <w:sz w:val="24"/>
          <w:szCs w:val="24"/>
        </w:rPr>
        <w:t xml:space="preserve">Dále zmiňuje, že </w:t>
      </w:r>
      <w:r w:rsidR="00D5088B" w:rsidRPr="00A76D46">
        <w:rPr>
          <w:rFonts w:ascii="Times New Roman" w:hAnsi="Times New Roman" w:cs="Times New Roman"/>
          <w:sz w:val="24"/>
          <w:szCs w:val="24"/>
        </w:rPr>
        <w:t xml:space="preserve">ve sportovních hrách má </w:t>
      </w:r>
      <w:r w:rsidR="00D5088B" w:rsidRPr="00A76D46">
        <w:rPr>
          <w:rFonts w:ascii="Times New Roman" w:hAnsi="Times New Roman" w:cs="Times New Roman"/>
          <w:sz w:val="24"/>
          <w:szCs w:val="24"/>
        </w:rPr>
        <w:lastRenderedPageBreak/>
        <w:t xml:space="preserve">obratnost velký význam, </w:t>
      </w:r>
      <w:r w:rsidR="007D2A10" w:rsidRPr="00A76D46">
        <w:rPr>
          <w:rFonts w:ascii="Times New Roman" w:hAnsi="Times New Roman" w:cs="Times New Roman"/>
          <w:sz w:val="24"/>
          <w:szCs w:val="24"/>
        </w:rPr>
        <w:t>„</w:t>
      </w:r>
      <w:r w:rsidR="00D5088B" w:rsidRPr="00A76D46">
        <w:rPr>
          <w:rFonts w:ascii="Times New Roman" w:hAnsi="Times New Roman" w:cs="Times New Roman"/>
          <w:sz w:val="24"/>
          <w:szCs w:val="24"/>
        </w:rPr>
        <w:t>neboť je základem variability řešení neočekávaně vznikajících a často neobyčejně různorodých pohybových úkolů.</w:t>
      </w:r>
      <w:r w:rsidR="007D2A10" w:rsidRPr="00A76D46">
        <w:rPr>
          <w:rFonts w:ascii="Times New Roman" w:hAnsi="Times New Roman" w:cs="Times New Roman"/>
          <w:sz w:val="24"/>
          <w:szCs w:val="24"/>
        </w:rPr>
        <w:t>“</w:t>
      </w:r>
    </w:p>
    <w:p w14:paraId="7FD74D8A" w14:textId="147C926F" w:rsidR="00C17A8A" w:rsidRPr="00A76D46" w:rsidRDefault="009805F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V rychle se měnícím prostředí některých sportů je schopnost rychle reagovat na vnější podněty a správně interpretovat prostor klíčov</w:t>
      </w:r>
      <w:r w:rsidR="009379C4" w:rsidRPr="00A76D46">
        <w:rPr>
          <w:rFonts w:ascii="Times New Roman" w:hAnsi="Times New Roman" w:cs="Times New Roman"/>
          <w:sz w:val="24"/>
          <w:szCs w:val="24"/>
        </w:rPr>
        <w:t>é</w:t>
      </w:r>
      <w:r w:rsidRPr="00A76D46">
        <w:rPr>
          <w:rFonts w:ascii="Times New Roman" w:hAnsi="Times New Roman" w:cs="Times New Roman"/>
          <w:sz w:val="24"/>
          <w:szCs w:val="24"/>
        </w:rPr>
        <w:t xml:space="preserve"> pro úspěch. Ve stejném duchu pak hrají důležitou roli faktory jako rytmus, přesnost, rovnováha a schopnost odhadnout vzdálenost </w:t>
      </w: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OfesLiVQ","properties":{"formattedCitation":"(Moravec 2007)","plainCitation":"(Moravec 2007)","dontUpdate":true,"noteIndex":0},"citationItems":[{"id":107,"uris":["http://zotero.org/users/local/PuTqOBGs/items/2TRT2RRA"],"itemData":{"id":107,"type":"book","ISBN":"978-80-89075-31-7","language":"cs","publisher":"Fakulta telesnej výchovy a športu Univerzity Komenského v Bratislave","source":"is.muni.cz","title":"Teória a didaktika výkonnostného a vrcholového športu","URL":"https://is.muni.cz/publication/761138/cs/Teoria-a-didaktika-vykonnostneho-a-vrcholoveho-sportu/Moravec","author":[{"family":"Moravec","given":"Roman"}],"accessed":{"date-parts":[["2024",4,12]]},"issued":{"date-parts":[["2007"]]}}}],"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Moravec</w:t>
      </w:r>
      <w:r w:rsidR="00911306" w:rsidRPr="00A76D46">
        <w:rPr>
          <w:rFonts w:ascii="Times New Roman" w:hAnsi="Times New Roman" w:cs="Times New Roman"/>
          <w:sz w:val="24"/>
          <w:szCs w:val="24"/>
        </w:rPr>
        <w:t>,</w:t>
      </w:r>
      <w:r w:rsidRPr="00A76D46">
        <w:rPr>
          <w:rFonts w:ascii="Times New Roman" w:hAnsi="Times New Roman" w:cs="Times New Roman"/>
          <w:sz w:val="24"/>
          <w:szCs w:val="24"/>
        </w:rPr>
        <w:t xml:space="preserve"> 2007)</w:t>
      </w:r>
      <w:r w:rsidRPr="00A76D46">
        <w:rPr>
          <w:rFonts w:ascii="Times New Roman" w:hAnsi="Times New Roman" w:cs="Times New Roman"/>
          <w:sz w:val="24"/>
          <w:szCs w:val="24"/>
        </w:rPr>
        <w:fldChar w:fldCharType="end"/>
      </w:r>
      <w:r w:rsidR="00911306" w:rsidRPr="00A76D46">
        <w:rPr>
          <w:rFonts w:ascii="Times New Roman" w:hAnsi="Times New Roman" w:cs="Times New Roman"/>
          <w:sz w:val="24"/>
          <w:szCs w:val="24"/>
        </w:rPr>
        <w:t>.</w:t>
      </w:r>
    </w:p>
    <w:p w14:paraId="04862EFF" w14:textId="60B44C13" w:rsidR="00967F02" w:rsidRPr="00A76D46" w:rsidRDefault="00491D47" w:rsidP="00A76D46">
      <w:pPr>
        <w:pStyle w:val="Nadpis3"/>
        <w:spacing w:line="360" w:lineRule="auto"/>
        <w:jc w:val="both"/>
        <w:rPr>
          <w:rFonts w:ascii="Times New Roman" w:hAnsi="Times New Roman" w:cs="Times New Roman"/>
        </w:rPr>
      </w:pPr>
      <w:bookmarkStart w:id="14" w:name="_Toc164160365"/>
      <w:r w:rsidRPr="00A76D46">
        <w:rPr>
          <w:rFonts w:ascii="Times New Roman" w:hAnsi="Times New Roman" w:cs="Times New Roman"/>
        </w:rPr>
        <w:t>Pohyblivost</w:t>
      </w:r>
      <w:bookmarkEnd w:id="14"/>
    </w:p>
    <w:p w14:paraId="193C5DA4" w14:textId="7E4217AC" w:rsidR="00EC630A" w:rsidRPr="00A76D46" w:rsidRDefault="007C123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V antropomotorice </w:t>
      </w:r>
      <w:r w:rsidR="00FD6A01" w:rsidRPr="00A76D46">
        <w:rPr>
          <w:rFonts w:ascii="Times New Roman" w:hAnsi="Times New Roman" w:cs="Times New Roman"/>
          <w:sz w:val="24"/>
          <w:szCs w:val="24"/>
        </w:rPr>
        <w:t>se v češtině hovoří o kloubní pohyblivosti</w:t>
      </w:r>
      <w:r w:rsidR="00A16EA0" w:rsidRPr="00A76D46">
        <w:rPr>
          <w:rFonts w:ascii="Times New Roman" w:hAnsi="Times New Roman" w:cs="Times New Roman"/>
          <w:sz w:val="24"/>
          <w:szCs w:val="24"/>
        </w:rPr>
        <w:t xml:space="preserve">, v angličtině </w:t>
      </w:r>
      <w:r w:rsidR="00486909" w:rsidRPr="00A76D46">
        <w:rPr>
          <w:rFonts w:ascii="Times New Roman" w:hAnsi="Times New Roman" w:cs="Times New Roman"/>
          <w:sz w:val="24"/>
          <w:szCs w:val="24"/>
        </w:rPr>
        <w:t>se setkáváme s výrazem flexibility</w:t>
      </w:r>
      <w:r w:rsidR="00620202" w:rsidRPr="00A76D46">
        <w:rPr>
          <w:rFonts w:ascii="Times New Roman" w:hAnsi="Times New Roman" w:cs="Times New Roman"/>
          <w:sz w:val="24"/>
          <w:szCs w:val="24"/>
        </w:rPr>
        <w:t xml:space="preserve"> odvozeno z</w:t>
      </w:r>
      <w:r w:rsidR="006B5F4A" w:rsidRPr="00A76D46">
        <w:rPr>
          <w:rFonts w:ascii="Times New Roman" w:hAnsi="Times New Roman" w:cs="Times New Roman"/>
          <w:sz w:val="24"/>
          <w:szCs w:val="24"/>
        </w:rPr>
        <w:t> </w:t>
      </w:r>
      <w:r w:rsidR="00620202" w:rsidRPr="00A76D46">
        <w:rPr>
          <w:rFonts w:ascii="Times New Roman" w:hAnsi="Times New Roman" w:cs="Times New Roman"/>
          <w:sz w:val="24"/>
          <w:szCs w:val="24"/>
        </w:rPr>
        <w:t>latinského</w:t>
      </w:r>
      <w:r w:rsidR="006B5F4A" w:rsidRPr="00A76D46">
        <w:rPr>
          <w:rFonts w:ascii="Times New Roman" w:hAnsi="Times New Roman" w:cs="Times New Roman"/>
          <w:sz w:val="24"/>
          <w:szCs w:val="24"/>
        </w:rPr>
        <w:t xml:space="preserve"> flectre (ohýbat)</w:t>
      </w:r>
      <w:r w:rsidR="00486909" w:rsidRPr="00A76D46">
        <w:rPr>
          <w:rFonts w:ascii="Times New Roman" w:hAnsi="Times New Roman" w:cs="Times New Roman"/>
          <w:sz w:val="24"/>
          <w:szCs w:val="24"/>
        </w:rPr>
        <w:t xml:space="preserve">, v němčině </w:t>
      </w:r>
      <w:r w:rsidR="006B5F4A" w:rsidRPr="00A76D46">
        <w:rPr>
          <w:rFonts w:ascii="Times New Roman" w:hAnsi="Times New Roman" w:cs="Times New Roman"/>
          <w:sz w:val="24"/>
          <w:szCs w:val="24"/>
        </w:rPr>
        <w:t xml:space="preserve">se pak setkáváme s výrazem </w:t>
      </w:r>
      <w:r w:rsidR="004D3D86" w:rsidRPr="00A76D46">
        <w:rPr>
          <w:rFonts w:ascii="Times New Roman" w:hAnsi="Times New Roman" w:cs="Times New Roman"/>
          <w:sz w:val="24"/>
          <w:szCs w:val="24"/>
        </w:rPr>
        <w:t>Flexibili</w:t>
      </w:r>
      <w:r w:rsidR="00C975B7" w:rsidRPr="00A76D46">
        <w:rPr>
          <w:rFonts w:ascii="Times New Roman" w:hAnsi="Times New Roman" w:cs="Times New Roman"/>
          <w:sz w:val="24"/>
          <w:szCs w:val="24"/>
        </w:rPr>
        <w:t>tä</w:t>
      </w:r>
      <w:r w:rsidR="004D3D86" w:rsidRPr="00A76D46">
        <w:rPr>
          <w:rFonts w:ascii="Times New Roman" w:hAnsi="Times New Roman" w:cs="Times New Roman"/>
          <w:sz w:val="24"/>
          <w:szCs w:val="24"/>
        </w:rPr>
        <w:t xml:space="preserve">t </w:t>
      </w:r>
      <w:r w:rsidR="006B5F4A" w:rsidRPr="00A76D46">
        <w:rPr>
          <w:rFonts w:ascii="Times New Roman" w:hAnsi="Times New Roman" w:cs="Times New Roman"/>
          <w:sz w:val="24"/>
          <w:szCs w:val="24"/>
        </w:rPr>
        <w:t xml:space="preserve">a tudíž </w:t>
      </w:r>
      <w:r w:rsidR="00C043FD" w:rsidRPr="00A76D46">
        <w:rPr>
          <w:rFonts w:ascii="Times New Roman" w:hAnsi="Times New Roman" w:cs="Times New Roman"/>
          <w:sz w:val="24"/>
          <w:szCs w:val="24"/>
        </w:rPr>
        <w:t xml:space="preserve">se v češtině můžeme setkat s výrazem flexibilita </w:t>
      </w:r>
      <w:r w:rsidR="00C043FD"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2xO7AeMD","properties":{"formattedCitation":"(M\\uc0\\u283{}kota a Novosad 2005)","plainCitation":"(Měkota a Novosad 2005)","dontUpdate":true,"noteIndex":0},"citationItems":[{"id":77,"uris":["http://zotero.org/users/local/PuTqOBGs/items/JSZL7YF7"],"itemData":{"id":77,"type":"book","edition":"1. vyd","event-place":"Olomouc","ISBN":"978-80-244-0981-8","language":"cze","note":"OCLC: 85144361","publisher":"Univerzita Palackého","publisher-place":"Olomouc","source":"Open WorldCat","title":"Motorické schopnosti","author":[{"family":"Měkota","given":"Karel"},{"family":"Novosad","given":"Jiří"}],"issued":{"date-parts":[["2005"]]}}}],"schema":"https://github.com/citation-style-language/schema/raw/master/csl-citation.json"} </w:instrText>
      </w:r>
      <w:r w:rsidR="00C043FD" w:rsidRPr="00A76D46">
        <w:rPr>
          <w:rFonts w:ascii="Times New Roman" w:hAnsi="Times New Roman" w:cs="Times New Roman"/>
          <w:sz w:val="24"/>
          <w:szCs w:val="24"/>
        </w:rPr>
        <w:fldChar w:fldCharType="separate"/>
      </w:r>
      <w:r w:rsidR="00C043FD" w:rsidRPr="00A76D46">
        <w:rPr>
          <w:rFonts w:ascii="Times New Roman" w:hAnsi="Times New Roman" w:cs="Times New Roman"/>
          <w:kern w:val="0"/>
          <w:sz w:val="24"/>
          <w:szCs w:val="24"/>
        </w:rPr>
        <w:t>(Měkota a Novosa</w:t>
      </w:r>
      <w:r w:rsidR="001A49D9" w:rsidRPr="00A76D46">
        <w:rPr>
          <w:rFonts w:ascii="Times New Roman" w:hAnsi="Times New Roman" w:cs="Times New Roman"/>
          <w:kern w:val="0"/>
          <w:sz w:val="24"/>
          <w:szCs w:val="24"/>
        </w:rPr>
        <w:t xml:space="preserve">d, </w:t>
      </w:r>
      <w:r w:rsidR="00C043FD" w:rsidRPr="00A76D46">
        <w:rPr>
          <w:rFonts w:ascii="Times New Roman" w:hAnsi="Times New Roman" w:cs="Times New Roman"/>
          <w:kern w:val="0"/>
          <w:sz w:val="24"/>
          <w:szCs w:val="24"/>
        </w:rPr>
        <w:t>2005)</w:t>
      </w:r>
      <w:r w:rsidR="00C043FD" w:rsidRPr="00A76D46">
        <w:rPr>
          <w:rFonts w:ascii="Times New Roman" w:hAnsi="Times New Roman" w:cs="Times New Roman"/>
          <w:sz w:val="24"/>
          <w:szCs w:val="24"/>
        </w:rPr>
        <w:fldChar w:fldCharType="end"/>
      </w:r>
      <w:r w:rsidR="001A49D9" w:rsidRPr="00A76D46">
        <w:rPr>
          <w:rFonts w:ascii="Times New Roman" w:hAnsi="Times New Roman" w:cs="Times New Roman"/>
          <w:sz w:val="24"/>
          <w:szCs w:val="24"/>
        </w:rPr>
        <w:t>.</w:t>
      </w:r>
    </w:p>
    <w:p w14:paraId="27797402" w14:textId="2CFF08DB" w:rsidR="00A473F9" w:rsidRPr="00A76D46" w:rsidRDefault="000E532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hyblivost je dle </w:t>
      </w: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Yf8sdWWn","properties":{"formattedCitation":"(Moravec 2007)","plainCitation":"(Moravec 2007)","dontUpdate":true,"noteIndex":0},"citationItems":[{"id":107,"uris":["http://zotero.org/users/local/PuTqOBGs/items/2TRT2RRA"],"itemData":{"id":107,"type":"book","ISBN":"978-80-89075-31-7","language":"cs","publisher":"Fakulta telesnej výchovy a športu Univerzity Komenského v Bratislave","source":"is.muni.cz","title":"Teória a didaktika výkonnostného a vrcholového športu","URL":"https://is.muni.cz/publication/761138/cs/Teoria-a-didaktika-vykonnostneho-a-vrcholoveho-sportu/Moravec","author":[{"family":"Moravec","given":"Roman"}],"accessed":{"date-parts":[["2024",4,12]]},"issued":{"date-parts":[["2007"]]}}}],"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Morav</w:t>
      </w:r>
      <w:r w:rsidR="00C379FE" w:rsidRPr="00A76D46">
        <w:rPr>
          <w:rFonts w:ascii="Times New Roman" w:hAnsi="Times New Roman" w:cs="Times New Roman"/>
          <w:sz w:val="24"/>
          <w:szCs w:val="24"/>
        </w:rPr>
        <w:t>ce</w:t>
      </w:r>
      <w:r w:rsidRPr="00A76D46">
        <w:rPr>
          <w:rFonts w:ascii="Times New Roman" w:hAnsi="Times New Roman" w:cs="Times New Roman"/>
          <w:sz w:val="24"/>
          <w:szCs w:val="24"/>
        </w:rPr>
        <w:t xml:space="preserve"> </w:t>
      </w:r>
      <w:r w:rsidR="00C379FE" w:rsidRPr="00A76D46">
        <w:rPr>
          <w:rFonts w:ascii="Times New Roman" w:hAnsi="Times New Roman" w:cs="Times New Roman"/>
          <w:sz w:val="24"/>
          <w:szCs w:val="24"/>
        </w:rPr>
        <w:t>(</w:t>
      </w:r>
      <w:r w:rsidRPr="00A76D46">
        <w:rPr>
          <w:rFonts w:ascii="Times New Roman" w:hAnsi="Times New Roman" w:cs="Times New Roman"/>
          <w:sz w:val="24"/>
          <w:szCs w:val="24"/>
        </w:rPr>
        <w:t>2007)</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definována jako schopnost provádět</w:t>
      </w:r>
      <w:r w:rsidR="0055428A" w:rsidRPr="00A76D46">
        <w:rPr>
          <w:rFonts w:ascii="Times New Roman" w:hAnsi="Times New Roman" w:cs="Times New Roman"/>
          <w:sz w:val="24"/>
          <w:szCs w:val="24"/>
        </w:rPr>
        <w:t xml:space="preserve"> kloubní</w:t>
      </w:r>
      <w:r w:rsidRPr="00A76D46">
        <w:rPr>
          <w:rFonts w:ascii="Times New Roman" w:hAnsi="Times New Roman" w:cs="Times New Roman"/>
          <w:sz w:val="24"/>
          <w:szCs w:val="24"/>
        </w:rPr>
        <w:t xml:space="preserve"> pohyby v</w:t>
      </w:r>
      <w:r w:rsidR="0055428A" w:rsidRPr="00A76D46">
        <w:rPr>
          <w:rFonts w:ascii="Times New Roman" w:hAnsi="Times New Roman" w:cs="Times New Roman"/>
          <w:sz w:val="24"/>
          <w:szCs w:val="24"/>
        </w:rPr>
        <w:t xml:space="preserve"> potřebném </w:t>
      </w:r>
      <w:r w:rsidRPr="00A76D46">
        <w:rPr>
          <w:rFonts w:ascii="Times New Roman" w:hAnsi="Times New Roman" w:cs="Times New Roman"/>
          <w:sz w:val="24"/>
          <w:szCs w:val="24"/>
        </w:rPr>
        <w:t>rozsahu, což poskytuje sportovcům možnost vykonávat lehké a plynulé pohyby v optimálním rozsahu kloubního systému.</w:t>
      </w:r>
    </w:p>
    <w:p w14:paraId="6C481422" w14:textId="6AAC3305" w:rsidR="000A7C3F" w:rsidRPr="00A76D46" w:rsidRDefault="000A7C3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Dle </w:t>
      </w:r>
      <w:r w:rsidR="003C08D1" w:rsidRPr="00A76D46">
        <w:rPr>
          <w:rFonts w:ascii="Times New Roman" w:hAnsi="Times New Roman" w:cs="Times New Roman"/>
          <w:sz w:val="24"/>
          <w:szCs w:val="24"/>
        </w:rPr>
        <w:fldChar w:fldCharType="begin"/>
      </w:r>
      <w:r w:rsidR="003C08D1" w:rsidRPr="00A76D46">
        <w:rPr>
          <w:rFonts w:ascii="Times New Roman" w:hAnsi="Times New Roman" w:cs="Times New Roman"/>
          <w:sz w:val="24"/>
          <w:szCs w:val="24"/>
        </w:rPr>
        <w:instrText xml:space="preserve"> ADDIN ZOTERO_ITEM CSL_CITATION {"citationID":"J8BC5hlA","properties":{"formattedCitation":"(Choutka 1983)","plainCitation":"(Choutka 1983)","noteIndex":0},"citationItems":[{"id":79,"uris":["http://zotero.org/users/local/PuTqOBGs/items/RGZER3HR"],"itemData":{"id":79,"type":"book","collection-title":"Edice Učebnice pro vysoké školy","publisher":"Státní pedagogické nakl.","title":"Teorie a didaktika sportu","URL":"https://books.google.cz/books?id=hEJHN4ICUpEC","author":[{"family":"Choutka","given":"M."}],"issued":{"date-parts":[["1983"]]}}}],"schema":"https://github.com/citation-style-language/schema/raw/master/csl-citation.json"} </w:instrText>
      </w:r>
      <w:r w:rsidR="003C08D1" w:rsidRPr="00A76D46">
        <w:rPr>
          <w:rFonts w:ascii="Times New Roman" w:hAnsi="Times New Roman" w:cs="Times New Roman"/>
          <w:sz w:val="24"/>
          <w:szCs w:val="24"/>
        </w:rPr>
        <w:fldChar w:fldCharType="separate"/>
      </w:r>
      <w:r w:rsidR="003C08D1" w:rsidRPr="00A76D46">
        <w:rPr>
          <w:rFonts w:ascii="Times New Roman" w:hAnsi="Times New Roman" w:cs="Times New Roman"/>
          <w:sz w:val="24"/>
          <w:szCs w:val="24"/>
        </w:rPr>
        <w:t>(Choutka 1983)</w:t>
      </w:r>
      <w:r w:rsidR="003C08D1" w:rsidRPr="00A76D46">
        <w:rPr>
          <w:rFonts w:ascii="Times New Roman" w:hAnsi="Times New Roman" w:cs="Times New Roman"/>
          <w:sz w:val="24"/>
          <w:szCs w:val="24"/>
        </w:rPr>
        <w:fldChar w:fldCharType="end"/>
      </w:r>
      <w:r w:rsidR="003C08D1" w:rsidRPr="00A76D46">
        <w:rPr>
          <w:rFonts w:ascii="Times New Roman" w:hAnsi="Times New Roman" w:cs="Times New Roman"/>
          <w:sz w:val="24"/>
          <w:szCs w:val="24"/>
        </w:rPr>
        <w:t xml:space="preserve"> se pohyblivost týká schopnosti provádět pohyby v rámci rozsahu lidských pohybů. Je to komplexní pohybová schopnost, ve které rozsah pohybu v kloubech představuje pouze jednu z jejích stránek. Podmíněna je různými faktory, jako je anatomická stavba kloubů, pevnost vazů, pružnost svalů, jejich ohebnost a schopnost svalové relaxace.</w:t>
      </w:r>
    </w:p>
    <w:p w14:paraId="1C3063B4" w14:textId="755A8587" w:rsidR="00060421" w:rsidRPr="00A76D46" w:rsidRDefault="001047B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oOY0ZZl4","properties":{"formattedCitation":"(Dovalil 2002)","plainCitation":"(Dovalil 2002)","dontUpdate":true,"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 xml:space="preserve">Dovalil </w:t>
      </w:r>
      <w:r w:rsidR="006513CB" w:rsidRPr="00A76D46">
        <w:rPr>
          <w:rFonts w:ascii="Times New Roman" w:hAnsi="Times New Roman" w:cs="Times New Roman"/>
          <w:sz w:val="24"/>
          <w:szCs w:val="24"/>
        </w:rPr>
        <w:t>et al.</w:t>
      </w:r>
      <w:r w:rsidR="006513CB" w:rsidRPr="00A76D46">
        <w:rPr>
          <w:rFonts w:ascii="Times New Roman" w:hAnsi="Times New Roman" w:cs="Times New Roman"/>
          <w:sz w:val="24"/>
          <w:szCs w:val="24"/>
        </w:rPr>
        <w:t xml:space="preserve"> </w:t>
      </w:r>
      <w:r w:rsidR="00060421" w:rsidRPr="00A76D46">
        <w:rPr>
          <w:rFonts w:ascii="Times New Roman" w:hAnsi="Times New Roman" w:cs="Times New Roman"/>
          <w:sz w:val="24"/>
          <w:szCs w:val="24"/>
        </w:rPr>
        <w:t>(</w:t>
      </w:r>
      <w:r w:rsidRPr="00A76D46">
        <w:rPr>
          <w:rFonts w:ascii="Times New Roman" w:hAnsi="Times New Roman" w:cs="Times New Roman"/>
          <w:sz w:val="24"/>
          <w:szCs w:val="24"/>
        </w:rPr>
        <w:t>2002)</w:t>
      </w:r>
      <w:r w:rsidRPr="00A76D46">
        <w:rPr>
          <w:rFonts w:ascii="Times New Roman" w:hAnsi="Times New Roman" w:cs="Times New Roman"/>
          <w:sz w:val="24"/>
          <w:szCs w:val="24"/>
        </w:rPr>
        <w:fldChar w:fldCharType="end"/>
      </w:r>
      <w:r w:rsidR="00060421" w:rsidRPr="00A76D46">
        <w:rPr>
          <w:rFonts w:ascii="Times New Roman" w:hAnsi="Times New Roman" w:cs="Times New Roman"/>
          <w:sz w:val="24"/>
          <w:szCs w:val="24"/>
        </w:rPr>
        <w:t xml:space="preserve"> </w:t>
      </w:r>
      <w:r w:rsidR="007633DF" w:rsidRPr="00A76D46">
        <w:rPr>
          <w:rFonts w:ascii="Times New Roman" w:hAnsi="Times New Roman" w:cs="Times New Roman"/>
          <w:sz w:val="24"/>
          <w:szCs w:val="24"/>
        </w:rPr>
        <w:t>zdůrazňuje</w:t>
      </w:r>
      <w:r w:rsidR="00060421" w:rsidRPr="00A76D46">
        <w:rPr>
          <w:rFonts w:ascii="Times New Roman" w:hAnsi="Times New Roman" w:cs="Times New Roman"/>
          <w:sz w:val="24"/>
          <w:szCs w:val="24"/>
        </w:rPr>
        <w:t xml:space="preserve">, že ve specifických sportovních disciplínách, jako je například gymnastika, skoky do vody či plavání, má pohyblivost </w:t>
      </w:r>
      <w:r w:rsidR="00E209CD" w:rsidRPr="00A76D46">
        <w:rPr>
          <w:rFonts w:ascii="Times New Roman" w:hAnsi="Times New Roman" w:cs="Times New Roman"/>
          <w:sz w:val="24"/>
          <w:szCs w:val="24"/>
        </w:rPr>
        <w:t>přímí význam, tudíž</w:t>
      </w:r>
      <w:r w:rsidR="00EF5040" w:rsidRPr="00A76D46">
        <w:rPr>
          <w:rFonts w:ascii="Times New Roman" w:hAnsi="Times New Roman" w:cs="Times New Roman"/>
          <w:sz w:val="24"/>
          <w:szCs w:val="24"/>
        </w:rPr>
        <w:t xml:space="preserve"> </w:t>
      </w:r>
      <w:r w:rsidR="00B21EA0" w:rsidRPr="00A76D46">
        <w:rPr>
          <w:rFonts w:ascii="Times New Roman" w:hAnsi="Times New Roman" w:cs="Times New Roman"/>
          <w:sz w:val="24"/>
          <w:szCs w:val="24"/>
        </w:rPr>
        <w:t>má</w:t>
      </w:r>
      <w:r w:rsidR="00060421" w:rsidRPr="00A76D46">
        <w:rPr>
          <w:rFonts w:ascii="Times New Roman" w:hAnsi="Times New Roman" w:cs="Times New Roman"/>
          <w:sz w:val="24"/>
          <w:szCs w:val="24"/>
        </w:rPr>
        <w:t xml:space="preserve"> rozhodující vliv na výkon.</w:t>
      </w:r>
      <w:r w:rsidR="00B21EA0" w:rsidRPr="00A76D46">
        <w:rPr>
          <w:rFonts w:ascii="Times New Roman" w:hAnsi="Times New Roman" w:cs="Times New Roman"/>
          <w:sz w:val="24"/>
          <w:szCs w:val="24"/>
        </w:rPr>
        <w:t xml:space="preserve"> </w:t>
      </w:r>
      <w:r w:rsidR="00CC0354" w:rsidRPr="00A76D46">
        <w:rPr>
          <w:rFonts w:ascii="Times New Roman" w:hAnsi="Times New Roman" w:cs="Times New Roman"/>
          <w:sz w:val="24"/>
          <w:szCs w:val="24"/>
        </w:rPr>
        <w:t>Dále také zmiňuje, že p</w:t>
      </w:r>
      <w:r w:rsidR="00060421" w:rsidRPr="00A76D46">
        <w:rPr>
          <w:rFonts w:ascii="Times New Roman" w:hAnsi="Times New Roman" w:cs="Times New Roman"/>
          <w:sz w:val="24"/>
          <w:szCs w:val="24"/>
        </w:rPr>
        <w:t>ohyblivost</w:t>
      </w:r>
      <w:r w:rsidR="00343B47" w:rsidRPr="00A76D46">
        <w:rPr>
          <w:rFonts w:ascii="Times New Roman" w:hAnsi="Times New Roman" w:cs="Times New Roman"/>
          <w:sz w:val="24"/>
          <w:szCs w:val="24"/>
        </w:rPr>
        <w:t xml:space="preserve"> se</w:t>
      </w:r>
      <w:r w:rsidR="00060421" w:rsidRPr="00A76D46">
        <w:rPr>
          <w:rFonts w:ascii="Times New Roman" w:hAnsi="Times New Roman" w:cs="Times New Roman"/>
          <w:sz w:val="24"/>
          <w:szCs w:val="24"/>
        </w:rPr>
        <w:t xml:space="preserve"> </w:t>
      </w:r>
      <w:r w:rsidR="00CC0354" w:rsidRPr="00A76D46">
        <w:rPr>
          <w:rFonts w:ascii="Times New Roman" w:hAnsi="Times New Roman" w:cs="Times New Roman"/>
          <w:sz w:val="24"/>
          <w:szCs w:val="24"/>
        </w:rPr>
        <w:t xml:space="preserve">nepřímo </w:t>
      </w:r>
      <w:r w:rsidR="000F4095" w:rsidRPr="00A76D46">
        <w:rPr>
          <w:rFonts w:ascii="Times New Roman" w:hAnsi="Times New Roman" w:cs="Times New Roman"/>
          <w:sz w:val="24"/>
          <w:szCs w:val="24"/>
        </w:rPr>
        <w:t>využ</w:t>
      </w:r>
      <w:r w:rsidR="00DE5698" w:rsidRPr="00A76D46">
        <w:rPr>
          <w:rFonts w:ascii="Times New Roman" w:hAnsi="Times New Roman" w:cs="Times New Roman"/>
          <w:sz w:val="24"/>
          <w:szCs w:val="24"/>
        </w:rPr>
        <w:t>ívá při</w:t>
      </w:r>
      <w:r w:rsidR="00060421" w:rsidRPr="00A76D46">
        <w:rPr>
          <w:rFonts w:ascii="Times New Roman" w:hAnsi="Times New Roman" w:cs="Times New Roman"/>
          <w:sz w:val="24"/>
          <w:szCs w:val="24"/>
        </w:rPr>
        <w:t xml:space="preserve"> hodnocení pohybových schopností projeve</w:t>
      </w:r>
      <w:r w:rsidR="00DE5698" w:rsidRPr="00A76D46">
        <w:rPr>
          <w:rFonts w:ascii="Times New Roman" w:hAnsi="Times New Roman" w:cs="Times New Roman"/>
          <w:sz w:val="24"/>
          <w:szCs w:val="24"/>
        </w:rPr>
        <w:t>m</w:t>
      </w:r>
      <w:r w:rsidR="005E4C1F" w:rsidRPr="00A76D46">
        <w:rPr>
          <w:rFonts w:ascii="Times New Roman" w:hAnsi="Times New Roman" w:cs="Times New Roman"/>
          <w:sz w:val="24"/>
          <w:szCs w:val="24"/>
        </w:rPr>
        <w:t xml:space="preserve"> </w:t>
      </w:r>
      <w:r w:rsidR="00060421" w:rsidRPr="00A76D46">
        <w:rPr>
          <w:rFonts w:ascii="Times New Roman" w:hAnsi="Times New Roman" w:cs="Times New Roman"/>
          <w:sz w:val="24"/>
          <w:szCs w:val="24"/>
        </w:rPr>
        <w:t>ekonomi</w:t>
      </w:r>
      <w:r w:rsidR="005E4C1F" w:rsidRPr="00A76D46">
        <w:rPr>
          <w:rFonts w:ascii="Times New Roman" w:hAnsi="Times New Roman" w:cs="Times New Roman"/>
          <w:sz w:val="24"/>
          <w:szCs w:val="24"/>
        </w:rPr>
        <w:t>čnosti</w:t>
      </w:r>
      <w:r w:rsidR="00060421" w:rsidRPr="00A76D46">
        <w:rPr>
          <w:rFonts w:ascii="Times New Roman" w:hAnsi="Times New Roman" w:cs="Times New Roman"/>
          <w:sz w:val="24"/>
          <w:szCs w:val="24"/>
        </w:rPr>
        <w:t xml:space="preserve"> pohybu a dovednostech.</w:t>
      </w:r>
    </w:p>
    <w:p w14:paraId="77FE5B01" w14:textId="71370EF5" w:rsidR="00593E9D" w:rsidRPr="00A76D46" w:rsidRDefault="00593E9D"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Důsledkem jednostranné intenzivní činnosti nebo nepromyšleného posilování</w:t>
      </w:r>
      <w:r w:rsidR="0057235A" w:rsidRPr="00A76D46">
        <w:rPr>
          <w:rFonts w:ascii="Times New Roman" w:hAnsi="Times New Roman" w:cs="Times New Roman"/>
          <w:sz w:val="24"/>
          <w:szCs w:val="24"/>
        </w:rPr>
        <w:t xml:space="preserve"> může </w:t>
      </w:r>
      <w:r w:rsidR="00C65D0A" w:rsidRPr="00A76D46">
        <w:rPr>
          <w:rFonts w:ascii="Times New Roman" w:hAnsi="Times New Roman" w:cs="Times New Roman"/>
          <w:sz w:val="24"/>
          <w:szCs w:val="24"/>
        </w:rPr>
        <w:t>dojít</w:t>
      </w:r>
      <w:r w:rsidR="0057235A" w:rsidRPr="00A76D46">
        <w:rPr>
          <w:rFonts w:ascii="Times New Roman" w:hAnsi="Times New Roman" w:cs="Times New Roman"/>
          <w:sz w:val="24"/>
          <w:szCs w:val="24"/>
        </w:rPr>
        <w:t xml:space="preserve"> k</w:t>
      </w:r>
      <w:r w:rsidR="007E2EBD" w:rsidRPr="00A76D46">
        <w:rPr>
          <w:rFonts w:ascii="Times New Roman" w:hAnsi="Times New Roman" w:cs="Times New Roman"/>
          <w:sz w:val="24"/>
          <w:szCs w:val="24"/>
        </w:rPr>
        <w:t xml:space="preserve"> tuhosti nebo zkrácením svalů, což implikuje </w:t>
      </w:r>
      <w:r w:rsidR="00C65D0A" w:rsidRPr="00A76D46">
        <w:rPr>
          <w:rFonts w:ascii="Times New Roman" w:hAnsi="Times New Roman" w:cs="Times New Roman"/>
          <w:sz w:val="24"/>
          <w:szCs w:val="24"/>
        </w:rPr>
        <w:t>ke snížené</w:t>
      </w:r>
      <w:r w:rsidR="007E2EBD" w:rsidRPr="00A76D46">
        <w:rPr>
          <w:rFonts w:ascii="Times New Roman" w:hAnsi="Times New Roman" w:cs="Times New Roman"/>
          <w:sz w:val="24"/>
          <w:szCs w:val="24"/>
        </w:rPr>
        <w:t xml:space="preserve"> pohyblivost a </w:t>
      </w:r>
      <w:r w:rsidR="00C65D0A" w:rsidRPr="00A76D46">
        <w:rPr>
          <w:rFonts w:ascii="Times New Roman" w:hAnsi="Times New Roman" w:cs="Times New Roman"/>
          <w:sz w:val="24"/>
          <w:szCs w:val="24"/>
        </w:rPr>
        <w:t xml:space="preserve">zvyšuje se riziko zranění a bolesti </w:t>
      </w:r>
      <w:r w:rsidR="00C65D0A"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ZJDAdGP5","properties":{"formattedCitation":"(Dovalil et al. 2002)","plainCitation":"(Dovalil et al. 2002)","noteIndex":0},"citationItems":[{"id":78,"uris":["http://zotero.org/users/local/PuTqOBGs/items/82XJ9JD8"],"itemData":{"id":78,"type":"book","edition":"Vyd. 1","event-place":"Praha","ISBN":"978-80-7033-760-8","language":"cze","note":"OCLC: 320548714","publisher":"Olympia","publisher-place":"Praha","source":"Open WorldCat","title":"Výkon a trénink ve sportu","author":[{"family":"Dovalil","given":"Josef"},{"literal":"Choutka, Miroslav"},{"literal":"Svoboda, Bohumil"},{"literal":"Hošek, Václav"},{"literal":"Perič, Tomáš"},{"literal":"Potměšil, Jaroslav"},{"literal":"Vránová, Jana"},{"literal":"Bunc, Václav"}],"issued":{"date-parts":[["2002"]]}}}],"schema":"https://github.com/citation-style-language/schema/raw/master/csl-citation.json"} </w:instrText>
      </w:r>
      <w:r w:rsidR="00C65D0A" w:rsidRPr="00A76D46">
        <w:rPr>
          <w:rFonts w:ascii="Times New Roman" w:hAnsi="Times New Roman" w:cs="Times New Roman"/>
          <w:sz w:val="24"/>
          <w:szCs w:val="24"/>
        </w:rPr>
        <w:fldChar w:fldCharType="separate"/>
      </w:r>
      <w:r w:rsidR="00412B8B" w:rsidRPr="00A76D46">
        <w:rPr>
          <w:rFonts w:ascii="Times New Roman" w:hAnsi="Times New Roman" w:cs="Times New Roman"/>
          <w:sz w:val="24"/>
          <w:szCs w:val="24"/>
        </w:rPr>
        <w:t>(Dovalil et al.</w:t>
      </w:r>
      <w:r w:rsidR="008B13DB" w:rsidRPr="00A76D46">
        <w:rPr>
          <w:rFonts w:ascii="Times New Roman" w:hAnsi="Times New Roman" w:cs="Times New Roman"/>
          <w:sz w:val="24"/>
          <w:szCs w:val="24"/>
        </w:rPr>
        <w:t>,</w:t>
      </w:r>
      <w:r w:rsidR="00412B8B" w:rsidRPr="00A76D46">
        <w:rPr>
          <w:rFonts w:ascii="Times New Roman" w:hAnsi="Times New Roman" w:cs="Times New Roman"/>
          <w:sz w:val="24"/>
          <w:szCs w:val="24"/>
        </w:rPr>
        <w:t xml:space="preserve"> 2002)</w:t>
      </w:r>
      <w:r w:rsidR="00C65D0A" w:rsidRPr="00A76D46">
        <w:rPr>
          <w:rFonts w:ascii="Times New Roman" w:hAnsi="Times New Roman" w:cs="Times New Roman"/>
          <w:sz w:val="24"/>
          <w:szCs w:val="24"/>
        </w:rPr>
        <w:fldChar w:fldCharType="end"/>
      </w:r>
      <w:r w:rsidR="00C65D0A" w:rsidRPr="00A76D46">
        <w:rPr>
          <w:rFonts w:ascii="Times New Roman" w:hAnsi="Times New Roman" w:cs="Times New Roman"/>
          <w:sz w:val="24"/>
          <w:szCs w:val="24"/>
        </w:rPr>
        <w:t>.</w:t>
      </w:r>
    </w:p>
    <w:p w14:paraId="5FA30EEA" w14:textId="68EF968F" w:rsidR="009378B8" w:rsidRPr="00A76D46" w:rsidRDefault="003E135C"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Speciální pohyblivost je zaměřena na dosažení úrovně pohyblivosti, kterou musí mít sportovec v konkrétní sportovní disciplíně, zatímco obecná pohyblivost se vyznačuje normální úrovní pohyblivosti</w:t>
      </w:r>
      <w:r w:rsidR="005F1717" w:rsidRPr="00A76D46">
        <w:rPr>
          <w:rFonts w:ascii="Times New Roman" w:hAnsi="Times New Roman" w:cs="Times New Roman"/>
          <w:sz w:val="24"/>
          <w:szCs w:val="24"/>
        </w:rPr>
        <w:t xml:space="preserve"> </w:t>
      </w:r>
      <w:r w:rsidR="005F1717" w:rsidRPr="00A76D46">
        <w:rPr>
          <w:rFonts w:ascii="Times New Roman" w:hAnsi="Times New Roman" w:cs="Times New Roman"/>
          <w:sz w:val="24"/>
          <w:szCs w:val="24"/>
        </w:rPr>
        <w:fldChar w:fldCharType="begin"/>
      </w:r>
      <w:r w:rsidR="00412B8B" w:rsidRPr="00A76D46">
        <w:rPr>
          <w:rFonts w:ascii="Times New Roman" w:hAnsi="Times New Roman" w:cs="Times New Roman"/>
          <w:sz w:val="24"/>
          <w:szCs w:val="24"/>
        </w:rPr>
        <w:instrText xml:space="preserve"> ADDIN ZOTERO_ITEM CSL_CITATION {"citationID":"aquQfd9q","properties":{"formattedCitation":"(Bompa 1999)","plainCitation":"(Bompa 1999)","dontUpdate":true,"noteIndex":0},"citationItems":[{"id":109,"uris":["http://zotero.org/users/local/PuTqOBGs/items/YIXCP696"],"itemData":{"id":109,"type":"book","abstract":"Sports conditioning has advanced tremendously since the era when a “no pain, no gain” philosophy guided the training regimens of athletes. Dr. Tudor Bompa pioneered most of these breakthroughs, proving long ago that it's not only how much and how hard an athlete works but also when and what work is done that determines the athlete's conditioning level. In Periodization Training for Sports, Bompa demonstrates how to use periodized workouts in order to peak at optimal times by manipulating six different training phases: anatomical adaptation, hypertrophy, maximum strength, conversion to power, maintenance, and transition. Coaches and athletes in 32 sports have at their fingertips a proven program that is sure to produce the best results. No more guessing about preseason conditioning, in-season workloads, or appropriate rest and recovery periods; now it's simply a matter of identifying and implementing the information in this book.Presented in a useful format with plenty of ready-made training schedules, Periodization Training for Sports is your best conditioning planner if you want to know what works, why it works, and when it works in the training room and on the practice field. Get in better shape next season, and see the benefits of smarter workouts in competition.","ISBN":"978-0-88011-840-8","language":"en","note":"Google-Books-ID: RpE1iVG2njcC","number-of-pages":"252","publisher":"Human Kinetics","source":"Google Books","title":"Periodization Training for Sports","author":[{"family":"Bompa","given":"Tudor O."}],"issued":{"date-parts":[["1999"]]}}}],"schema":"https://github.com/citation-style-language/schema/raw/master/csl-citation.json"} </w:instrText>
      </w:r>
      <w:r w:rsidR="005F1717" w:rsidRPr="00A76D46">
        <w:rPr>
          <w:rFonts w:ascii="Times New Roman" w:hAnsi="Times New Roman" w:cs="Times New Roman"/>
          <w:sz w:val="24"/>
          <w:szCs w:val="24"/>
        </w:rPr>
        <w:fldChar w:fldCharType="separate"/>
      </w:r>
      <w:r w:rsidR="005F1717" w:rsidRPr="00A76D46">
        <w:rPr>
          <w:rFonts w:ascii="Times New Roman" w:hAnsi="Times New Roman" w:cs="Times New Roman"/>
          <w:sz w:val="24"/>
          <w:szCs w:val="24"/>
        </w:rPr>
        <w:t>(Bompa, 1999)</w:t>
      </w:r>
      <w:r w:rsidR="005F1717" w:rsidRPr="00A76D46">
        <w:rPr>
          <w:rFonts w:ascii="Times New Roman" w:hAnsi="Times New Roman" w:cs="Times New Roman"/>
          <w:sz w:val="24"/>
          <w:szCs w:val="24"/>
        </w:rPr>
        <w:fldChar w:fldCharType="end"/>
      </w:r>
      <w:r w:rsidR="005F1717" w:rsidRPr="00A76D46">
        <w:rPr>
          <w:rFonts w:ascii="Times New Roman" w:hAnsi="Times New Roman" w:cs="Times New Roman"/>
          <w:sz w:val="24"/>
          <w:szCs w:val="24"/>
        </w:rPr>
        <w:t>.</w:t>
      </w:r>
    </w:p>
    <w:p w14:paraId="245B9232" w14:textId="691EF0B6" w:rsidR="002357FE" w:rsidRPr="00A76D46" w:rsidRDefault="002357FE" w:rsidP="00A76D46">
      <w:pPr>
        <w:pStyle w:val="Nadpis2"/>
        <w:spacing w:line="360" w:lineRule="auto"/>
        <w:jc w:val="both"/>
        <w:rPr>
          <w:rFonts w:ascii="Times New Roman" w:hAnsi="Times New Roman" w:cs="Times New Roman"/>
          <w:sz w:val="24"/>
          <w:szCs w:val="24"/>
        </w:rPr>
      </w:pPr>
      <w:bookmarkStart w:id="15" w:name="_Toc164160366"/>
      <w:r w:rsidRPr="00A76D46">
        <w:rPr>
          <w:rFonts w:ascii="Times New Roman" w:hAnsi="Times New Roman" w:cs="Times New Roman"/>
          <w:sz w:val="24"/>
          <w:szCs w:val="24"/>
        </w:rPr>
        <w:lastRenderedPageBreak/>
        <w:t>Měření motorických schopností</w:t>
      </w:r>
      <w:bookmarkEnd w:id="15"/>
    </w:p>
    <w:p w14:paraId="4132BB0E" w14:textId="2B296686" w:rsidR="00BD43D5" w:rsidRPr="00A76D46" w:rsidRDefault="00374DD3"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ro </w:t>
      </w:r>
      <w:r w:rsidR="000A7F17" w:rsidRPr="00A76D46">
        <w:rPr>
          <w:rFonts w:ascii="Times New Roman" w:hAnsi="Times New Roman" w:cs="Times New Roman"/>
          <w:sz w:val="24"/>
          <w:szCs w:val="24"/>
        </w:rPr>
        <w:t>testování</w:t>
      </w:r>
      <w:r w:rsidRPr="00A76D46">
        <w:rPr>
          <w:rFonts w:ascii="Times New Roman" w:hAnsi="Times New Roman" w:cs="Times New Roman"/>
          <w:sz w:val="24"/>
          <w:szCs w:val="24"/>
        </w:rPr>
        <w:t xml:space="preserve"> pohybových schopností se využív</w:t>
      </w:r>
      <w:r w:rsidR="009172C9" w:rsidRPr="00A76D46">
        <w:rPr>
          <w:rFonts w:ascii="Times New Roman" w:hAnsi="Times New Roman" w:cs="Times New Roman"/>
          <w:sz w:val="24"/>
          <w:szCs w:val="24"/>
        </w:rPr>
        <w:t>ají</w:t>
      </w:r>
      <w:r w:rsidRPr="00A76D46">
        <w:rPr>
          <w:rFonts w:ascii="Times New Roman" w:hAnsi="Times New Roman" w:cs="Times New Roman"/>
          <w:sz w:val="24"/>
          <w:szCs w:val="24"/>
        </w:rPr>
        <w:t xml:space="preserve"> motorick</w:t>
      </w:r>
      <w:r w:rsidR="009172C9" w:rsidRPr="00A76D46">
        <w:rPr>
          <w:rFonts w:ascii="Times New Roman" w:hAnsi="Times New Roman" w:cs="Times New Roman"/>
          <w:sz w:val="24"/>
          <w:szCs w:val="24"/>
        </w:rPr>
        <w:t>é</w:t>
      </w:r>
      <w:r w:rsidRPr="00A76D46">
        <w:rPr>
          <w:rFonts w:ascii="Times New Roman" w:hAnsi="Times New Roman" w:cs="Times New Roman"/>
          <w:sz w:val="24"/>
          <w:szCs w:val="24"/>
        </w:rPr>
        <w:t xml:space="preserve"> test</w:t>
      </w:r>
      <w:r w:rsidR="009172C9" w:rsidRPr="00A76D46">
        <w:rPr>
          <w:rFonts w:ascii="Times New Roman" w:hAnsi="Times New Roman" w:cs="Times New Roman"/>
          <w:sz w:val="24"/>
          <w:szCs w:val="24"/>
        </w:rPr>
        <w:t>y</w:t>
      </w:r>
      <w:r w:rsidRPr="00A76D46">
        <w:rPr>
          <w:rFonts w:ascii="Times New Roman" w:hAnsi="Times New Roman" w:cs="Times New Roman"/>
          <w:sz w:val="24"/>
          <w:szCs w:val="24"/>
        </w:rPr>
        <w:t xml:space="preserve">, což jsou standardizované postupy nebo zkoušky, které zahrnují různé pohybové </w:t>
      </w:r>
      <w:r w:rsidR="009D7F56" w:rsidRPr="00A76D46">
        <w:rPr>
          <w:rFonts w:ascii="Times New Roman" w:hAnsi="Times New Roman" w:cs="Times New Roman"/>
          <w:sz w:val="24"/>
          <w:szCs w:val="24"/>
        </w:rPr>
        <w:t>činnosti</w:t>
      </w:r>
      <w:r w:rsidRPr="00A76D46">
        <w:rPr>
          <w:rFonts w:ascii="Times New Roman" w:hAnsi="Times New Roman" w:cs="Times New Roman"/>
          <w:sz w:val="24"/>
          <w:szCs w:val="24"/>
        </w:rPr>
        <w:t xml:space="preserve">. </w:t>
      </w:r>
      <w:r w:rsidR="009D7F56" w:rsidRPr="00A76D46">
        <w:rPr>
          <w:rFonts w:ascii="Times New Roman" w:hAnsi="Times New Roman" w:cs="Times New Roman"/>
          <w:sz w:val="24"/>
          <w:szCs w:val="24"/>
        </w:rPr>
        <w:t>V</w:t>
      </w:r>
      <w:r w:rsidRPr="00A76D46">
        <w:rPr>
          <w:rFonts w:ascii="Times New Roman" w:hAnsi="Times New Roman" w:cs="Times New Roman"/>
          <w:sz w:val="24"/>
          <w:szCs w:val="24"/>
        </w:rPr>
        <w:t xml:space="preserve">ýsledkem je číselné vyjádření úrovně provedení těchto činností nebo dosaženého výsledku. </w:t>
      </w:r>
      <w:r w:rsidR="006B4B17" w:rsidRPr="00A76D46">
        <w:rPr>
          <w:rFonts w:ascii="Times New Roman" w:hAnsi="Times New Roman" w:cs="Times New Roman"/>
          <w:sz w:val="24"/>
          <w:szCs w:val="24"/>
        </w:rPr>
        <w:t>Testování je proces, během kterého se provádí zkouška podle určitého postupu nebo se přiřazují číselné hodnoty k vyhodnocení výsledků. Tento proces je formou měření pohybových schopnost</w:t>
      </w:r>
      <w:r w:rsidR="00BA4F6D" w:rsidRPr="00A76D46">
        <w:rPr>
          <w:rFonts w:ascii="Times New Roman" w:hAnsi="Times New Roman" w:cs="Times New Roman"/>
          <w:sz w:val="24"/>
          <w:szCs w:val="24"/>
        </w:rPr>
        <w:t xml:space="preserve">í </w:t>
      </w:r>
      <w:r w:rsidR="00BA4F6D" w:rsidRPr="00A76D46">
        <w:rPr>
          <w:rFonts w:ascii="Times New Roman" w:hAnsi="Times New Roman" w:cs="Times New Roman"/>
          <w:sz w:val="24"/>
          <w:szCs w:val="24"/>
        </w:rPr>
        <w:fldChar w:fldCharType="begin"/>
      </w:r>
      <w:r w:rsidR="009C3F00" w:rsidRPr="00A76D46">
        <w:rPr>
          <w:rFonts w:ascii="Times New Roman" w:hAnsi="Times New Roman" w:cs="Times New Roman"/>
          <w:sz w:val="24"/>
          <w:szCs w:val="24"/>
        </w:rPr>
        <w:instrText xml:space="preserve"> ADDIN ZOTERO_ITEM CSL_CITATION {"citationID":"fkiSTE2Q","properties":{"formattedCitation":"(M\\uc0\\u283{}kota et al. 1988; H\\uc0\\u225{}jek 2001)","plainCitation":"(Měkota et al. 1988; Hájek 2001)","noteIndex":0},"citationItems":[{"id":113,"uris":["http://zotero.org/users/local/PuTqOBGs/items/99VU7HBM"],"itemData":{"id":113,"type":"book","edition":"1. vyd","event-place":"Praha","language":"cze","note":"OCLC: 39435804","number-of-pages":"179","publisher":"SPN","publisher-place":"Praha","source":"Open WorldCat","title":"Antropomotorika II","title-short":"Antropomotorika II","author":[{"family":"Měkota","given":"Karel"},{"family":"Štěpnička","given":"Jiří"},{"family":"Kovář","given":"Rudolf"}],"issued":{"date-parts":[["1988"]]}}},{"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00BA4F6D" w:rsidRPr="00A76D46">
        <w:rPr>
          <w:rFonts w:ascii="Times New Roman" w:hAnsi="Times New Roman" w:cs="Times New Roman"/>
          <w:sz w:val="24"/>
          <w:szCs w:val="24"/>
        </w:rPr>
        <w:fldChar w:fldCharType="separate"/>
      </w:r>
      <w:r w:rsidR="009C3F00" w:rsidRPr="00A76D46">
        <w:rPr>
          <w:rFonts w:ascii="Times New Roman" w:hAnsi="Times New Roman" w:cs="Times New Roman"/>
          <w:kern w:val="0"/>
          <w:sz w:val="24"/>
          <w:szCs w:val="24"/>
        </w:rPr>
        <w:t>(Měkota et al., 1988; Hájek, 2001)</w:t>
      </w:r>
      <w:r w:rsidR="00BA4F6D" w:rsidRPr="00A76D46">
        <w:rPr>
          <w:rFonts w:ascii="Times New Roman" w:hAnsi="Times New Roman" w:cs="Times New Roman"/>
          <w:sz w:val="24"/>
          <w:szCs w:val="24"/>
        </w:rPr>
        <w:fldChar w:fldCharType="end"/>
      </w:r>
      <w:r w:rsidR="00BA4F6D" w:rsidRPr="00A76D46">
        <w:rPr>
          <w:rFonts w:ascii="Times New Roman" w:hAnsi="Times New Roman" w:cs="Times New Roman"/>
          <w:sz w:val="24"/>
          <w:szCs w:val="24"/>
        </w:rPr>
        <w:t>.</w:t>
      </w:r>
    </w:p>
    <w:p w14:paraId="7577FD4F" w14:textId="6BFB9D8B" w:rsidR="00396ED0" w:rsidRPr="00A76D46" w:rsidRDefault="00396ED0"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odle</w:t>
      </w:r>
      <w:r w:rsidR="0060658F" w:rsidRPr="00A76D46">
        <w:rPr>
          <w:rFonts w:ascii="Times New Roman" w:hAnsi="Times New Roman" w:cs="Times New Roman"/>
          <w:sz w:val="24"/>
          <w:szCs w:val="24"/>
        </w:rPr>
        <w:t xml:space="preserve"> </w:t>
      </w:r>
      <w:r w:rsidR="003D7207" w:rsidRPr="00A76D46">
        <w:rPr>
          <w:rFonts w:ascii="Times New Roman" w:hAnsi="Times New Roman" w:cs="Times New Roman"/>
          <w:sz w:val="24"/>
          <w:szCs w:val="24"/>
        </w:rPr>
        <w:fldChar w:fldCharType="begin"/>
      </w:r>
      <w:r w:rsidR="003D7207" w:rsidRPr="00A76D46">
        <w:rPr>
          <w:rFonts w:ascii="Times New Roman" w:hAnsi="Times New Roman" w:cs="Times New Roman"/>
          <w:sz w:val="24"/>
          <w:szCs w:val="24"/>
        </w:rPr>
        <w:instrText xml:space="preserve"> ADDIN ZOTERO_ITEM CSL_CITATION {"citationID":"Qa0V1nDv","properties":{"formattedCitation":"(M\\uc0\\u283{}kota a Novosad 2005)","plainCitation":"(Měkota a Novosad 2005)","noteIndex":0},"citationItems":[{"id":77,"uris":["http://zotero.org/users/local/PuTqOBGs/items/JSZL7YF7"],"itemData":{"id":77,"type":"book","edition":"1. vyd","event-place":"Olomouc","ISBN":"978-80-244-0981-8","language":"cze","note":"OCLC: 85144361","publisher":"Univerzita Palackého","publisher-place":"Olomouc","source":"Open WorldCat","title":"Motorické schopnosti","author":[{"family":"Měkota","given":"Karel"},{"family":"Novosad","given":"Jiří"}],"issued":{"date-parts":[["2005"]]}}}],"schema":"https://github.com/citation-style-language/schema/raw/master/csl-citation.json"} </w:instrText>
      </w:r>
      <w:r w:rsidR="003D7207" w:rsidRPr="00A76D46">
        <w:rPr>
          <w:rFonts w:ascii="Times New Roman" w:hAnsi="Times New Roman" w:cs="Times New Roman"/>
          <w:sz w:val="24"/>
          <w:szCs w:val="24"/>
        </w:rPr>
        <w:fldChar w:fldCharType="separate"/>
      </w:r>
      <w:r w:rsidR="003D7207" w:rsidRPr="00A76D46">
        <w:rPr>
          <w:rFonts w:ascii="Times New Roman" w:hAnsi="Times New Roman" w:cs="Times New Roman"/>
          <w:kern w:val="0"/>
          <w:sz w:val="24"/>
          <w:szCs w:val="24"/>
        </w:rPr>
        <w:t>Měkot</w:t>
      </w:r>
      <w:r w:rsidR="00CA2F57" w:rsidRPr="00A76D46">
        <w:rPr>
          <w:rFonts w:ascii="Times New Roman" w:hAnsi="Times New Roman" w:cs="Times New Roman"/>
          <w:kern w:val="0"/>
          <w:sz w:val="24"/>
          <w:szCs w:val="24"/>
        </w:rPr>
        <w:t>y</w:t>
      </w:r>
      <w:r w:rsidR="003D7207" w:rsidRPr="00A76D46">
        <w:rPr>
          <w:rFonts w:ascii="Times New Roman" w:hAnsi="Times New Roman" w:cs="Times New Roman"/>
          <w:kern w:val="0"/>
          <w:sz w:val="24"/>
          <w:szCs w:val="24"/>
        </w:rPr>
        <w:t xml:space="preserve"> a Novosad</w:t>
      </w:r>
      <w:r w:rsidR="00CA2F57" w:rsidRPr="00A76D46">
        <w:rPr>
          <w:rFonts w:ascii="Times New Roman" w:hAnsi="Times New Roman" w:cs="Times New Roman"/>
          <w:kern w:val="0"/>
          <w:sz w:val="24"/>
          <w:szCs w:val="24"/>
        </w:rPr>
        <w:t>a</w:t>
      </w:r>
      <w:r w:rsidR="003D7207" w:rsidRPr="00A76D46">
        <w:rPr>
          <w:rFonts w:ascii="Times New Roman" w:hAnsi="Times New Roman" w:cs="Times New Roman"/>
          <w:kern w:val="0"/>
          <w:sz w:val="24"/>
          <w:szCs w:val="24"/>
        </w:rPr>
        <w:t xml:space="preserve"> </w:t>
      </w:r>
      <w:r w:rsidR="00CA2F57" w:rsidRPr="00A76D46">
        <w:rPr>
          <w:rFonts w:ascii="Times New Roman" w:hAnsi="Times New Roman" w:cs="Times New Roman"/>
          <w:kern w:val="0"/>
          <w:sz w:val="24"/>
          <w:szCs w:val="24"/>
        </w:rPr>
        <w:t>(</w:t>
      </w:r>
      <w:r w:rsidR="003D7207" w:rsidRPr="00A76D46">
        <w:rPr>
          <w:rFonts w:ascii="Times New Roman" w:hAnsi="Times New Roman" w:cs="Times New Roman"/>
          <w:kern w:val="0"/>
          <w:sz w:val="24"/>
          <w:szCs w:val="24"/>
        </w:rPr>
        <w:t>2005)</w:t>
      </w:r>
      <w:r w:rsidR="003D7207" w:rsidRPr="00A76D46">
        <w:rPr>
          <w:rFonts w:ascii="Times New Roman" w:hAnsi="Times New Roman" w:cs="Times New Roman"/>
          <w:sz w:val="24"/>
          <w:szCs w:val="24"/>
        </w:rPr>
        <w:fldChar w:fldCharType="end"/>
      </w:r>
      <w:r w:rsidR="003D7207" w:rsidRPr="00A76D46">
        <w:rPr>
          <w:rFonts w:ascii="Times New Roman" w:hAnsi="Times New Roman" w:cs="Times New Roman"/>
          <w:sz w:val="24"/>
          <w:szCs w:val="24"/>
        </w:rPr>
        <w:t xml:space="preserve"> </w:t>
      </w:r>
      <w:r w:rsidRPr="00A76D46">
        <w:rPr>
          <w:rFonts w:ascii="Times New Roman" w:hAnsi="Times New Roman" w:cs="Times New Roman"/>
          <w:sz w:val="24"/>
          <w:szCs w:val="24"/>
        </w:rPr>
        <w:t>pohybové schopnosti</w:t>
      </w:r>
      <w:r w:rsidR="00CA2F57" w:rsidRPr="00A76D46">
        <w:rPr>
          <w:rFonts w:ascii="Times New Roman" w:hAnsi="Times New Roman" w:cs="Times New Roman"/>
          <w:sz w:val="24"/>
          <w:szCs w:val="24"/>
        </w:rPr>
        <w:t xml:space="preserve"> </w:t>
      </w:r>
      <w:r w:rsidR="00CA2F57" w:rsidRPr="00A76D46">
        <w:rPr>
          <w:rFonts w:ascii="Times New Roman" w:hAnsi="Times New Roman" w:cs="Times New Roman"/>
          <w:sz w:val="24"/>
          <w:szCs w:val="24"/>
        </w:rPr>
        <w:t>nelze přímo změřit</w:t>
      </w:r>
      <w:r w:rsidRPr="00A76D46">
        <w:rPr>
          <w:rFonts w:ascii="Times New Roman" w:hAnsi="Times New Roman" w:cs="Times New Roman"/>
          <w:sz w:val="24"/>
          <w:szCs w:val="24"/>
        </w:rPr>
        <w:t>, protože jsou latentní. Místo toho se zaměřujeme na jejich vnější projevy, abychom odhadli jejich úroveň a velikost, často prostřednictvím různých indikátorů, jako jsou motorické testy. Tyto testy jsou považovány za spolehlivé ukazatele určité schopnosti, což nám poskytuje předpoklady o jejich validitě.</w:t>
      </w:r>
    </w:p>
    <w:p w14:paraId="77B87989" w14:textId="44330C9F" w:rsidR="00984E02" w:rsidRPr="00A76D46" w:rsidRDefault="00984E02"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ro zkoumání a diagnostiku pohybových činností a jejich předpokladů je nezbytné je nějakým způsobem zachytit a vyjádřit. Existuje několik metodologických a poznávacích postupů, které se opírají o pozorování, grafické záznamy a kvantifikaci. Tyto postupy můžou být kombinovány a vždy jsou doprovázeny nějakým způsobem záznamu, ať už verbálním, grafickým nebo číselným. Takovýmto způsobem zobrazování a fixace pohybových činností je možné lépe porozumět jejich charakteristikám a hodnotit je u jednotlivců i skupin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ZOTERO_ITEM CSL_CITATION {"citationID":"PWYYHTfe","properties":{"formattedCitation":"(M\\uc0\\u283{}kota et al. 1988)","plainCitation":"(Měkota et al. 1988)","noteIndex":0},"citationItems":[{"id":113,"uris":["http://zotero.org/users/local/PuTqOBGs/items/99VU7HBM"],"itemData":{"id":113,"type":"book","edition":"1. vyd","event-place":"Praha","language":"cze","note":"OCLC: 39435804","number-of-pages":"179","publisher":"SPN","publisher-place":"Praha","source":"Open WorldCat","title":"Antropomotorika II","title-short":"Antropomotorika II","author":[{"family":"Měkota","given":"Karel"},{"family":"Štěpnička","given":"Jiří"},{"family":"Kovář","given":"Rudolf"}],"issued":{"date-parts":[["1988"]]}}}],"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Měkota et al., 1988)</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w:t>
      </w:r>
    </w:p>
    <w:p w14:paraId="071B81D2" w14:textId="2A062EE8" w:rsidR="00656189" w:rsidRPr="00A76D46" w:rsidRDefault="00656189"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ZOTERO_ITEM CSL_CITATION {"citationID":"4PIEFz1b","properties":{"formattedCitation":"(H\\uc0\\u225{}jek 2001)","plainCitation":"(Hájek 2001)","noteIndex":0},"citationItems":[{"id":80,"uris":["http://zotero.org/users/local/PuTqOBGs/items/LL7C2HVT"],"itemData":{"id":80,"type":"book","event-place":"Praha","ISBN":"978-80-7290-063-3","language":"cze","note":"OCLC: 51190297","publisher":"Univerzita Karlova, Pedagogická fakulta","publisher-place":"Praha","source":"Open WorldCat","title":"Antropomotorika","author":[{"family":"Hájek","given":"Jeroným"}],"issued":{"date-parts":[["2001"]]}}}],"schema":"https://github.com/citation-style-language/schema/raw/master/csl-citation.json"} </w:instrText>
      </w:r>
      <w:r w:rsidRPr="00A76D46">
        <w:rPr>
          <w:rFonts w:ascii="Times New Roman" w:hAnsi="Times New Roman" w:cs="Times New Roman"/>
          <w:sz w:val="24"/>
          <w:szCs w:val="24"/>
        </w:rPr>
        <w:fldChar w:fldCharType="separate"/>
      </w:r>
      <w:r w:rsidRPr="00A76D46">
        <w:rPr>
          <w:rFonts w:ascii="Times New Roman" w:hAnsi="Times New Roman" w:cs="Times New Roman"/>
          <w:kern w:val="0"/>
          <w:sz w:val="24"/>
          <w:szCs w:val="24"/>
        </w:rPr>
        <w:t>Hájek (2001)</w:t>
      </w:r>
      <w:r w:rsidRPr="00A76D46">
        <w:rPr>
          <w:rFonts w:ascii="Times New Roman" w:hAnsi="Times New Roman" w:cs="Times New Roman"/>
          <w:sz w:val="24"/>
          <w:szCs w:val="24"/>
        </w:rPr>
        <w:fldChar w:fldCharType="end"/>
      </w:r>
      <w:r w:rsidRPr="00A76D46">
        <w:rPr>
          <w:rFonts w:ascii="Times New Roman" w:hAnsi="Times New Roman" w:cs="Times New Roman"/>
          <w:sz w:val="24"/>
          <w:szCs w:val="24"/>
        </w:rPr>
        <w:t xml:space="preserve"> </w:t>
      </w:r>
      <w:r w:rsidR="00BD43D5" w:rsidRPr="00A76D46">
        <w:rPr>
          <w:rFonts w:ascii="Times New Roman" w:hAnsi="Times New Roman" w:cs="Times New Roman"/>
          <w:sz w:val="24"/>
          <w:szCs w:val="24"/>
        </w:rPr>
        <w:t xml:space="preserve">definuje standardizovaný test jako reprodukovatelný a opakovatelný, což znamená schopnost aplikovat test na různých místech, časech a s různými examinátory. Tento přístup minimalizuje vliv prostředí a examinátora a zahrnuje použití standardizovaných pomůcek a přesných instrukcí pro zadání. </w:t>
      </w:r>
      <w:r w:rsidR="000F6AC7" w:rsidRPr="00A76D46">
        <w:rPr>
          <w:rFonts w:ascii="Times New Roman" w:hAnsi="Times New Roman" w:cs="Times New Roman"/>
          <w:sz w:val="24"/>
          <w:szCs w:val="24"/>
        </w:rPr>
        <w:t>Dále zmiňuje, že jeho d</w:t>
      </w:r>
      <w:r w:rsidR="00BD43D5" w:rsidRPr="00A76D46">
        <w:rPr>
          <w:rFonts w:ascii="Times New Roman" w:hAnsi="Times New Roman" w:cs="Times New Roman"/>
          <w:sz w:val="24"/>
          <w:szCs w:val="24"/>
        </w:rPr>
        <w:t>ůležitou charakteristikou je autentičnost, spolehlivost a platnost testu, což zajišťuje jeho reliabilitu a validitu. Součástí standardizovaného testu je také stanovený postup testování a systém hodnocení výsledků, který často využívá testové normy.</w:t>
      </w:r>
    </w:p>
    <w:p w14:paraId="2C9D4343" w14:textId="35593601" w:rsidR="00A21E1E" w:rsidRPr="00A76D46" w:rsidRDefault="00AF716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Různé druhy motorických testů se liší podle toho, kde jsou prováděny a jak jsou organizovány. Laboratorní testy, které se provádějí v kontrolovaném vnitřním prostředí, mají větší tendenci k standardizaci díky použití speciálních přístrojů, které umožňují stabilní podmínky. To znamená, že je možné minimalizovat negativní vlivy prostředí jako teplota, vlhkost nebo proudění vzduchu. Na druhou stranu, terénní testování je méně náročné na čas, personál a finanční prostředky, což může být klíčovým faktorem pro mnoho týmů.</w:t>
      </w:r>
      <w:r w:rsidRPr="00A76D46">
        <w:rPr>
          <w:rFonts w:ascii="Times New Roman" w:hAnsi="Times New Roman" w:cs="Times New Roman"/>
          <w:sz w:val="24"/>
          <w:szCs w:val="24"/>
        </w:rPr>
        <w:t xml:space="preserve"> </w:t>
      </w:r>
      <w:r w:rsidR="0040571B" w:rsidRPr="00A76D46">
        <w:rPr>
          <w:rFonts w:ascii="Times New Roman" w:hAnsi="Times New Roman" w:cs="Times New Roman"/>
          <w:sz w:val="24"/>
          <w:szCs w:val="24"/>
        </w:rPr>
        <w:lastRenderedPageBreak/>
        <w:t>Nejčastějšími terénními testy jsou běhy, skoky či hody.</w:t>
      </w:r>
      <w:r w:rsidR="008B3371" w:rsidRPr="00A76D46">
        <w:rPr>
          <w:rFonts w:ascii="Times New Roman" w:hAnsi="Times New Roman" w:cs="Times New Roman"/>
          <w:sz w:val="24"/>
          <w:szCs w:val="24"/>
        </w:rPr>
        <w:t xml:space="preserve"> T</w:t>
      </w:r>
      <w:r w:rsidRPr="00A76D46">
        <w:rPr>
          <w:rFonts w:ascii="Times New Roman" w:hAnsi="Times New Roman" w:cs="Times New Roman"/>
          <w:sz w:val="24"/>
          <w:szCs w:val="24"/>
        </w:rPr>
        <w:t xml:space="preserve">erénní testy umožňují testovat více sportovců současně, </w:t>
      </w:r>
      <w:r w:rsidR="00DE7E9C" w:rsidRPr="00A76D46">
        <w:rPr>
          <w:rFonts w:ascii="Times New Roman" w:hAnsi="Times New Roman" w:cs="Times New Roman"/>
          <w:sz w:val="24"/>
          <w:szCs w:val="24"/>
        </w:rPr>
        <w:t xml:space="preserve">ale </w:t>
      </w:r>
      <w:r w:rsidRPr="00A76D46">
        <w:rPr>
          <w:rFonts w:ascii="Times New Roman" w:hAnsi="Times New Roman" w:cs="Times New Roman"/>
          <w:sz w:val="24"/>
          <w:szCs w:val="24"/>
        </w:rPr>
        <w:t>jejich přesnost není tak vysoká jako u laboratorních testů.</w:t>
      </w:r>
    </w:p>
    <w:p w14:paraId="364C18F6" w14:textId="77777777" w:rsidR="00BC73E4" w:rsidRPr="00A76D46" w:rsidRDefault="00FE64AD" w:rsidP="00A76D46">
      <w:pPr>
        <w:pStyle w:val="Nadpis1"/>
        <w:jc w:val="both"/>
        <w:rPr>
          <w:rStyle w:val="normaltextrun"/>
          <w:rFonts w:ascii="Times New Roman" w:hAnsi="Times New Roman" w:cs="Times New Roman"/>
          <w:sz w:val="24"/>
          <w:szCs w:val="24"/>
        </w:rPr>
      </w:pPr>
      <w:bookmarkStart w:id="16" w:name="_Toc164160367"/>
      <w:r w:rsidRPr="00A76D46">
        <w:rPr>
          <w:rStyle w:val="normaltextrun"/>
          <w:rFonts w:ascii="Times New Roman" w:hAnsi="Times New Roman" w:cs="Times New Roman"/>
          <w:sz w:val="24"/>
          <w:szCs w:val="24"/>
        </w:rPr>
        <w:t>CÍ</w:t>
      </w:r>
      <w:r w:rsidR="00AA18EC" w:rsidRPr="00A76D46">
        <w:rPr>
          <w:rStyle w:val="normaltextrun"/>
          <w:rFonts w:ascii="Times New Roman" w:hAnsi="Times New Roman" w:cs="Times New Roman"/>
          <w:sz w:val="24"/>
          <w:szCs w:val="24"/>
        </w:rPr>
        <w:t>LE, VĚDECKÉ OTÁZKY A HYPOTÉZY</w:t>
      </w:r>
      <w:bookmarkEnd w:id="16"/>
    </w:p>
    <w:p w14:paraId="68468705" w14:textId="3C424311" w:rsidR="009B119D" w:rsidRPr="00A76D46" w:rsidRDefault="009B119D" w:rsidP="00A76D46">
      <w:pPr>
        <w:pStyle w:val="Nadpis2"/>
        <w:spacing w:line="360" w:lineRule="auto"/>
        <w:jc w:val="both"/>
        <w:rPr>
          <w:rFonts w:ascii="Times New Roman" w:hAnsi="Times New Roman" w:cs="Times New Roman"/>
          <w:sz w:val="24"/>
          <w:szCs w:val="24"/>
        </w:rPr>
      </w:pPr>
      <w:bookmarkStart w:id="17" w:name="_Toc164160368"/>
      <w:r w:rsidRPr="00A76D46">
        <w:rPr>
          <w:rFonts w:ascii="Times New Roman" w:hAnsi="Times New Roman" w:cs="Times New Roman"/>
          <w:sz w:val="24"/>
          <w:szCs w:val="24"/>
        </w:rPr>
        <w:t>Cíle práce</w:t>
      </w:r>
      <w:bookmarkEnd w:id="17"/>
    </w:p>
    <w:p w14:paraId="7578EBCB" w14:textId="4E7393EE" w:rsidR="006660D2" w:rsidRPr="00A76D46" w:rsidRDefault="003C6126" w:rsidP="00A76D46">
      <w:pPr>
        <w:spacing w:line="360" w:lineRule="auto"/>
        <w:jc w:val="both"/>
        <w:rPr>
          <w:rFonts w:ascii="Times New Roman" w:hAnsi="Times New Roman" w:cs="Times New Roman"/>
          <w:color w:val="70AD47" w:themeColor="accent6"/>
          <w:sz w:val="24"/>
          <w:szCs w:val="24"/>
        </w:rPr>
      </w:pPr>
      <w:r w:rsidRPr="00A76D46">
        <w:rPr>
          <w:rFonts w:ascii="Times New Roman" w:hAnsi="Times New Roman" w:cs="Times New Roman"/>
          <w:sz w:val="24"/>
          <w:szCs w:val="24"/>
        </w:rPr>
        <w:t xml:space="preserve">Cílem práce je </w:t>
      </w:r>
      <w:r w:rsidR="002445F1" w:rsidRPr="00A76D46">
        <w:rPr>
          <w:rFonts w:ascii="Times New Roman" w:hAnsi="Times New Roman" w:cs="Times New Roman"/>
          <w:sz w:val="24"/>
          <w:szCs w:val="24"/>
        </w:rPr>
        <w:t>komparace</w:t>
      </w:r>
      <w:r w:rsidRPr="00A76D46">
        <w:rPr>
          <w:rFonts w:ascii="Times New Roman" w:hAnsi="Times New Roman" w:cs="Times New Roman"/>
          <w:sz w:val="24"/>
          <w:szCs w:val="24"/>
        </w:rPr>
        <w:t xml:space="preserve"> </w:t>
      </w:r>
      <w:r w:rsidR="002445F1" w:rsidRPr="00A76D46">
        <w:rPr>
          <w:rFonts w:ascii="Times New Roman" w:hAnsi="Times New Roman" w:cs="Times New Roman"/>
          <w:sz w:val="24"/>
          <w:szCs w:val="24"/>
        </w:rPr>
        <w:t>motorických testů nalezených rešerší</w:t>
      </w:r>
      <w:r w:rsidR="007963E1" w:rsidRPr="00A76D46">
        <w:rPr>
          <w:rFonts w:ascii="Times New Roman" w:hAnsi="Times New Roman" w:cs="Times New Roman"/>
          <w:sz w:val="24"/>
          <w:szCs w:val="24"/>
        </w:rPr>
        <w:t xml:space="preserve"> </w:t>
      </w:r>
      <w:r w:rsidR="00D80D1C" w:rsidRPr="00A76D46">
        <w:rPr>
          <w:rFonts w:ascii="Times New Roman" w:hAnsi="Times New Roman" w:cs="Times New Roman"/>
          <w:sz w:val="24"/>
          <w:szCs w:val="24"/>
        </w:rPr>
        <w:t xml:space="preserve">z </w:t>
      </w:r>
      <w:r w:rsidR="007963E1" w:rsidRPr="00A76D46">
        <w:rPr>
          <w:rFonts w:ascii="Times New Roman" w:hAnsi="Times New Roman" w:cs="Times New Roman"/>
          <w:sz w:val="24"/>
          <w:szCs w:val="24"/>
        </w:rPr>
        <w:t>mezinárodních studií s</w:t>
      </w:r>
      <w:r w:rsidR="00C80BDC" w:rsidRPr="00A76D46">
        <w:rPr>
          <w:rFonts w:ascii="Times New Roman" w:hAnsi="Times New Roman" w:cs="Times New Roman"/>
          <w:sz w:val="24"/>
          <w:szCs w:val="24"/>
        </w:rPr>
        <w:t> vybranými motorickými testy</w:t>
      </w:r>
      <w:r w:rsidR="00DC5DDF" w:rsidRPr="00A76D46">
        <w:rPr>
          <w:rFonts w:ascii="Times New Roman" w:hAnsi="Times New Roman" w:cs="Times New Roman"/>
          <w:sz w:val="24"/>
          <w:szCs w:val="24"/>
        </w:rPr>
        <w:t xml:space="preserve"> </w:t>
      </w:r>
      <w:r w:rsidR="00D80D1C" w:rsidRPr="00A76D46">
        <w:rPr>
          <w:rFonts w:ascii="Times New Roman" w:hAnsi="Times New Roman" w:cs="Times New Roman"/>
          <w:sz w:val="24"/>
          <w:szCs w:val="24"/>
        </w:rPr>
        <w:t>prováděnými</w:t>
      </w:r>
      <w:r w:rsidR="00DC5DDF" w:rsidRPr="00A76D46">
        <w:rPr>
          <w:rFonts w:ascii="Times New Roman" w:hAnsi="Times New Roman" w:cs="Times New Roman"/>
          <w:sz w:val="24"/>
          <w:szCs w:val="24"/>
        </w:rPr>
        <w:t xml:space="preserve"> na</w:t>
      </w:r>
      <w:r w:rsidR="00C80BDC" w:rsidRPr="00A76D46">
        <w:rPr>
          <w:rFonts w:ascii="Times New Roman" w:hAnsi="Times New Roman" w:cs="Times New Roman"/>
          <w:sz w:val="24"/>
          <w:szCs w:val="24"/>
        </w:rPr>
        <w:t xml:space="preserve"> </w:t>
      </w:r>
      <w:r w:rsidR="00CF4483" w:rsidRPr="00A76D46">
        <w:rPr>
          <w:rFonts w:ascii="Times New Roman" w:hAnsi="Times New Roman" w:cs="Times New Roman"/>
          <w:sz w:val="24"/>
          <w:szCs w:val="24"/>
        </w:rPr>
        <w:t xml:space="preserve">mladší </w:t>
      </w:r>
      <w:r w:rsidR="00C80BDC" w:rsidRPr="00A76D46">
        <w:rPr>
          <w:rFonts w:ascii="Times New Roman" w:hAnsi="Times New Roman" w:cs="Times New Roman"/>
          <w:sz w:val="24"/>
          <w:szCs w:val="24"/>
        </w:rPr>
        <w:t xml:space="preserve">dorostenecké </w:t>
      </w:r>
      <w:r w:rsidR="00DC5DDF" w:rsidRPr="00A76D46">
        <w:rPr>
          <w:rFonts w:ascii="Times New Roman" w:hAnsi="Times New Roman" w:cs="Times New Roman"/>
          <w:sz w:val="24"/>
          <w:szCs w:val="24"/>
        </w:rPr>
        <w:t xml:space="preserve">kategorii v pražském </w:t>
      </w:r>
      <w:r w:rsidR="006D49D0" w:rsidRPr="00A76D46">
        <w:rPr>
          <w:rFonts w:ascii="Times New Roman" w:hAnsi="Times New Roman" w:cs="Times New Roman"/>
          <w:sz w:val="24"/>
          <w:szCs w:val="24"/>
        </w:rPr>
        <w:t>prvoligovém klubu.</w:t>
      </w:r>
      <w:r w:rsidR="0018330C" w:rsidRPr="00A76D46">
        <w:rPr>
          <w:rFonts w:ascii="Times New Roman" w:hAnsi="Times New Roman" w:cs="Times New Roman"/>
          <w:sz w:val="24"/>
          <w:szCs w:val="24"/>
        </w:rPr>
        <w:t xml:space="preserve"> </w:t>
      </w:r>
      <w:r w:rsidRPr="00A76D46">
        <w:rPr>
          <w:rFonts w:ascii="Times New Roman" w:hAnsi="Times New Roman" w:cs="Times New Roman"/>
          <w:sz w:val="24"/>
          <w:szCs w:val="24"/>
        </w:rPr>
        <w:t xml:space="preserve">Klade se důraz na to, zda </w:t>
      </w:r>
      <w:r w:rsidRPr="00A76D46">
        <w:rPr>
          <w:rFonts w:ascii="Times New Roman" w:hAnsi="Times New Roman" w:cs="Times New Roman"/>
          <w:color w:val="70AD47" w:themeColor="accent6"/>
          <w:sz w:val="24"/>
          <w:szCs w:val="24"/>
        </w:rPr>
        <w:t>jsme spolu s mým vedoucím práce vybrali vhodné</w:t>
      </w:r>
      <w:r w:rsidR="00A45EB2" w:rsidRPr="00A76D46">
        <w:rPr>
          <w:rFonts w:ascii="Times New Roman" w:hAnsi="Times New Roman" w:cs="Times New Roman"/>
          <w:color w:val="70AD47" w:themeColor="accent6"/>
          <w:sz w:val="24"/>
          <w:szCs w:val="24"/>
        </w:rPr>
        <w:t>, či podobné</w:t>
      </w:r>
      <w:r w:rsidRPr="00A76D46">
        <w:rPr>
          <w:rFonts w:ascii="Times New Roman" w:hAnsi="Times New Roman" w:cs="Times New Roman"/>
          <w:color w:val="70AD47" w:themeColor="accent6"/>
          <w:sz w:val="24"/>
          <w:szCs w:val="24"/>
        </w:rPr>
        <w:t xml:space="preserve"> testy pro hodnocení motorických schopností a jak se naše výsledky shodují či liší od výsledků ostatních zkoumaných studií. Tento komparativní přístup nám může poskytnout hlubší </w:t>
      </w:r>
      <w:r w:rsidR="004D5B75" w:rsidRPr="00A76D46">
        <w:rPr>
          <w:rFonts w:ascii="Times New Roman" w:hAnsi="Times New Roman" w:cs="Times New Roman"/>
          <w:color w:val="70AD47" w:themeColor="accent6"/>
          <w:sz w:val="24"/>
          <w:szCs w:val="24"/>
        </w:rPr>
        <w:t>pohled</w:t>
      </w:r>
      <w:r w:rsidRPr="00A76D46">
        <w:rPr>
          <w:rFonts w:ascii="Times New Roman" w:hAnsi="Times New Roman" w:cs="Times New Roman"/>
          <w:color w:val="70AD47" w:themeColor="accent6"/>
          <w:sz w:val="24"/>
          <w:szCs w:val="24"/>
        </w:rPr>
        <w:t xml:space="preserve"> do motorických schopností hráčů házené a umožní identifikovat oblasti, které by mohly být vylepšeny v rámci tréninkových programů.</w:t>
      </w:r>
    </w:p>
    <w:p w14:paraId="715CA331" w14:textId="51AC6808" w:rsidR="009B119D" w:rsidRPr="00A76D46" w:rsidRDefault="009B119D" w:rsidP="00A76D46">
      <w:pPr>
        <w:pStyle w:val="Nadpis2"/>
        <w:spacing w:line="360" w:lineRule="auto"/>
        <w:jc w:val="both"/>
        <w:rPr>
          <w:rFonts w:ascii="Times New Roman" w:hAnsi="Times New Roman" w:cs="Times New Roman"/>
          <w:sz w:val="24"/>
          <w:szCs w:val="24"/>
        </w:rPr>
      </w:pPr>
      <w:bookmarkStart w:id="18" w:name="_Toc164160369"/>
      <w:r w:rsidRPr="00A76D46">
        <w:rPr>
          <w:rFonts w:ascii="Times New Roman" w:hAnsi="Times New Roman" w:cs="Times New Roman"/>
          <w:sz w:val="24"/>
          <w:szCs w:val="24"/>
        </w:rPr>
        <w:t>Vědecké otázky</w:t>
      </w:r>
      <w:bookmarkEnd w:id="18"/>
    </w:p>
    <w:p w14:paraId="062315B6" w14:textId="11249F90" w:rsidR="009B119D" w:rsidRPr="00A76D46" w:rsidRDefault="009B119D" w:rsidP="00A76D46">
      <w:pPr>
        <w:pStyle w:val="Nadpis2"/>
        <w:spacing w:line="360" w:lineRule="auto"/>
        <w:jc w:val="both"/>
        <w:rPr>
          <w:rFonts w:ascii="Times New Roman" w:hAnsi="Times New Roman" w:cs="Times New Roman"/>
          <w:sz w:val="24"/>
          <w:szCs w:val="24"/>
        </w:rPr>
      </w:pPr>
      <w:bookmarkStart w:id="19" w:name="_Toc164160370"/>
      <w:r w:rsidRPr="00A76D46">
        <w:rPr>
          <w:rFonts w:ascii="Times New Roman" w:hAnsi="Times New Roman" w:cs="Times New Roman"/>
          <w:sz w:val="24"/>
          <w:szCs w:val="24"/>
        </w:rPr>
        <w:t>Hypotézy</w:t>
      </w:r>
      <w:bookmarkEnd w:id="19"/>
    </w:p>
    <w:p w14:paraId="206654C2" w14:textId="77777777" w:rsidR="00BC73E4" w:rsidRPr="00A76D46" w:rsidRDefault="00BC73E4" w:rsidP="00A76D46">
      <w:pPr>
        <w:pStyle w:val="Nadpis1"/>
        <w:jc w:val="both"/>
        <w:rPr>
          <w:rFonts w:ascii="Times New Roman" w:hAnsi="Times New Roman" w:cs="Times New Roman"/>
          <w:sz w:val="24"/>
          <w:szCs w:val="24"/>
        </w:rPr>
      </w:pPr>
      <w:bookmarkStart w:id="20" w:name="_Toc164160371"/>
      <w:r w:rsidRPr="00A76D46">
        <w:rPr>
          <w:rStyle w:val="normaltextrun"/>
          <w:rFonts w:ascii="Times New Roman" w:hAnsi="Times New Roman" w:cs="Times New Roman"/>
          <w:sz w:val="24"/>
          <w:szCs w:val="24"/>
        </w:rPr>
        <w:t>METODOLOGICKÁ ČÁST</w:t>
      </w:r>
      <w:bookmarkEnd w:id="20"/>
      <w:r w:rsidRPr="00A76D46">
        <w:rPr>
          <w:rStyle w:val="eop"/>
          <w:rFonts w:ascii="Times New Roman" w:hAnsi="Times New Roman" w:cs="Times New Roman"/>
          <w:sz w:val="24"/>
          <w:szCs w:val="24"/>
        </w:rPr>
        <w:t> </w:t>
      </w:r>
    </w:p>
    <w:p w14:paraId="2DEA1F12" w14:textId="77777777" w:rsidR="00FE4B39" w:rsidRPr="00A76D46" w:rsidRDefault="00FE4B39" w:rsidP="00A76D46">
      <w:pPr>
        <w:pStyle w:val="Nadpis2"/>
        <w:spacing w:line="360" w:lineRule="auto"/>
        <w:jc w:val="both"/>
        <w:rPr>
          <w:rStyle w:val="normaltextrun"/>
          <w:rFonts w:ascii="Times New Roman" w:hAnsi="Times New Roman" w:cs="Times New Roman"/>
          <w:sz w:val="24"/>
          <w:szCs w:val="24"/>
        </w:rPr>
      </w:pPr>
      <w:bookmarkStart w:id="21" w:name="_Toc164160372"/>
      <w:r w:rsidRPr="00A76D46">
        <w:rPr>
          <w:rStyle w:val="normaltextrun"/>
          <w:rFonts w:ascii="Times New Roman" w:hAnsi="Times New Roman" w:cs="Times New Roman"/>
          <w:sz w:val="24"/>
          <w:szCs w:val="24"/>
        </w:rPr>
        <w:t>Proces výzkumu</w:t>
      </w:r>
      <w:bookmarkEnd w:id="21"/>
    </w:p>
    <w:p w14:paraId="6889F57E" w14:textId="5A38A1B2" w:rsidR="0065341E" w:rsidRPr="00A76D46" w:rsidRDefault="00EA7EEE"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Všichni hráči podstoupili individuální testování, přičemž testy probíhaly </w:t>
      </w:r>
      <w:r w:rsidR="007F1CA0" w:rsidRPr="00A76D46">
        <w:rPr>
          <w:rFonts w:ascii="Times New Roman" w:hAnsi="Times New Roman" w:cs="Times New Roman"/>
          <w:sz w:val="24"/>
          <w:szCs w:val="24"/>
        </w:rPr>
        <w:t xml:space="preserve">ve stejný den </w:t>
      </w:r>
      <w:r w:rsidRPr="00A76D46">
        <w:rPr>
          <w:rFonts w:ascii="Times New Roman" w:hAnsi="Times New Roman" w:cs="Times New Roman"/>
          <w:sz w:val="24"/>
          <w:szCs w:val="24"/>
        </w:rPr>
        <w:t>ve stanoveném pořadí</w:t>
      </w:r>
      <w:r w:rsidR="00E5740F" w:rsidRPr="00A76D46">
        <w:rPr>
          <w:rFonts w:ascii="Times New Roman" w:hAnsi="Times New Roman" w:cs="Times New Roman"/>
          <w:sz w:val="24"/>
          <w:szCs w:val="24"/>
        </w:rPr>
        <w:t xml:space="preserve">: </w:t>
      </w:r>
      <w:r w:rsidRPr="00AF6978">
        <w:rPr>
          <w:rFonts w:ascii="Times New Roman" w:hAnsi="Times New Roman" w:cs="Times New Roman"/>
          <w:color w:val="92D050"/>
          <w:sz w:val="24"/>
          <w:szCs w:val="24"/>
        </w:rPr>
        <w:t>30 metrů sprint, rychlost odho</w:t>
      </w:r>
      <w:r w:rsidR="00E5740F" w:rsidRPr="00AF6978">
        <w:rPr>
          <w:rFonts w:ascii="Times New Roman" w:hAnsi="Times New Roman" w:cs="Times New Roman"/>
          <w:color w:val="92D050"/>
          <w:sz w:val="24"/>
          <w:szCs w:val="24"/>
        </w:rPr>
        <w:t>d</w:t>
      </w:r>
      <w:r w:rsidRPr="00AF6978">
        <w:rPr>
          <w:rFonts w:ascii="Times New Roman" w:hAnsi="Times New Roman" w:cs="Times New Roman"/>
          <w:color w:val="92D050"/>
          <w:sz w:val="24"/>
          <w:szCs w:val="24"/>
        </w:rPr>
        <w:t>u míčem, vertikální a horizontální výskoky a T-test</w:t>
      </w:r>
      <w:r w:rsidRPr="00A76D46">
        <w:rPr>
          <w:rFonts w:ascii="Times New Roman" w:hAnsi="Times New Roman" w:cs="Times New Roman"/>
          <w:sz w:val="24"/>
          <w:szCs w:val="24"/>
        </w:rPr>
        <w:t>.</w:t>
      </w:r>
      <w:r w:rsidR="00F02119" w:rsidRPr="00A76D46">
        <w:rPr>
          <w:rFonts w:ascii="Times New Roman" w:hAnsi="Times New Roman" w:cs="Times New Roman"/>
          <w:sz w:val="24"/>
          <w:szCs w:val="24"/>
        </w:rPr>
        <w:t xml:space="preserve"> </w:t>
      </w:r>
      <w:r w:rsidR="0049029D" w:rsidRPr="00A76D46">
        <w:rPr>
          <w:rFonts w:ascii="Times New Roman" w:hAnsi="Times New Roman" w:cs="Times New Roman"/>
          <w:sz w:val="24"/>
          <w:szCs w:val="24"/>
        </w:rPr>
        <w:t>Každý z testovaných hráčů provedl dva maximální výkon</w:t>
      </w:r>
      <w:r w:rsidR="00925BF7" w:rsidRPr="00A76D46">
        <w:rPr>
          <w:rFonts w:ascii="Times New Roman" w:hAnsi="Times New Roman" w:cs="Times New Roman"/>
          <w:sz w:val="24"/>
          <w:szCs w:val="24"/>
        </w:rPr>
        <w:t>y</w:t>
      </w:r>
      <w:r w:rsidR="00725A5D" w:rsidRPr="00A76D46">
        <w:rPr>
          <w:rFonts w:ascii="Times New Roman" w:hAnsi="Times New Roman" w:cs="Times New Roman"/>
          <w:sz w:val="24"/>
          <w:szCs w:val="24"/>
        </w:rPr>
        <w:t>, které byly odděleny pauzou 5-7 minut</w:t>
      </w:r>
      <w:r w:rsidR="00925BF7" w:rsidRPr="00A76D46">
        <w:rPr>
          <w:rFonts w:ascii="Times New Roman" w:hAnsi="Times New Roman" w:cs="Times New Roman"/>
          <w:sz w:val="24"/>
          <w:szCs w:val="24"/>
        </w:rPr>
        <w:t xml:space="preserve"> a byl </w:t>
      </w:r>
      <w:r w:rsidR="00725A5D" w:rsidRPr="00A76D46">
        <w:rPr>
          <w:rFonts w:ascii="Times New Roman" w:hAnsi="Times New Roman" w:cs="Times New Roman"/>
          <w:sz w:val="24"/>
          <w:szCs w:val="24"/>
        </w:rPr>
        <w:t>zaznamenám</w:t>
      </w:r>
      <w:r w:rsidR="00925BF7" w:rsidRPr="00A76D46">
        <w:rPr>
          <w:rFonts w:ascii="Times New Roman" w:hAnsi="Times New Roman" w:cs="Times New Roman"/>
          <w:sz w:val="24"/>
          <w:szCs w:val="24"/>
        </w:rPr>
        <w:t xml:space="preserve"> jen jeden nejlepší</w:t>
      </w:r>
      <w:r w:rsidR="003F7CA2" w:rsidRPr="00A76D46">
        <w:rPr>
          <w:rFonts w:ascii="Times New Roman" w:hAnsi="Times New Roman" w:cs="Times New Roman"/>
          <w:sz w:val="24"/>
          <w:szCs w:val="24"/>
        </w:rPr>
        <w:t xml:space="preserve"> výsledek.</w:t>
      </w:r>
      <w:r w:rsidR="0065341E" w:rsidRPr="00A76D46">
        <w:rPr>
          <w:rFonts w:ascii="Times New Roman" w:hAnsi="Times New Roman" w:cs="Times New Roman"/>
          <w:sz w:val="24"/>
          <w:szCs w:val="24"/>
        </w:rPr>
        <w:t xml:space="preserve"> </w:t>
      </w:r>
      <w:r w:rsidR="007A552B" w:rsidRPr="00A76D46">
        <w:rPr>
          <w:rFonts w:ascii="Times New Roman" w:hAnsi="Times New Roman" w:cs="Times New Roman"/>
          <w:sz w:val="24"/>
          <w:szCs w:val="24"/>
        </w:rPr>
        <w:t xml:space="preserve">Před </w:t>
      </w:r>
      <w:r w:rsidR="002941E3" w:rsidRPr="00A76D46">
        <w:rPr>
          <w:rFonts w:ascii="Times New Roman" w:hAnsi="Times New Roman" w:cs="Times New Roman"/>
          <w:sz w:val="24"/>
          <w:szCs w:val="24"/>
        </w:rPr>
        <w:t>začátkem testování</w:t>
      </w:r>
      <w:r w:rsidR="00C3519D" w:rsidRPr="00A76D46">
        <w:rPr>
          <w:rFonts w:ascii="Times New Roman" w:hAnsi="Times New Roman" w:cs="Times New Roman"/>
          <w:sz w:val="24"/>
          <w:szCs w:val="24"/>
        </w:rPr>
        <w:t xml:space="preserve"> </w:t>
      </w:r>
      <w:r w:rsidR="00A53A0A" w:rsidRPr="00A76D46">
        <w:rPr>
          <w:rFonts w:ascii="Times New Roman" w:hAnsi="Times New Roman" w:cs="Times New Roman"/>
          <w:sz w:val="24"/>
          <w:szCs w:val="24"/>
        </w:rPr>
        <w:t xml:space="preserve">byli </w:t>
      </w:r>
      <w:r w:rsidR="002941E3" w:rsidRPr="00A76D46">
        <w:rPr>
          <w:rFonts w:ascii="Times New Roman" w:hAnsi="Times New Roman" w:cs="Times New Roman"/>
          <w:sz w:val="24"/>
          <w:szCs w:val="24"/>
        </w:rPr>
        <w:t>hráči vyzván</w:t>
      </w:r>
      <w:r w:rsidR="00A53A0A" w:rsidRPr="00A76D46">
        <w:rPr>
          <w:rFonts w:ascii="Times New Roman" w:hAnsi="Times New Roman" w:cs="Times New Roman"/>
          <w:sz w:val="24"/>
          <w:szCs w:val="24"/>
        </w:rPr>
        <w:t>i</w:t>
      </w:r>
      <w:r w:rsidR="002941E3" w:rsidRPr="00A76D46">
        <w:rPr>
          <w:rFonts w:ascii="Times New Roman" w:hAnsi="Times New Roman" w:cs="Times New Roman"/>
          <w:sz w:val="24"/>
          <w:szCs w:val="24"/>
        </w:rPr>
        <w:t xml:space="preserve"> k</w:t>
      </w:r>
      <w:r w:rsidR="00281E90" w:rsidRPr="00A76D46">
        <w:rPr>
          <w:rFonts w:ascii="Times New Roman" w:hAnsi="Times New Roman" w:cs="Times New Roman"/>
          <w:sz w:val="24"/>
          <w:szCs w:val="24"/>
        </w:rPr>
        <w:t xml:space="preserve"> rozcvičení, které </w:t>
      </w:r>
      <w:r w:rsidR="004922F8" w:rsidRPr="00A76D46">
        <w:rPr>
          <w:rFonts w:ascii="Times New Roman" w:hAnsi="Times New Roman" w:cs="Times New Roman"/>
          <w:sz w:val="24"/>
          <w:szCs w:val="24"/>
        </w:rPr>
        <w:t xml:space="preserve">používali </w:t>
      </w:r>
      <w:r w:rsidR="00C3519D" w:rsidRPr="00A76D46">
        <w:rPr>
          <w:rFonts w:ascii="Times New Roman" w:hAnsi="Times New Roman" w:cs="Times New Roman"/>
          <w:sz w:val="24"/>
          <w:szCs w:val="24"/>
        </w:rPr>
        <w:t>před každým utkání.</w:t>
      </w:r>
    </w:p>
    <w:p w14:paraId="35977E22" w14:textId="0FCEA89C" w:rsidR="00E23D73" w:rsidRPr="00A76D46" w:rsidRDefault="004A4009"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Srovnání vyžadovalo </w:t>
      </w:r>
      <w:r w:rsidR="00BC6DE5" w:rsidRPr="00A76D46">
        <w:rPr>
          <w:rFonts w:ascii="Times New Roman" w:hAnsi="Times New Roman" w:cs="Times New Roman"/>
          <w:sz w:val="24"/>
          <w:szCs w:val="24"/>
        </w:rPr>
        <w:t>p</w:t>
      </w:r>
      <w:r w:rsidRPr="00A76D46">
        <w:rPr>
          <w:rFonts w:ascii="Times New Roman" w:hAnsi="Times New Roman" w:cs="Times New Roman"/>
          <w:sz w:val="24"/>
          <w:szCs w:val="24"/>
        </w:rPr>
        <w:t>roved</w:t>
      </w:r>
      <w:r w:rsidR="00BC6DE5" w:rsidRPr="00A76D46">
        <w:rPr>
          <w:rFonts w:ascii="Times New Roman" w:hAnsi="Times New Roman" w:cs="Times New Roman"/>
          <w:sz w:val="24"/>
          <w:szCs w:val="24"/>
        </w:rPr>
        <w:t xml:space="preserve">ení </w:t>
      </w:r>
      <w:r w:rsidRPr="00A76D46">
        <w:rPr>
          <w:rFonts w:ascii="Times New Roman" w:hAnsi="Times New Roman" w:cs="Times New Roman"/>
          <w:sz w:val="24"/>
          <w:szCs w:val="24"/>
        </w:rPr>
        <w:t>rešerš</w:t>
      </w:r>
      <w:r w:rsidR="00BC6DE5" w:rsidRPr="00A76D46">
        <w:rPr>
          <w:rFonts w:ascii="Times New Roman" w:hAnsi="Times New Roman" w:cs="Times New Roman"/>
          <w:sz w:val="24"/>
          <w:szCs w:val="24"/>
        </w:rPr>
        <w:t>e</w:t>
      </w:r>
      <w:r w:rsidRPr="00A76D46">
        <w:rPr>
          <w:rFonts w:ascii="Times New Roman" w:hAnsi="Times New Roman" w:cs="Times New Roman"/>
          <w:sz w:val="24"/>
          <w:szCs w:val="24"/>
        </w:rPr>
        <w:t xml:space="preserve"> zahraničních studií</w:t>
      </w:r>
      <w:r w:rsidR="00BC6DE5" w:rsidRPr="00A76D46">
        <w:rPr>
          <w:rFonts w:ascii="Times New Roman" w:hAnsi="Times New Roman" w:cs="Times New Roman"/>
          <w:sz w:val="24"/>
          <w:szCs w:val="24"/>
        </w:rPr>
        <w:t>. Zabýval jsem se jen studiemi, které se</w:t>
      </w:r>
      <w:r w:rsidRPr="00A76D46">
        <w:rPr>
          <w:rFonts w:ascii="Times New Roman" w:hAnsi="Times New Roman" w:cs="Times New Roman"/>
          <w:sz w:val="24"/>
          <w:szCs w:val="24"/>
        </w:rPr>
        <w:t xml:space="preserve"> </w:t>
      </w:r>
      <w:r w:rsidR="00DF4025" w:rsidRPr="00A76D46">
        <w:rPr>
          <w:rFonts w:ascii="Times New Roman" w:hAnsi="Times New Roman" w:cs="Times New Roman"/>
          <w:sz w:val="24"/>
          <w:szCs w:val="24"/>
        </w:rPr>
        <w:t>zaměřili</w:t>
      </w:r>
      <w:r w:rsidRPr="00A76D46">
        <w:rPr>
          <w:rFonts w:ascii="Times New Roman" w:hAnsi="Times New Roman" w:cs="Times New Roman"/>
          <w:sz w:val="24"/>
          <w:szCs w:val="24"/>
        </w:rPr>
        <w:t xml:space="preserve"> na </w:t>
      </w:r>
      <w:r w:rsidR="00DF4025" w:rsidRPr="00A76D46">
        <w:rPr>
          <w:rFonts w:ascii="Times New Roman" w:hAnsi="Times New Roman" w:cs="Times New Roman"/>
          <w:sz w:val="24"/>
          <w:szCs w:val="24"/>
        </w:rPr>
        <w:t xml:space="preserve">provádění </w:t>
      </w:r>
      <w:r w:rsidRPr="00A76D46">
        <w:rPr>
          <w:rFonts w:ascii="Times New Roman" w:hAnsi="Times New Roman" w:cs="Times New Roman"/>
          <w:sz w:val="24"/>
          <w:szCs w:val="24"/>
        </w:rPr>
        <w:t>motoric</w:t>
      </w:r>
      <w:r w:rsidR="00DF4025" w:rsidRPr="00A76D46">
        <w:rPr>
          <w:rFonts w:ascii="Times New Roman" w:hAnsi="Times New Roman" w:cs="Times New Roman"/>
          <w:sz w:val="24"/>
          <w:szCs w:val="24"/>
        </w:rPr>
        <w:t>kých</w:t>
      </w:r>
      <w:r w:rsidRPr="00A76D46">
        <w:rPr>
          <w:rFonts w:ascii="Times New Roman" w:hAnsi="Times New Roman" w:cs="Times New Roman"/>
          <w:sz w:val="24"/>
          <w:szCs w:val="24"/>
        </w:rPr>
        <w:t xml:space="preserve"> test</w:t>
      </w:r>
      <w:r w:rsidR="00DF4025" w:rsidRPr="00A76D46">
        <w:rPr>
          <w:rFonts w:ascii="Times New Roman" w:hAnsi="Times New Roman" w:cs="Times New Roman"/>
          <w:sz w:val="24"/>
          <w:szCs w:val="24"/>
        </w:rPr>
        <w:t>ů u</w:t>
      </w:r>
      <w:r w:rsidRPr="00A76D46">
        <w:rPr>
          <w:rFonts w:ascii="Times New Roman" w:hAnsi="Times New Roman" w:cs="Times New Roman"/>
          <w:sz w:val="24"/>
          <w:szCs w:val="24"/>
        </w:rPr>
        <w:t xml:space="preserve"> mladých házenkářů ve věku od 14 do nedovršených 17 let</w:t>
      </w:r>
      <w:r w:rsidR="008468BC" w:rsidRPr="00A76D46">
        <w:rPr>
          <w:rFonts w:ascii="Times New Roman" w:hAnsi="Times New Roman" w:cs="Times New Roman"/>
          <w:sz w:val="24"/>
          <w:szCs w:val="24"/>
        </w:rPr>
        <w:t xml:space="preserve"> a zároveň bylo</w:t>
      </w:r>
      <w:r w:rsidRPr="00A76D46">
        <w:rPr>
          <w:rFonts w:ascii="Times New Roman" w:hAnsi="Times New Roman" w:cs="Times New Roman"/>
          <w:sz w:val="24"/>
          <w:szCs w:val="24"/>
        </w:rPr>
        <w:t xml:space="preserve"> vyžadováno zahrnutí alespoň pěti různých </w:t>
      </w:r>
      <w:r w:rsidR="00171220" w:rsidRPr="00A76D46">
        <w:rPr>
          <w:rFonts w:ascii="Times New Roman" w:hAnsi="Times New Roman" w:cs="Times New Roman"/>
          <w:sz w:val="24"/>
          <w:szCs w:val="24"/>
        </w:rPr>
        <w:t xml:space="preserve">motorických </w:t>
      </w:r>
      <w:r w:rsidRPr="00A76D46">
        <w:rPr>
          <w:rFonts w:ascii="Times New Roman" w:hAnsi="Times New Roman" w:cs="Times New Roman"/>
          <w:sz w:val="24"/>
          <w:szCs w:val="24"/>
        </w:rPr>
        <w:t>testů.</w:t>
      </w:r>
      <w:r w:rsidR="00C2259A" w:rsidRPr="00A76D46">
        <w:rPr>
          <w:rFonts w:ascii="Times New Roman" w:hAnsi="Times New Roman" w:cs="Times New Roman"/>
          <w:sz w:val="24"/>
          <w:szCs w:val="24"/>
        </w:rPr>
        <w:t xml:space="preserve"> </w:t>
      </w:r>
      <w:r w:rsidR="00C94D61" w:rsidRPr="00A76D46">
        <w:rPr>
          <w:rFonts w:ascii="Times New Roman" w:hAnsi="Times New Roman" w:cs="Times New Roman"/>
          <w:sz w:val="24"/>
          <w:szCs w:val="24"/>
        </w:rPr>
        <w:t>Vyhledávání studií zahrnovalo</w:t>
      </w:r>
      <w:r w:rsidR="00890238" w:rsidRPr="00A76D46">
        <w:rPr>
          <w:rFonts w:ascii="Times New Roman" w:hAnsi="Times New Roman" w:cs="Times New Roman"/>
          <w:sz w:val="24"/>
          <w:szCs w:val="24"/>
        </w:rPr>
        <w:t xml:space="preserve"> nejčastěji</w:t>
      </w:r>
      <w:r w:rsidR="00C94D61" w:rsidRPr="00A76D46">
        <w:rPr>
          <w:rFonts w:ascii="Times New Roman" w:hAnsi="Times New Roman" w:cs="Times New Roman"/>
          <w:sz w:val="24"/>
          <w:szCs w:val="24"/>
        </w:rPr>
        <w:t xml:space="preserve"> tyto klíčová slova: "handball",</w:t>
      </w:r>
      <w:r w:rsidR="002754B9" w:rsidRPr="00A76D46">
        <w:rPr>
          <w:rFonts w:ascii="Times New Roman" w:hAnsi="Times New Roman" w:cs="Times New Roman"/>
          <w:sz w:val="24"/>
          <w:szCs w:val="24"/>
        </w:rPr>
        <w:t xml:space="preserve"> "youth",</w:t>
      </w:r>
      <w:r w:rsidR="00C94D61" w:rsidRPr="00A76D46">
        <w:rPr>
          <w:rFonts w:ascii="Times New Roman" w:hAnsi="Times New Roman" w:cs="Times New Roman"/>
          <w:sz w:val="24"/>
          <w:szCs w:val="24"/>
        </w:rPr>
        <w:t xml:space="preserve"> "</w:t>
      </w:r>
      <w:r w:rsidR="00627F1A" w:rsidRPr="00A76D46">
        <w:rPr>
          <w:rFonts w:ascii="Times New Roman" w:hAnsi="Times New Roman" w:cs="Times New Roman"/>
          <w:sz w:val="24"/>
          <w:szCs w:val="24"/>
        </w:rPr>
        <w:t>condition</w:t>
      </w:r>
      <w:r w:rsidR="00C94D61" w:rsidRPr="00A76D46">
        <w:rPr>
          <w:rFonts w:ascii="Times New Roman" w:hAnsi="Times New Roman" w:cs="Times New Roman"/>
          <w:sz w:val="24"/>
          <w:szCs w:val="24"/>
        </w:rPr>
        <w:t>", "</w:t>
      </w:r>
      <w:r w:rsidR="00890238" w:rsidRPr="00A76D46">
        <w:rPr>
          <w:rFonts w:ascii="Times New Roman" w:hAnsi="Times New Roman" w:cs="Times New Roman"/>
          <w:sz w:val="24"/>
          <w:szCs w:val="24"/>
        </w:rPr>
        <w:t>performance</w:t>
      </w:r>
      <w:r w:rsidR="00C94D61" w:rsidRPr="00A76D46">
        <w:rPr>
          <w:rFonts w:ascii="Times New Roman" w:hAnsi="Times New Roman" w:cs="Times New Roman"/>
          <w:sz w:val="24"/>
          <w:szCs w:val="24"/>
        </w:rPr>
        <w:t>"</w:t>
      </w:r>
      <w:r w:rsidR="00890238" w:rsidRPr="00A76D46">
        <w:rPr>
          <w:rFonts w:ascii="Times New Roman" w:hAnsi="Times New Roman" w:cs="Times New Roman"/>
          <w:sz w:val="24"/>
          <w:szCs w:val="24"/>
        </w:rPr>
        <w:t xml:space="preserve"> a</w:t>
      </w:r>
      <w:r w:rsidR="00C94D61" w:rsidRPr="00A76D46">
        <w:rPr>
          <w:rFonts w:ascii="Times New Roman" w:hAnsi="Times New Roman" w:cs="Times New Roman"/>
          <w:sz w:val="24"/>
          <w:szCs w:val="24"/>
        </w:rPr>
        <w:t xml:space="preserve"> "test"</w:t>
      </w:r>
      <w:r w:rsidR="00C3649E" w:rsidRPr="00A76D46">
        <w:rPr>
          <w:rFonts w:ascii="Times New Roman" w:hAnsi="Times New Roman" w:cs="Times New Roman"/>
          <w:sz w:val="24"/>
          <w:szCs w:val="24"/>
        </w:rPr>
        <w:t xml:space="preserve">. </w:t>
      </w:r>
      <w:r w:rsidR="00D70A30" w:rsidRPr="00A76D46">
        <w:rPr>
          <w:rFonts w:ascii="Times New Roman" w:hAnsi="Times New Roman" w:cs="Times New Roman"/>
          <w:sz w:val="24"/>
          <w:szCs w:val="24"/>
        </w:rPr>
        <w:t xml:space="preserve">Literární rešerši jsem </w:t>
      </w:r>
      <w:r w:rsidR="00E23D73" w:rsidRPr="00A76D46">
        <w:rPr>
          <w:rFonts w:ascii="Times New Roman" w:hAnsi="Times New Roman" w:cs="Times New Roman"/>
          <w:sz w:val="24"/>
          <w:szCs w:val="24"/>
        </w:rPr>
        <w:t>provedl</w:t>
      </w:r>
      <w:r w:rsidR="00D70A30" w:rsidRPr="00A76D46">
        <w:rPr>
          <w:rFonts w:ascii="Times New Roman" w:hAnsi="Times New Roman" w:cs="Times New Roman"/>
          <w:sz w:val="24"/>
          <w:szCs w:val="24"/>
        </w:rPr>
        <w:t xml:space="preserve"> </w:t>
      </w:r>
      <w:r w:rsidR="00E23D73" w:rsidRPr="00A76D46">
        <w:rPr>
          <w:rFonts w:ascii="Times New Roman" w:hAnsi="Times New Roman" w:cs="Times New Roman"/>
          <w:sz w:val="24"/>
          <w:szCs w:val="24"/>
        </w:rPr>
        <w:t xml:space="preserve">převážně dle databází PubMed a Web of Science. </w:t>
      </w:r>
    </w:p>
    <w:p w14:paraId="6228E644" w14:textId="7125DE62" w:rsidR="00FC46D7" w:rsidRPr="00A76D46" w:rsidRDefault="00FC46D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Analýza je založena převážně na poznatcích získaných ze zahraničních zdrojů, což implikuje, že v této práci budou nadále používány anglické názvy a zkratky motorických testů, jako například</w:t>
      </w:r>
      <w:r w:rsidR="00D30FD4" w:rsidRPr="00A76D46">
        <w:rPr>
          <w:rFonts w:ascii="Times New Roman" w:hAnsi="Times New Roman" w:cs="Times New Roman"/>
          <w:sz w:val="24"/>
          <w:szCs w:val="24"/>
        </w:rPr>
        <w:t xml:space="preserve"> poloviční T-test</w:t>
      </w:r>
      <w:r w:rsidRPr="00A76D46">
        <w:rPr>
          <w:rFonts w:ascii="Times New Roman" w:hAnsi="Times New Roman" w:cs="Times New Roman"/>
          <w:sz w:val="24"/>
          <w:szCs w:val="24"/>
        </w:rPr>
        <w:t xml:space="preserve"> neboli anglicky</w:t>
      </w:r>
      <w:r w:rsidR="00D30FD4" w:rsidRPr="00A76D46">
        <w:rPr>
          <w:rFonts w:ascii="Times New Roman" w:hAnsi="Times New Roman" w:cs="Times New Roman"/>
          <w:sz w:val="24"/>
          <w:szCs w:val="24"/>
        </w:rPr>
        <w:t xml:space="preserve"> T-half test</w:t>
      </w:r>
      <w:r w:rsidRPr="00A76D46">
        <w:rPr>
          <w:rFonts w:ascii="Times New Roman" w:hAnsi="Times New Roman" w:cs="Times New Roman"/>
          <w:sz w:val="24"/>
          <w:szCs w:val="24"/>
        </w:rPr>
        <w:t xml:space="preserve">, </w:t>
      </w:r>
      <w:r w:rsidR="00D30FD4" w:rsidRPr="00A76D46">
        <w:rPr>
          <w:rFonts w:ascii="Times New Roman" w:hAnsi="Times New Roman" w:cs="Times New Roman"/>
          <w:sz w:val="24"/>
          <w:szCs w:val="24"/>
        </w:rPr>
        <w:t xml:space="preserve">modifikovaný Illinois test </w:t>
      </w:r>
      <w:r w:rsidRPr="00A76D46">
        <w:rPr>
          <w:rFonts w:ascii="Times New Roman" w:hAnsi="Times New Roman" w:cs="Times New Roman"/>
          <w:sz w:val="24"/>
          <w:szCs w:val="24"/>
        </w:rPr>
        <w:t>neboli anglicky</w:t>
      </w:r>
      <w:r w:rsidR="00D30FD4" w:rsidRPr="00A76D46">
        <w:rPr>
          <w:rFonts w:ascii="Times New Roman" w:hAnsi="Times New Roman" w:cs="Times New Roman"/>
          <w:sz w:val="24"/>
          <w:szCs w:val="24"/>
        </w:rPr>
        <w:t xml:space="preserve"> Illinois modified test</w:t>
      </w:r>
      <w:r w:rsidRPr="00A76D46">
        <w:rPr>
          <w:rFonts w:ascii="Times New Roman" w:hAnsi="Times New Roman" w:cs="Times New Roman"/>
          <w:sz w:val="24"/>
          <w:szCs w:val="24"/>
        </w:rPr>
        <w:t xml:space="preserve">, test skákání do čtverce pro posouzení rychlosti změny směru neboli anglicky cross-hopping test. Další anglické názvy a zkratky motorických testů </w:t>
      </w:r>
      <w:r w:rsidRPr="00A76D46">
        <w:rPr>
          <w:rFonts w:ascii="Times New Roman" w:hAnsi="Times New Roman" w:cs="Times New Roman"/>
          <w:sz w:val="24"/>
          <w:szCs w:val="24"/>
        </w:rPr>
        <w:lastRenderedPageBreak/>
        <w:t>silových schopností jsou například vertikální výskok z podřepu neboli anglicky squat jump (SJ), vertikální výskok z protipohybu neboli anglicky counter movement jump (CMJ), vertikální výskok z protipohybu s pomocí paží neboli anglicky counter movement jumps with aimed arms (CMJA), test pěti maximálních skoků do dálky neboli anglicky five-jumps test a soupažný tlak na lavici neboli anglicky bench-press. Motorické testy používané pro určení vytrvalostních schopností a jejich anglické názvy a zkratky: test dvaceti metrového běhu neboli Yo-Yo test (anglicky 20-meter shuttle run test), vytrvalostní běh na 10x5 metrů neboli anglicky shuttle run test, opakovaný T-test neboli anglicky repeated sprint T-test. Anglické názvy a zkratky koordinačních předpokladů: výdrž ve stoje na jedné noze neboli anglicky stork balance test, dynamický stoj na jedné noze za použití speciálního zařízení ve tvaru písmene Y neboli anglicky Y-balance test, slalom s driblinkem neboli anglicky slalom dribble test, specifický házenkářský běh neboli anglicky handbal-specific shuttle run test. Anglická zkratka pro test, který měří rozsah flexibility v sedě je sit and reach test.</w:t>
      </w:r>
    </w:p>
    <w:p w14:paraId="10CE6395" w14:textId="1B345ECF" w:rsidR="00BC73E4" w:rsidRPr="00A76D46" w:rsidRDefault="00796A7C" w:rsidP="00A76D46">
      <w:pPr>
        <w:pStyle w:val="Nadpis2"/>
        <w:spacing w:line="360" w:lineRule="auto"/>
        <w:jc w:val="both"/>
        <w:rPr>
          <w:rStyle w:val="normaltextrun"/>
          <w:rFonts w:ascii="Times New Roman" w:hAnsi="Times New Roman" w:cs="Times New Roman"/>
          <w:sz w:val="24"/>
          <w:szCs w:val="24"/>
        </w:rPr>
      </w:pPr>
      <w:bookmarkStart w:id="22" w:name="_Toc164160373"/>
      <w:r w:rsidRPr="00A76D46">
        <w:rPr>
          <w:rStyle w:val="normaltextrun"/>
          <w:rFonts w:ascii="Times New Roman" w:hAnsi="Times New Roman" w:cs="Times New Roman"/>
          <w:sz w:val="24"/>
          <w:szCs w:val="24"/>
        </w:rPr>
        <w:t xml:space="preserve">Charakteristika </w:t>
      </w:r>
      <w:r w:rsidR="00C54FBB" w:rsidRPr="00A76D46">
        <w:rPr>
          <w:rStyle w:val="normaltextrun"/>
          <w:rFonts w:ascii="Times New Roman" w:hAnsi="Times New Roman" w:cs="Times New Roman"/>
          <w:sz w:val="24"/>
          <w:szCs w:val="24"/>
        </w:rPr>
        <w:t>výzkumného souboru</w:t>
      </w:r>
      <w:bookmarkEnd w:id="22"/>
    </w:p>
    <w:p w14:paraId="3055F164" w14:textId="7B87CCB9" w:rsidR="00AC0B73" w:rsidRPr="00A76D46" w:rsidRDefault="00377324"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ři</w:t>
      </w:r>
      <w:r w:rsidR="00072127" w:rsidRPr="00A76D46">
        <w:rPr>
          <w:rFonts w:ascii="Times New Roman" w:hAnsi="Times New Roman" w:cs="Times New Roman"/>
          <w:sz w:val="24"/>
          <w:szCs w:val="24"/>
        </w:rPr>
        <w:t xml:space="preserve"> popisu výzkumného souboru pro </w:t>
      </w:r>
      <w:r w:rsidR="00A27F29" w:rsidRPr="00A76D46">
        <w:rPr>
          <w:rFonts w:ascii="Times New Roman" w:hAnsi="Times New Roman" w:cs="Times New Roman"/>
          <w:sz w:val="24"/>
          <w:szCs w:val="24"/>
        </w:rPr>
        <w:t xml:space="preserve">tento výzkum byla provedena selekce </w:t>
      </w:r>
      <w:r w:rsidR="00830796" w:rsidRPr="00A76D46">
        <w:rPr>
          <w:rFonts w:ascii="Times New Roman" w:hAnsi="Times New Roman" w:cs="Times New Roman"/>
          <w:sz w:val="24"/>
          <w:szCs w:val="24"/>
        </w:rPr>
        <w:t xml:space="preserve">účastníků s cílem získat reprezentativní vzorek pro zkoumání. </w:t>
      </w:r>
      <w:r w:rsidR="00A35983" w:rsidRPr="00A76D46">
        <w:rPr>
          <w:rFonts w:ascii="Times New Roman" w:hAnsi="Times New Roman" w:cs="Times New Roman"/>
          <w:sz w:val="24"/>
          <w:szCs w:val="24"/>
        </w:rPr>
        <w:t xml:space="preserve">Byla vybrána třiceti devíti členná skupina mladých házenkářů </w:t>
      </w:r>
      <w:r w:rsidR="00F72BEF" w:rsidRPr="00A76D46">
        <w:rPr>
          <w:rFonts w:ascii="Times New Roman" w:hAnsi="Times New Roman" w:cs="Times New Roman"/>
          <w:sz w:val="24"/>
          <w:szCs w:val="24"/>
        </w:rPr>
        <w:t>ve věku čtrnáct až patnáct let</w:t>
      </w:r>
      <w:r w:rsidRPr="00A76D46">
        <w:rPr>
          <w:rFonts w:ascii="Times New Roman" w:hAnsi="Times New Roman" w:cs="Times New Roman"/>
          <w:sz w:val="24"/>
          <w:szCs w:val="24"/>
        </w:rPr>
        <w:t>, kteří</w:t>
      </w:r>
      <w:r w:rsidR="006475C2" w:rsidRPr="00A76D46">
        <w:rPr>
          <w:rFonts w:ascii="Times New Roman" w:hAnsi="Times New Roman" w:cs="Times New Roman"/>
          <w:sz w:val="24"/>
          <w:szCs w:val="24"/>
        </w:rPr>
        <w:t xml:space="preserve"> se</w:t>
      </w:r>
      <w:r w:rsidR="00CB7C67" w:rsidRPr="00A76D46">
        <w:rPr>
          <w:rFonts w:ascii="Times New Roman" w:hAnsi="Times New Roman" w:cs="Times New Roman"/>
          <w:sz w:val="24"/>
          <w:szCs w:val="24"/>
        </w:rPr>
        <w:t xml:space="preserve"> </w:t>
      </w:r>
      <w:r w:rsidR="00C96B63" w:rsidRPr="00A76D46">
        <w:rPr>
          <w:rFonts w:ascii="Times New Roman" w:hAnsi="Times New Roman" w:cs="Times New Roman"/>
          <w:sz w:val="24"/>
          <w:szCs w:val="24"/>
        </w:rPr>
        <w:t>v době testování věnovali házené minimálně 4 roky</w:t>
      </w:r>
      <w:r w:rsidR="00CB7C67" w:rsidRPr="00A76D46">
        <w:rPr>
          <w:rFonts w:ascii="Times New Roman" w:hAnsi="Times New Roman" w:cs="Times New Roman"/>
          <w:sz w:val="24"/>
          <w:szCs w:val="24"/>
        </w:rPr>
        <w:t xml:space="preserve">. </w:t>
      </w:r>
      <w:r w:rsidR="00FF554A" w:rsidRPr="00A76D46">
        <w:rPr>
          <w:rFonts w:ascii="Times New Roman" w:hAnsi="Times New Roman" w:cs="Times New Roman"/>
          <w:sz w:val="24"/>
          <w:szCs w:val="24"/>
        </w:rPr>
        <w:t>Všichni hráči byli vybrány z jednoho pražského prvoligového klubu</w:t>
      </w:r>
      <w:r w:rsidR="00FC7DB8" w:rsidRPr="00A76D46">
        <w:rPr>
          <w:rFonts w:ascii="Times New Roman" w:hAnsi="Times New Roman" w:cs="Times New Roman"/>
          <w:sz w:val="24"/>
          <w:szCs w:val="24"/>
        </w:rPr>
        <w:t xml:space="preserve">. Testování proběhlo po konci zimní sezóny </w:t>
      </w:r>
      <w:r w:rsidR="00EA68BF" w:rsidRPr="00A76D46">
        <w:rPr>
          <w:rFonts w:ascii="Times New Roman" w:hAnsi="Times New Roman" w:cs="Times New Roman"/>
          <w:sz w:val="24"/>
          <w:szCs w:val="24"/>
        </w:rPr>
        <w:t>a před začátkem jarní přípravy.</w:t>
      </w:r>
      <w:r w:rsidR="00503D20" w:rsidRPr="00A76D46">
        <w:rPr>
          <w:rFonts w:ascii="Times New Roman" w:hAnsi="Times New Roman" w:cs="Times New Roman"/>
          <w:sz w:val="24"/>
          <w:szCs w:val="24"/>
        </w:rPr>
        <w:t xml:space="preserve"> </w:t>
      </w:r>
      <w:r w:rsidR="00D36ECF" w:rsidRPr="00A76D46">
        <w:rPr>
          <w:rFonts w:ascii="Times New Roman" w:hAnsi="Times New Roman" w:cs="Times New Roman"/>
          <w:sz w:val="24"/>
          <w:szCs w:val="24"/>
        </w:rPr>
        <w:t>Důležitou informací je také to, že nebyla aplikována žádná selekce hráčů na základě jejich herních pozic.</w:t>
      </w:r>
    </w:p>
    <w:p w14:paraId="5D86A74E" w14:textId="03764854" w:rsidR="00243D3E" w:rsidRPr="00A76D46" w:rsidRDefault="00A76C0A" w:rsidP="00A76D46">
      <w:pPr>
        <w:pStyle w:val="Nadpis2"/>
        <w:spacing w:line="360" w:lineRule="auto"/>
        <w:jc w:val="both"/>
        <w:rPr>
          <w:rFonts w:ascii="Times New Roman" w:hAnsi="Times New Roman" w:cs="Times New Roman"/>
          <w:sz w:val="24"/>
          <w:szCs w:val="24"/>
        </w:rPr>
      </w:pPr>
      <w:bookmarkStart w:id="23" w:name="_Toc164160374"/>
      <w:r w:rsidRPr="00A76D46">
        <w:rPr>
          <w:rFonts w:ascii="Times New Roman" w:hAnsi="Times New Roman" w:cs="Times New Roman"/>
          <w:sz w:val="24"/>
          <w:szCs w:val="24"/>
        </w:rPr>
        <w:t>Popis vybraných testů</w:t>
      </w:r>
      <w:r w:rsidR="00857C8C" w:rsidRPr="00A76D46">
        <w:rPr>
          <w:rFonts w:ascii="Times New Roman" w:hAnsi="Times New Roman" w:cs="Times New Roman"/>
          <w:sz w:val="24"/>
          <w:szCs w:val="24"/>
        </w:rPr>
        <w:t xml:space="preserve"> a </w:t>
      </w:r>
      <w:r w:rsidR="00857C8C" w:rsidRPr="00A76D46">
        <w:rPr>
          <w:rFonts w:ascii="Times New Roman" w:hAnsi="Times New Roman" w:cs="Times New Roman"/>
          <w:color w:val="70AD47" w:themeColor="accent6"/>
          <w:sz w:val="24"/>
          <w:szCs w:val="24"/>
        </w:rPr>
        <w:t>použité vybavení</w:t>
      </w:r>
      <w:bookmarkEnd w:id="23"/>
    </w:p>
    <w:p w14:paraId="25A63308" w14:textId="62E4EDCB" w:rsidR="009B22BF" w:rsidRPr="00A76D46" w:rsidRDefault="00D47ED4" w:rsidP="00A76D46">
      <w:pPr>
        <w:pStyle w:val="Nadpis3"/>
        <w:spacing w:line="360" w:lineRule="auto"/>
        <w:jc w:val="both"/>
        <w:rPr>
          <w:rFonts w:ascii="Times New Roman" w:hAnsi="Times New Roman" w:cs="Times New Roman"/>
        </w:rPr>
      </w:pPr>
      <w:bookmarkStart w:id="24" w:name="_Toc164160375"/>
      <w:r w:rsidRPr="00A76D46">
        <w:rPr>
          <w:rFonts w:ascii="Times New Roman" w:hAnsi="Times New Roman" w:cs="Times New Roman"/>
        </w:rPr>
        <w:t>30 metrů sprint</w:t>
      </w:r>
      <w:bookmarkEnd w:id="24"/>
    </w:p>
    <w:p w14:paraId="6145C19D" w14:textId="53089766" w:rsidR="00DE71B4" w:rsidRPr="00A76D46" w:rsidRDefault="00C02342"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Účastn</w:t>
      </w:r>
      <w:r w:rsidR="00900E67" w:rsidRPr="00A76D46">
        <w:rPr>
          <w:rFonts w:ascii="Times New Roman" w:hAnsi="Times New Roman" w:cs="Times New Roman"/>
          <w:sz w:val="24"/>
          <w:szCs w:val="24"/>
        </w:rPr>
        <w:t>ění hráči</w:t>
      </w:r>
      <w:r w:rsidRPr="00A76D46">
        <w:rPr>
          <w:rFonts w:ascii="Times New Roman" w:hAnsi="Times New Roman" w:cs="Times New Roman"/>
          <w:sz w:val="24"/>
          <w:szCs w:val="24"/>
        </w:rPr>
        <w:t xml:space="preserve"> měli za úkol běžet 30 metrů maximální rychlostí, přičemž časy na úsecích 10 </w:t>
      </w:r>
      <w:r w:rsidR="00213D2C" w:rsidRPr="00A76D46">
        <w:rPr>
          <w:rFonts w:ascii="Times New Roman" w:hAnsi="Times New Roman" w:cs="Times New Roman"/>
          <w:sz w:val="24"/>
          <w:szCs w:val="24"/>
        </w:rPr>
        <w:t>metrů</w:t>
      </w:r>
      <w:r w:rsidRPr="00A76D46">
        <w:rPr>
          <w:rFonts w:ascii="Times New Roman" w:hAnsi="Times New Roman" w:cs="Times New Roman"/>
          <w:sz w:val="24"/>
          <w:szCs w:val="24"/>
        </w:rPr>
        <w:t xml:space="preserve"> a 30 </w:t>
      </w:r>
      <w:r w:rsidR="00213D2C" w:rsidRPr="00A76D46">
        <w:rPr>
          <w:rFonts w:ascii="Times New Roman" w:hAnsi="Times New Roman" w:cs="Times New Roman"/>
          <w:sz w:val="24"/>
          <w:szCs w:val="24"/>
        </w:rPr>
        <w:t>metrů</w:t>
      </w:r>
      <w:r w:rsidRPr="00A76D46">
        <w:rPr>
          <w:rFonts w:ascii="Times New Roman" w:hAnsi="Times New Roman" w:cs="Times New Roman"/>
          <w:sz w:val="24"/>
          <w:szCs w:val="24"/>
        </w:rPr>
        <w:t xml:space="preserve"> byly zaznamenány pomocí párových fotocel</w:t>
      </w:r>
      <w:r w:rsidR="00857C8C" w:rsidRPr="00A76D46">
        <w:rPr>
          <w:rFonts w:ascii="Times New Roman" w:hAnsi="Times New Roman" w:cs="Times New Roman"/>
          <w:sz w:val="24"/>
          <w:szCs w:val="24"/>
        </w:rPr>
        <w:t xml:space="preserve"> </w:t>
      </w:r>
      <w:r w:rsidR="00857C8C" w:rsidRPr="00A76D46">
        <w:rPr>
          <w:rFonts w:ascii="Times New Roman" w:hAnsi="Times New Roman" w:cs="Times New Roman"/>
          <w:color w:val="70AD47" w:themeColor="accent6"/>
          <w:sz w:val="24"/>
          <w:szCs w:val="24"/>
        </w:rPr>
        <w:t>(jméno</w:t>
      </w:r>
      <w:r w:rsidR="008B3865" w:rsidRPr="00A76D46">
        <w:rPr>
          <w:rFonts w:ascii="Times New Roman" w:hAnsi="Times New Roman" w:cs="Times New Roman"/>
          <w:color w:val="70AD47" w:themeColor="accent6"/>
          <w:sz w:val="24"/>
          <w:szCs w:val="24"/>
        </w:rPr>
        <w:t xml:space="preserve"> fotocely</w:t>
      </w:r>
      <w:r w:rsidR="00857C8C" w:rsidRPr="00A76D46">
        <w:rPr>
          <w:rFonts w:ascii="Times New Roman" w:hAnsi="Times New Roman" w:cs="Times New Roman"/>
          <w:color w:val="70AD47" w:themeColor="accent6"/>
          <w:sz w:val="24"/>
          <w:szCs w:val="24"/>
        </w:rPr>
        <w:t>)</w:t>
      </w:r>
      <w:r w:rsidRPr="00A76D46">
        <w:rPr>
          <w:rFonts w:ascii="Times New Roman" w:hAnsi="Times New Roman" w:cs="Times New Roman"/>
          <w:sz w:val="24"/>
          <w:szCs w:val="24"/>
        </w:rPr>
        <w:t xml:space="preserve">. </w:t>
      </w:r>
      <w:r w:rsidR="00531BF2" w:rsidRPr="00A76D46">
        <w:rPr>
          <w:rFonts w:ascii="Times New Roman" w:hAnsi="Times New Roman" w:cs="Times New Roman"/>
          <w:sz w:val="24"/>
          <w:szCs w:val="24"/>
        </w:rPr>
        <w:t>Hráči</w:t>
      </w:r>
      <w:r w:rsidRPr="00A76D46">
        <w:rPr>
          <w:rFonts w:ascii="Times New Roman" w:hAnsi="Times New Roman" w:cs="Times New Roman"/>
          <w:sz w:val="24"/>
          <w:szCs w:val="24"/>
        </w:rPr>
        <w:t xml:space="preserve"> začínali ze stojící pozice, přičemž přední noha od startu byla vzdálena maximálně 20 centimetrů.</w:t>
      </w:r>
    </w:p>
    <w:p w14:paraId="203EF399" w14:textId="1A8BBA42" w:rsidR="003C4E00" w:rsidRPr="00A76D46" w:rsidRDefault="003C4E00" w:rsidP="00A76D46">
      <w:pPr>
        <w:pStyle w:val="Nadpis3"/>
        <w:spacing w:line="360" w:lineRule="auto"/>
        <w:jc w:val="both"/>
        <w:rPr>
          <w:rFonts w:ascii="Times New Roman" w:hAnsi="Times New Roman" w:cs="Times New Roman"/>
        </w:rPr>
      </w:pPr>
      <w:bookmarkStart w:id="25" w:name="_Toc164160376"/>
      <w:r w:rsidRPr="00A76D46">
        <w:rPr>
          <w:rFonts w:ascii="Times New Roman" w:hAnsi="Times New Roman" w:cs="Times New Roman"/>
        </w:rPr>
        <w:t>T-test</w:t>
      </w:r>
      <w:bookmarkEnd w:id="25"/>
    </w:p>
    <w:p w14:paraId="25784F17" w14:textId="6929BE83" w:rsidR="00E23D73" w:rsidRPr="00A76D46" w:rsidRDefault="0047465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Tento test byl použit k posouzení rychlosti změny směru</w:t>
      </w:r>
      <w:r w:rsidR="0076436E" w:rsidRPr="00A76D46">
        <w:rPr>
          <w:rFonts w:ascii="Times New Roman" w:hAnsi="Times New Roman" w:cs="Times New Roman"/>
          <w:sz w:val="24"/>
          <w:szCs w:val="24"/>
        </w:rPr>
        <w:t>.</w:t>
      </w:r>
      <w:r w:rsidRPr="00A76D46">
        <w:rPr>
          <w:rFonts w:ascii="Times New Roman" w:hAnsi="Times New Roman" w:cs="Times New Roman"/>
          <w:sz w:val="24"/>
          <w:szCs w:val="24"/>
        </w:rPr>
        <w:t xml:space="preserve"> </w:t>
      </w:r>
      <w:r w:rsidR="00BF7A2D" w:rsidRPr="00A76D46">
        <w:rPr>
          <w:rFonts w:ascii="Times New Roman" w:hAnsi="Times New Roman" w:cs="Times New Roman"/>
          <w:sz w:val="24"/>
          <w:szCs w:val="24"/>
        </w:rPr>
        <w:t xml:space="preserve">T-test zahrnuje běh </w:t>
      </w:r>
      <w:r w:rsidRPr="00A76D46">
        <w:rPr>
          <w:rFonts w:ascii="Times New Roman" w:hAnsi="Times New Roman" w:cs="Times New Roman"/>
          <w:sz w:val="24"/>
          <w:szCs w:val="24"/>
        </w:rPr>
        <w:t>popředu, pozadu a do stran (</w:t>
      </w:r>
      <w:r w:rsidR="00F15944" w:rsidRPr="00A76D46">
        <w:rPr>
          <w:rFonts w:ascii="Times New Roman" w:hAnsi="Times New Roman" w:cs="Times New Roman"/>
          <w:sz w:val="24"/>
          <w:szCs w:val="24"/>
        </w:rPr>
        <w:t xml:space="preserve">dynamický </w:t>
      </w:r>
      <w:r w:rsidRPr="00A76D46">
        <w:rPr>
          <w:rFonts w:ascii="Times New Roman" w:hAnsi="Times New Roman" w:cs="Times New Roman"/>
          <w:sz w:val="24"/>
          <w:szCs w:val="24"/>
        </w:rPr>
        <w:t>cval stranou)</w:t>
      </w:r>
      <w:r w:rsidR="00BF7A2D" w:rsidRPr="00A76D46">
        <w:rPr>
          <w:rFonts w:ascii="Times New Roman" w:hAnsi="Times New Roman" w:cs="Times New Roman"/>
          <w:sz w:val="24"/>
          <w:szCs w:val="24"/>
        </w:rPr>
        <w:t>.</w:t>
      </w:r>
      <w:r w:rsidR="00741D21" w:rsidRPr="00A76D46">
        <w:rPr>
          <w:rFonts w:ascii="Times New Roman" w:hAnsi="Times New Roman" w:cs="Times New Roman"/>
          <w:sz w:val="24"/>
          <w:szCs w:val="24"/>
        </w:rPr>
        <w:t xml:space="preserve"> </w:t>
      </w:r>
      <w:r w:rsidR="00F15944" w:rsidRPr="00A76D46">
        <w:rPr>
          <w:rFonts w:ascii="Times New Roman" w:hAnsi="Times New Roman" w:cs="Times New Roman"/>
          <w:sz w:val="24"/>
          <w:szCs w:val="24"/>
        </w:rPr>
        <w:t>Základem testu je u</w:t>
      </w:r>
      <w:r w:rsidR="00BD2B22" w:rsidRPr="00A76D46">
        <w:rPr>
          <w:rFonts w:ascii="Times New Roman" w:hAnsi="Times New Roman" w:cs="Times New Roman"/>
          <w:sz w:val="24"/>
          <w:szCs w:val="24"/>
        </w:rPr>
        <w:t xml:space="preserve">spořádaní </w:t>
      </w:r>
      <w:r w:rsidR="00C83BCB" w:rsidRPr="00A76D46">
        <w:rPr>
          <w:rFonts w:ascii="Times New Roman" w:hAnsi="Times New Roman" w:cs="Times New Roman"/>
          <w:sz w:val="24"/>
          <w:szCs w:val="24"/>
        </w:rPr>
        <w:t xml:space="preserve">čtyř pomocných kuželů </w:t>
      </w:r>
      <w:r w:rsidR="00BD2B22" w:rsidRPr="00A76D46">
        <w:rPr>
          <w:rFonts w:ascii="Times New Roman" w:hAnsi="Times New Roman" w:cs="Times New Roman"/>
          <w:sz w:val="24"/>
          <w:szCs w:val="24"/>
        </w:rPr>
        <w:t>ve tvaru písmene T</w:t>
      </w:r>
      <w:r w:rsidR="00D06C15" w:rsidRPr="00A76D46">
        <w:rPr>
          <w:rFonts w:ascii="Times New Roman" w:hAnsi="Times New Roman" w:cs="Times New Roman"/>
          <w:sz w:val="24"/>
          <w:szCs w:val="24"/>
        </w:rPr>
        <w:t>.</w:t>
      </w:r>
      <w:r w:rsidR="004D2ECB" w:rsidRPr="00A76D46">
        <w:rPr>
          <w:rFonts w:ascii="Times New Roman" w:hAnsi="Times New Roman" w:cs="Times New Roman"/>
          <w:sz w:val="24"/>
          <w:szCs w:val="24"/>
        </w:rPr>
        <w:t xml:space="preserve"> </w:t>
      </w:r>
      <w:r w:rsidR="00D06C15" w:rsidRPr="00A76D46">
        <w:rPr>
          <w:rFonts w:ascii="Times New Roman" w:hAnsi="Times New Roman" w:cs="Times New Roman"/>
          <w:sz w:val="24"/>
          <w:szCs w:val="24"/>
        </w:rPr>
        <w:t xml:space="preserve">Hráč </w:t>
      </w:r>
      <w:r w:rsidR="00280E09" w:rsidRPr="00A76D46">
        <w:rPr>
          <w:rFonts w:ascii="Times New Roman" w:hAnsi="Times New Roman" w:cs="Times New Roman"/>
          <w:sz w:val="24"/>
          <w:szCs w:val="24"/>
        </w:rPr>
        <w:t>začínal během</w:t>
      </w:r>
      <w:r w:rsidR="00052474" w:rsidRPr="00A76D46">
        <w:rPr>
          <w:rFonts w:ascii="Times New Roman" w:hAnsi="Times New Roman" w:cs="Times New Roman"/>
          <w:sz w:val="24"/>
          <w:szCs w:val="24"/>
        </w:rPr>
        <w:t xml:space="preserve"> </w:t>
      </w:r>
      <w:r w:rsidR="004B4518" w:rsidRPr="00A76D46">
        <w:rPr>
          <w:rFonts w:ascii="Times New Roman" w:hAnsi="Times New Roman" w:cs="Times New Roman"/>
          <w:sz w:val="24"/>
          <w:szCs w:val="24"/>
        </w:rPr>
        <w:t>od startov</w:t>
      </w:r>
      <w:r w:rsidR="00280E09" w:rsidRPr="00A76D46">
        <w:rPr>
          <w:rFonts w:ascii="Times New Roman" w:hAnsi="Times New Roman" w:cs="Times New Roman"/>
          <w:sz w:val="24"/>
          <w:szCs w:val="24"/>
        </w:rPr>
        <w:t>n</w:t>
      </w:r>
      <w:r w:rsidR="006741BE" w:rsidRPr="00A76D46">
        <w:rPr>
          <w:rFonts w:ascii="Times New Roman" w:hAnsi="Times New Roman" w:cs="Times New Roman"/>
          <w:sz w:val="24"/>
          <w:szCs w:val="24"/>
        </w:rPr>
        <w:t>í</w:t>
      </w:r>
      <w:r w:rsidR="00280E09" w:rsidRPr="00A76D46">
        <w:rPr>
          <w:rFonts w:ascii="Times New Roman" w:hAnsi="Times New Roman" w:cs="Times New Roman"/>
          <w:sz w:val="24"/>
          <w:szCs w:val="24"/>
        </w:rPr>
        <w:t>ho/cílového</w:t>
      </w:r>
      <w:r w:rsidR="004B4518" w:rsidRPr="00A76D46">
        <w:rPr>
          <w:rFonts w:ascii="Times New Roman" w:hAnsi="Times New Roman" w:cs="Times New Roman"/>
          <w:sz w:val="24"/>
          <w:szCs w:val="24"/>
        </w:rPr>
        <w:t xml:space="preserve"> </w:t>
      </w:r>
      <w:r w:rsidR="00625F28" w:rsidRPr="00A76D46">
        <w:rPr>
          <w:rFonts w:ascii="Times New Roman" w:hAnsi="Times New Roman" w:cs="Times New Roman"/>
          <w:sz w:val="24"/>
          <w:szCs w:val="24"/>
        </w:rPr>
        <w:t>kužele</w:t>
      </w:r>
      <w:r w:rsidR="00AE3B51" w:rsidRPr="00A76D46">
        <w:rPr>
          <w:rFonts w:ascii="Times New Roman" w:hAnsi="Times New Roman" w:cs="Times New Roman"/>
          <w:sz w:val="24"/>
          <w:szCs w:val="24"/>
        </w:rPr>
        <w:t xml:space="preserve"> maximální rychlostí k prostřednímu kužel</w:t>
      </w:r>
      <w:r w:rsidR="00F3080E" w:rsidRPr="00A76D46">
        <w:rPr>
          <w:rFonts w:ascii="Times New Roman" w:hAnsi="Times New Roman" w:cs="Times New Roman"/>
          <w:sz w:val="24"/>
          <w:szCs w:val="24"/>
        </w:rPr>
        <w:t>u</w:t>
      </w:r>
      <w:r w:rsidR="00AE3B51" w:rsidRPr="00A76D46">
        <w:rPr>
          <w:rFonts w:ascii="Times New Roman" w:hAnsi="Times New Roman" w:cs="Times New Roman"/>
          <w:sz w:val="24"/>
          <w:szCs w:val="24"/>
        </w:rPr>
        <w:t xml:space="preserve">, </w:t>
      </w:r>
      <w:r w:rsidR="00F3080E" w:rsidRPr="00A76D46">
        <w:rPr>
          <w:rFonts w:ascii="Times New Roman" w:hAnsi="Times New Roman" w:cs="Times New Roman"/>
          <w:sz w:val="24"/>
          <w:szCs w:val="24"/>
        </w:rPr>
        <w:t>obloukem</w:t>
      </w:r>
      <w:r w:rsidR="00B96757" w:rsidRPr="00A76D46">
        <w:rPr>
          <w:rFonts w:ascii="Times New Roman" w:hAnsi="Times New Roman" w:cs="Times New Roman"/>
          <w:sz w:val="24"/>
          <w:szCs w:val="24"/>
        </w:rPr>
        <w:t xml:space="preserve"> </w:t>
      </w:r>
      <w:r w:rsidR="006741BE" w:rsidRPr="00A76D46">
        <w:rPr>
          <w:rFonts w:ascii="Times New Roman" w:hAnsi="Times New Roman" w:cs="Times New Roman"/>
          <w:sz w:val="24"/>
          <w:szCs w:val="24"/>
        </w:rPr>
        <w:t xml:space="preserve">ho </w:t>
      </w:r>
      <w:r w:rsidR="00B96757" w:rsidRPr="00A76D46">
        <w:rPr>
          <w:rFonts w:ascii="Times New Roman" w:hAnsi="Times New Roman" w:cs="Times New Roman"/>
          <w:sz w:val="24"/>
          <w:szCs w:val="24"/>
        </w:rPr>
        <w:t xml:space="preserve">oběhl </w:t>
      </w:r>
      <w:r w:rsidR="006741BE" w:rsidRPr="00A76D46">
        <w:rPr>
          <w:rFonts w:ascii="Times New Roman" w:hAnsi="Times New Roman" w:cs="Times New Roman"/>
          <w:sz w:val="24"/>
          <w:szCs w:val="24"/>
        </w:rPr>
        <w:t xml:space="preserve">a dynamickým </w:t>
      </w:r>
      <w:r w:rsidR="00867439" w:rsidRPr="00A76D46">
        <w:rPr>
          <w:rFonts w:ascii="Times New Roman" w:hAnsi="Times New Roman" w:cs="Times New Roman"/>
          <w:sz w:val="24"/>
          <w:szCs w:val="24"/>
        </w:rPr>
        <w:t xml:space="preserve">cvalem stranou </w:t>
      </w:r>
      <w:r w:rsidR="006741BE" w:rsidRPr="00A76D46">
        <w:rPr>
          <w:rFonts w:ascii="Times New Roman" w:hAnsi="Times New Roman" w:cs="Times New Roman"/>
          <w:sz w:val="24"/>
          <w:szCs w:val="24"/>
        </w:rPr>
        <w:t xml:space="preserve">se co </w:t>
      </w:r>
      <w:r w:rsidR="006741BE" w:rsidRPr="00A76D46">
        <w:rPr>
          <w:rFonts w:ascii="Times New Roman" w:hAnsi="Times New Roman" w:cs="Times New Roman"/>
          <w:sz w:val="24"/>
          <w:szCs w:val="24"/>
        </w:rPr>
        <w:lastRenderedPageBreak/>
        <w:t>nejrychleji dostal</w:t>
      </w:r>
      <w:r w:rsidR="00B01742" w:rsidRPr="00A76D46">
        <w:rPr>
          <w:rFonts w:ascii="Times New Roman" w:hAnsi="Times New Roman" w:cs="Times New Roman"/>
          <w:sz w:val="24"/>
          <w:szCs w:val="24"/>
        </w:rPr>
        <w:t xml:space="preserve"> </w:t>
      </w:r>
      <w:r w:rsidR="00B96757" w:rsidRPr="00A76D46">
        <w:rPr>
          <w:rFonts w:ascii="Times New Roman" w:hAnsi="Times New Roman" w:cs="Times New Roman"/>
          <w:sz w:val="24"/>
          <w:szCs w:val="24"/>
        </w:rPr>
        <w:t>k levému kuželu</w:t>
      </w:r>
      <w:r w:rsidR="00F3080E" w:rsidRPr="00A76D46">
        <w:rPr>
          <w:rFonts w:ascii="Times New Roman" w:hAnsi="Times New Roman" w:cs="Times New Roman"/>
          <w:sz w:val="24"/>
          <w:szCs w:val="24"/>
        </w:rPr>
        <w:t xml:space="preserve">. Následoval </w:t>
      </w:r>
      <w:r w:rsidR="00B844BC" w:rsidRPr="00A76D46">
        <w:rPr>
          <w:rFonts w:ascii="Times New Roman" w:hAnsi="Times New Roman" w:cs="Times New Roman"/>
          <w:sz w:val="24"/>
          <w:szCs w:val="24"/>
        </w:rPr>
        <w:t>dynamický bočný běh</w:t>
      </w:r>
      <w:r w:rsidR="00F3080E" w:rsidRPr="00A76D46">
        <w:rPr>
          <w:rFonts w:ascii="Times New Roman" w:hAnsi="Times New Roman" w:cs="Times New Roman"/>
          <w:sz w:val="24"/>
          <w:szCs w:val="24"/>
        </w:rPr>
        <w:t xml:space="preserve"> k pravému kuželu</w:t>
      </w:r>
      <w:r w:rsidR="00B844BC" w:rsidRPr="00A76D46">
        <w:rPr>
          <w:rFonts w:ascii="Times New Roman" w:hAnsi="Times New Roman" w:cs="Times New Roman"/>
          <w:sz w:val="24"/>
          <w:szCs w:val="24"/>
        </w:rPr>
        <w:t xml:space="preserve"> a zpět na prostřední kužel</w:t>
      </w:r>
      <w:r w:rsidR="00867439" w:rsidRPr="00A76D46">
        <w:rPr>
          <w:rFonts w:ascii="Times New Roman" w:hAnsi="Times New Roman" w:cs="Times New Roman"/>
          <w:sz w:val="24"/>
          <w:szCs w:val="24"/>
        </w:rPr>
        <w:t>.</w:t>
      </w:r>
      <w:r w:rsidR="00B844BC" w:rsidRPr="00A76D46">
        <w:rPr>
          <w:rFonts w:ascii="Times New Roman" w:hAnsi="Times New Roman" w:cs="Times New Roman"/>
          <w:sz w:val="24"/>
          <w:szCs w:val="24"/>
        </w:rPr>
        <w:t xml:space="preserve"> </w:t>
      </w:r>
      <w:r w:rsidR="0076119A" w:rsidRPr="00A76D46">
        <w:rPr>
          <w:rFonts w:ascii="Times New Roman" w:hAnsi="Times New Roman" w:cs="Times New Roman"/>
          <w:sz w:val="24"/>
          <w:szCs w:val="24"/>
        </w:rPr>
        <w:t>Zakončením tohoto testu byl běh pozadu od prostředního kužele</w:t>
      </w:r>
      <w:r w:rsidR="00B844BC" w:rsidRPr="00A76D46">
        <w:rPr>
          <w:rFonts w:ascii="Times New Roman" w:hAnsi="Times New Roman" w:cs="Times New Roman"/>
          <w:sz w:val="24"/>
          <w:szCs w:val="24"/>
        </w:rPr>
        <w:t xml:space="preserve"> k</w:t>
      </w:r>
      <w:r w:rsidR="00B01742" w:rsidRPr="00A76D46">
        <w:rPr>
          <w:rFonts w:ascii="Times New Roman" w:hAnsi="Times New Roman" w:cs="Times New Roman"/>
          <w:sz w:val="24"/>
          <w:szCs w:val="24"/>
        </w:rPr>
        <w:t xml:space="preserve"> startovacímu/cílovému kuželu. Celkový čas byl měřen </w:t>
      </w:r>
      <w:r w:rsidR="00B01742" w:rsidRPr="00A76D46">
        <w:rPr>
          <w:rFonts w:ascii="Times New Roman" w:hAnsi="Times New Roman" w:cs="Times New Roman"/>
          <w:color w:val="70AD47" w:themeColor="accent6"/>
          <w:sz w:val="24"/>
          <w:szCs w:val="24"/>
        </w:rPr>
        <w:t xml:space="preserve">pomocí párových fotocel </w:t>
      </w:r>
      <w:r w:rsidR="00B01742" w:rsidRPr="00A76D46">
        <w:rPr>
          <w:rFonts w:ascii="Times New Roman" w:hAnsi="Times New Roman" w:cs="Times New Roman"/>
          <w:sz w:val="24"/>
          <w:szCs w:val="24"/>
        </w:rPr>
        <w:t>umístěných u prvního kužele.</w:t>
      </w:r>
    </w:p>
    <w:p w14:paraId="176FE304" w14:textId="5E2A96AE" w:rsidR="003C4E00" w:rsidRPr="00A76D46" w:rsidRDefault="005F532A" w:rsidP="00A76D46">
      <w:pPr>
        <w:pStyle w:val="Nadpis3"/>
        <w:spacing w:line="360" w:lineRule="auto"/>
        <w:jc w:val="both"/>
        <w:rPr>
          <w:rFonts w:ascii="Times New Roman" w:hAnsi="Times New Roman" w:cs="Times New Roman"/>
        </w:rPr>
      </w:pPr>
      <w:bookmarkStart w:id="26" w:name="_Toc164160377"/>
      <w:r w:rsidRPr="00A76D46">
        <w:rPr>
          <w:rFonts w:ascii="Times New Roman" w:hAnsi="Times New Roman" w:cs="Times New Roman"/>
        </w:rPr>
        <w:t>Rychlost odhodu míčem</w:t>
      </w:r>
      <w:bookmarkEnd w:id="26"/>
    </w:p>
    <w:p w14:paraId="3D1D6C2C" w14:textId="01134587" w:rsidR="002A3610" w:rsidRPr="00A76D46" w:rsidRDefault="00ED4E0B"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Během testování rychlosti odhodu míčem hráči využívali standardní házenkářský míč velikosti 2. Před samotným odhodem měli hráči povolen</w:t>
      </w:r>
      <w:r w:rsidR="00BF7DE8" w:rsidRPr="00A76D46">
        <w:rPr>
          <w:rFonts w:ascii="Times New Roman" w:hAnsi="Times New Roman" w:cs="Times New Roman"/>
          <w:sz w:val="24"/>
          <w:szCs w:val="24"/>
        </w:rPr>
        <w:t xml:space="preserve">y </w:t>
      </w:r>
      <w:r w:rsidRPr="00A76D46">
        <w:rPr>
          <w:rFonts w:ascii="Times New Roman" w:hAnsi="Times New Roman" w:cs="Times New Roman"/>
          <w:sz w:val="24"/>
          <w:szCs w:val="24"/>
        </w:rPr>
        <w:t xml:space="preserve">tři kroky, přičemž odhod musel proběhnout </w:t>
      </w:r>
      <w:r w:rsidR="00BF7DE8" w:rsidRPr="00A76D46">
        <w:rPr>
          <w:rFonts w:ascii="Times New Roman" w:hAnsi="Times New Roman" w:cs="Times New Roman"/>
          <w:sz w:val="24"/>
          <w:szCs w:val="24"/>
        </w:rPr>
        <w:t xml:space="preserve">ze země </w:t>
      </w:r>
      <w:r w:rsidRPr="00A76D46">
        <w:rPr>
          <w:rFonts w:ascii="Times New Roman" w:hAnsi="Times New Roman" w:cs="Times New Roman"/>
          <w:sz w:val="24"/>
          <w:szCs w:val="24"/>
        </w:rPr>
        <w:t>před devítimetrovou hranicí směř</w:t>
      </w:r>
      <w:r w:rsidR="00BF7DE8" w:rsidRPr="00A76D46">
        <w:rPr>
          <w:rFonts w:ascii="Times New Roman" w:hAnsi="Times New Roman" w:cs="Times New Roman"/>
          <w:sz w:val="24"/>
          <w:szCs w:val="24"/>
        </w:rPr>
        <w:t>ující</w:t>
      </w:r>
      <w:r w:rsidRPr="00A76D46">
        <w:rPr>
          <w:rFonts w:ascii="Times New Roman" w:hAnsi="Times New Roman" w:cs="Times New Roman"/>
          <w:sz w:val="24"/>
          <w:szCs w:val="24"/>
        </w:rPr>
        <w:t xml:space="preserve"> na branku. Za brankou stála osoba vybavená radarovou pistolí, která přesně měřila rychlost odhodu míče.</w:t>
      </w:r>
      <w:r w:rsidR="001C35B8" w:rsidRPr="00A76D46">
        <w:rPr>
          <w:rFonts w:ascii="Times New Roman" w:hAnsi="Times New Roman" w:cs="Times New Roman"/>
          <w:sz w:val="24"/>
          <w:szCs w:val="24"/>
        </w:rPr>
        <w:t xml:space="preserve"> </w:t>
      </w:r>
      <w:r w:rsidR="001C35B8" w:rsidRPr="00A76D46">
        <w:rPr>
          <w:rFonts w:ascii="Times New Roman" w:hAnsi="Times New Roman" w:cs="Times New Roman"/>
          <w:color w:val="70AD47" w:themeColor="accent6"/>
          <w:sz w:val="24"/>
          <w:szCs w:val="24"/>
        </w:rPr>
        <w:t>Radarová pistole byl vypůjčena z</w:t>
      </w:r>
      <w:r w:rsidR="00E617F8" w:rsidRPr="00A76D46">
        <w:rPr>
          <w:rFonts w:ascii="Times New Roman" w:hAnsi="Times New Roman" w:cs="Times New Roman"/>
          <w:color w:val="70AD47" w:themeColor="accent6"/>
          <w:sz w:val="24"/>
          <w:szCs w:val="24"/>
        </w:rPr>
        <w:t> </w:t>
      </w:r>
      <w:r w:rsidR="00197EFD" w:rsidRPr="00A76D46">
        <w:rPr>
          <w:rFonts w:ascii="Times New Roman" w:hAnsi="Times New Roman" w:cs="Times New Roman"/>
          <w:color w:val="70AD47" w:themeColor="accent6"/>
          <w:sz w:val="24"/>
          <w:szCs w:val="24"/>
        </w:rPr>
        <w:t>UK</w:t>
      </w:r>
      <w:r w:rsidR="00E617F8" w:rsidRPr="00A76D46">
        <w:rPr>
          <w:rFonts w:ascii="Times New Roman" w:hAnsi="Times New Roman" w:cs="Times New Roman"/>
          <w:color w:val="70AD47" w:themeColor="accent6"/>
          <w:sz w:val="24"/>
          <w:szCs w:val="24"/>
        </w:rPr>
        <w:t xml:space="preserve"> FTVS</w:t>
      </w:r>
      <w:r w:rsidR="00197EFD" w:rsidRPr="00A76D46">
        <w:rPr>
          <w:rFonts w:ascii="Times New Roman" w:hAnsi="Times New Roman" w:cs="Times New Roman"/>
          <w:sz w:val="24"/>
          <w:szCs w:val="24"/>
        </w:rPr>
        <w:t>.</w:t>
      </w:r>
    </w:p>
    <w:p w14:paraId="790EF17C" w14:textId="17A1337A" w:rsidR="003148C8" w:rsidRPr="00A76D46" w:rsidRDefault="00E5740F" w:rsidP="00A76D46">
      <w:pPr>
        <w:pStyle w:val="Nadpis3"/>
        <w:spacing w:line="360" w:lineRule="auto"/>
        <w:jc w:val="both"/>
        <w:rPr>
          <w:rFonts w:ascii="Times New Roman" w:hAnsi="Times New Roman" w:cs="Times New Roman"/>
        </w:rPr>
      </w:pPr>
      <w:bookmarkStart w:id="27" w:name="_Toc164160378"/>
      <w:r w:rsidRPr="00A76D46">
        <w:rPr>
          <w:rFonts w:ascii="Times New Roman" w:hAnsi="Times New Roman" w:cs="Times New Roman"/>
        </w:rPr>
        <w:t>Horizontální skoky</w:t>
      </w:r>
      <w:bookmarkEnd w:id="27"/>
    </w:p>
    <w:p w14:paraId="402B04BB" w14:textId="75F38C49" w:rsidR="00C82A2B" w:rsidRPr="00A76D46" w:rsidRDefault="003148C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ři provedení horizontálního skoku do dálky hráči stáli za počáteční čarou a snažili se </w:t>
      </w:r>
      <w:r w:rsidR="002E6F8B" w:rsidRPr="00A76D46">
        <w:rPr>
          <w:rFonts w:ascii="Times New Roman" w:hAnsi="Times New Roman" w:cs="Times New Roman"/>
          <w:sz w:val="24"/>
          <w:szCs w:val="24"/>
        </w:rPr>
        <w:t>pomocí maximálního odrazu</w:t>
      </w:r>
      <w:r w:rsidR="0020775B" w:rsidRPr="00A76D46">
        <w:rPr>
          <w:rFonts w:ascii="Times New Roman" w:hAnsi="Times New Roman" w:cs="Times New Roman"/>
          <w:sz w:val="24"/>
          <w:szCs w:val="24"/>
        </w:rPr>
        <w:t xml:space="preserve"> doskočit</w:t>
      </w:r>
      <w:r w:rsidRPr="00A76D46">
        <w:rPr>
          <w:rFonts w:ascii="Times New Roman" w:hAnsi="Times New Roman" w:cs="Times New Roman"/>
          <w:sz w:val="24"/>
          <w:szCs w:val="24"/>
        </w:rPr>
        <w:t xml:space="preserve"> co největší vzdálenosti</w:t>
      </w:r>
      <w:r w:rsidR="0034530E" w:rsidRPr="00A76D46">
        <w:rPr>
          <w:rFonts w:ascii="Times New Roman" w:hAnsi="Times New Roman" w:cs="Times New Roman"/>
          <w:sz w:val="24"/>
          <w:szCs w:val="24"/>
        </w:rPr>
        <w:t>, přičemž bylo povoleno využití pohybu paží a protipohybu nohou.</w:t>
      </w:r>
      <w:r w:rsidRPr="00A76D46">
        <w:rPr>
          <w:rFonts w:ascii="Times New Roman" w:hAnsi="Times New Roman" w:cs="Times New Roman"/>
          <w:sz w:val="24"/>
          <w:szCs w:val="24"/>
        </w:rPr>
        <w:t xml:space="preserve"> </w:t>
      </w:r>
      <w:r w:rsidR="0020775B" w:rsidRPr="00A76D46">
        <w:rPr>
          <w:rFonts w:ascii="Times New Roman" w:hAnsi="Times New Roman" w:cs="Times New Roman"/>
          <w:sz w:val="24"/>
          <w:szCs w:val="24"/>
        </w:rPr>
        <w:t xml:space="preserve">Test byl prováděn jak </w:t>
      </w:r>
      <w:r w:rsidR="00D54307" w:rsidRPr="00A76D46">
        <w:rPr>
          <w:rFonts w:ascii="Times New Roman" w:hAnsi="Times New Roman" w:cs="Times New Roman"/>
          <w:sz w:val="24"/>
          <w:szCs w:val="24"/>
        </w:rPr>
        <w:t>v jedno nožních (unilaterálních), tak v obou nožních (bilaterálních) variant</w:t>
      </w:r>
      <w:r w:rsidR="0020775B" w:rsidRPr="00A76D46">
        <w:rPr>
          <w:rFonts w:ascii="Times New Roman" w:hAnsi="Times New Roman" w:cs="Times New Roman"/>
          <w:sz w:val="24"/>
          <w:szCs w:val="24"/>
        </w:rPr>
        <w:t>ě</w:t>
      </w:r>
      <w:r w:rsidR="00D54307" w:rsidRPr="00A76D46">
        <w:rPr>
          <w:rFonts w:ascii="Times New Roman" w:hAnsi="Times New Roman" w:cs="Times New Roman"/>
          <w:sz w:val="24"/>
          <w:szCs w:val="24"/>
        </w:rPr>
        <w:t>.</w:t>
      </w:r>
      <w:r w:rsidR="00CB659B" w:rsidRPr="00A76D46">
        <w:rPr>
          <w:rFonts w:ascii="Times New Roman" w:hAnsi="Times New Roman" w:cs="Times New Roman"/>
          <w:sz w:val="24"/>
          <w:szCs w:val="24"/>
        </w:rPr>
        <w:t xml:space="preserve"> </w:t>
      </w:r>
      <w:r w:rsidR="00F23555" w:rsidRPr="00A76D46">
        <w:rPr>
          <w:rFonts w:ascii="Times New Roman" w:hAnsi="Times New Roman" w:cs="Times New Roman"/>
          <w:sz w:val="24"/>
          <w:szCs w:val="24"/>
        </w:rPr>
        <w:t xml:space="preserve">Hráči museli zůstat na místě po doskoku, neboť maximální dosažená vzdálenost byla měřena </w:t>
      </w:r>
      <w:r w:rsidR="00F23555" w:rsidRPr="00A76D46">
        <w:rPr>
          <w:rFonts w:ascii="Times New Roman" w:hAnsi="Times New Roman" w:cs="Times New Roman"/>
          <w:color w:val="70AD47" w:themeColor="accent6"/>
          <w:sz w:val="24"/>
          <w:szCs w:val="24"/>
        </w:rPr>
        <w:t xml:space="preserve">pomocí metru </w:t>
      </w:r>
      <w:r w:rsidR="00F23555" w:rsidRPr="00A76D46">
        <w:rPr>
          <w:rFonts w:ascii="Times New Roman" w:hAnsi="Times New Roman" w:cs="Times New Roman"/>
          <w:sz w:val="24"/>
          <w:szCs w:val="24"/>
        </w:rPr>
        <w:t>a vyjádřena v centimetrech.</w:t>
      </w:r>
    </w:p>
    <w:p w14:paraId="0D09FD79" w14:textId="03B4AF27" w:rsidR="00FE4B39" w:rsidRPr="00A76D46" w:rsidRDefault="00244BBA" w:rsidP="00A76D46">
      <w:pPr>
        <w:pStyle w:val="Nadpis3"/>
        <w:spacing w:line="360" w:lineRule="auto"/>
        <w:jc w:val="both"/>
        <w:rPr>
          <w:rFonts w:ascii="Times New Roman" w:hAnsi="Times New Roman" w:cs="Times New Roman"/>
        </w:rPr>
      </w:pPr>
      <w:bookmarkStart w:id="28" w:name="_Toc164160379"/>
      <w:r w:rsidRPr="00A76D46">
        <w:rPr>
          <w:rFonts w:ascii="Times New Roman" w:hAnsi="Times New Roman" w:cs="Times New Roman"/>
        </w:rPr>
        <w:t>Vertikální výskok</w:t>
      </w:r>
      <w:bookmarkEnd w:id="28"/>
    </w:p>
    <w:p w14:paraId="55FE280E" w14:textId="3810C80F" w:rsidR="00417E48" w:rsidRPr="00A76D46" w:rsidRDefault="00D21713"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Testovaní</w:t>
      </w:r>
      <w:r w:rsidR="0099570E" w:rsidRPr="00A76D46">
        <w:rPr>
          <w:rFonts w:ascii="Times New Roman" w:hAnsi="Times New Roman" w:cs="Times New Roman"/>
          <w:sz w:val="24"/>
          <w:szCs w:val="24"/>
        </w:rPr>
        <w:t xml:space="preserve"> hráči prováděli </w:t>
      </w:r>
      <w:r w:rsidR="00BF3152" w:rsidRPr="00A76D46">
        <w:rPr>
          <w:rFonts w:ascii="Times New Roman" w:hAnsi="Times New Roman" w:cs="Times New Roman"/>
          <w:sz w:val="24"/>
          <w:szCs w:val="24"/>
        </w:rPr>
        <w:t xml:space="preserve">test vertikálního výskoku </w:t>
      </w:r>
      <w:r w:rsidR="00FE20BB" w:rsidRPr="00A76D46">
        <w:rPr>
          <w:rFonts w:ascii="Times New Roman" w:hAnsi="Times New Roman" w:cs="Times New Roman"/>
          <w:sz w:val="24"/>
          <w:szCs w:val="24"/>
        </w:rPr>
        <w:t>z</w:t>
      </w:r>
      <w:r w:rsidR="00BF3152" w:rsidRPr="00A76D46">
        <w:rPr>
          <w:rFonts w:ascii="Times New Roman" w:hAnsi="Times New Roman" w:cs="Times New Roman"/>
          <w:sz w:val="24"/>
          <w:szCs w:val="24"/>
        </w:rPr>
        <w:t> protipoh</w:t>
      </w:r>
      <w:r w:rsidR="005719EE" w:rsidRPr="00A76D46">
        <w:rPr>
          <w:rFonts w:ascii="Times New Roman" w:hAnsi="Times New Roman" w:cs="Times New Roman"/>
          <w:sz w:val="24"/>
          <w:szCs w:val="24"/>
        </w:rPr>
        <w:t>ybu</w:t>
      </w:r>
      <w:r w:rsidR="00BF3152" w:rsidRPr="00A76D46">
        <w:rPr>
          <w:rFonts w:ascii="Times New Roman" w:hAnsi="Times New Roman" w:cs="Times New Roman"/>
          <w:sz w:val="24"/>
          <w:szCs w:val="24"/>
        </w:rPr>
        <w:t xml:space="preserve"> bez použití paží</w:t>
      </w:r>
      <w:r w:rsidR="00C15CA8" w:rsidRPr="00A76D46">
        <w:rPr>
          <w:rFonts w:ascii="Times New Roman" w:hAnsi="Times New Roman" w:cs="Times New Roman"/>
          <w:sz w:val="24"/>
          <w:szCs w:val="24"/>
        </w:rPr>
        <w:t xml:space="preserve"> neboli anglicky counter movement jump (CMJ)</w:t>
      </w:r>
      <w:r w:rsidR="00732AF6" w:rsidRPr="00A76D46">
        <w:rPr>
          <w:rFonts w:ascii="Times New Roman" w:hAnsi="Times New Roman" w:cs="Times New Roman"/>
          <w:sz w:val="24"/>
          <w:szCs w:val="24"/>
        </w:rPr>
        <w:t xml:space="preserve">. Hráči začínali ve vzpřímené </w:t>
      </w:r>
      <w:r w:rsidR="002D7425" w:rsidRPr="00A76D46">
        <w:rPr>
          <w:rFonts w:ascii="Times New Roman" w:hAnsi="Times New Roman" w:cs="Times New Roman"/>
          <w:sz w:val="24"/>
          <w:szCs w:val="24"/>
        </w:rPr>
        <w:t xml:space="preserve">a přirozené </w:t>
      </w:r>
      <w:r w:rsidR="00732AF6" w:rsidRPr="00A76D46">
        <w:rPr>
          <w:rFonts w:ascii="Times New Roman" w:hAnsi="Times New Roman" w:cs="Times New Roman"/>
          <w:sz w:val="24"/>
          <w:szCs w:val="24"/>
        </w:rPr>
        <w:t>poloze těla</w:t>
      </w:r>
      <w:r w:rsidR="002D7425" w:rsidRPr="00A76D46">
        <w:rPr>
          <w:rFonts w:ascii="Times New Roman" w:hAnsi="Times New Roman" w:cs="Times New Roman"/>
          <w:sz w:val="24"/>
          <w:szCs w:val="24"/>
        </w:rPr>
        <w:t>, jen s rukama v bok</w:t>
      </w:r>
      <w:r w:rsidR="00732AF6" w:rsidRPr="00A76D46">
        <w:rPr>
          <w:rFonts w:ascii="Times New Roman" w:hAnsi="Times New Roman" w:cs="Times New Roman"/>
          <w:sz w:val="24"/>
          <w:szCs w:val="24"/>
        </w:rPr>
        <w:t>. Následoval dynamický pohyb dolů směrem k úhlu kolen přibližně 90 stupňů. Po dosažení nejnižšího bodu následoval okamžitý odraz.</w:t>
      </w:r>
      <w:r w:rsidR="004B7E8C" w:rsidRPr="00A76D46">
        <w:rPr>
          <w:rFonts w:ascii="Times New Roman" w:hAnsi="Times New Roman" w:cs="Times New Roman"/>
          <w:sz w:val="24"/>
          <w:szCs w:val="24"/>
        </w:rPr>
        <w:t xml:space="preserve"> Maximální výška výskoku byla </w:t>
      </w:r>
      <w:r w:rsidR="00B43915" w:rsidRPr="00A76D46">
        <w:rPr>
          <w:rFonts w:ascii="Times New Roman" w:hAnsi="Times New Roman" w:cs="Times New Roman"/>
          <w:sz w:val="24"/>
          <w:szCs w:val="24"/>
        </w:rPr>
        <w:t xml:space="preserve">vyjádřena v centimetrech a byla </w:t>
      </w:r>
      <w:r w:rsidR="004B7E8C" w:rsidRPr="00A76D46">
        <w:rPr>
          <w:rFonts w:ascii="Times New Roman" w:hAnsi="Times New Roman" w:cs="Times New Roman"/>
          <w:sz w:val="24"/>
          <w:szCs w:val="24"/>
        </w:rPr>
        <w:t>testována pomocí</w:t>
      </w:r>
      <w:r w:rsidR="002A2235" w:rsidRPr="00A76D46">
        <w:rPr>
          <w:rFonts w:ascii="Times New Roman" w:hAnsi="Times New Roman" w:cs="Times New Roman"/>
          <w:sz w:val="24"/>
          <w:szCs w:val="24"/>
        </w:rPr>
        <w:t xml:space="preserve"> </w:t>
      </w:r>
      <w:r w:rsidR="00B43915" w:rsidRPr="00A76D46">
        <w:rPr>
          <w:rFonts w:ascii="Times New Roman" w:hAnsi="Times New Roman" w:cs="Times New Roman"/>
          <w:color w:val="70AD47" w:themeColor="accent6"/>
          <w:sz w:val="24"/>
          <w:szCs w:val="24"/>
        </w:rPr>
        <w:t>silové desky KISTLER 8611 (Kistler, Switzerland) se vzorkovací frekvencí 1000 Hz. Zpracování získaných dat proběhlo za pomoci softwaru BioWare 5.0.0 (Kistler Holding AG, Winterthur, Switzerland).</w:t>
      </w:r>
    </w:p>
    <w:p w14:paraId="2A1E20C4" w14:textId="788BE7D2" w:rsidR="00BC73E4" w:rsidRPr="00A76D46" w:rsidRDefault="00BC73E4" w:rsidP="00A76D46">
      <w:pPr>
        <w:pStyle w:val="Nadpis1"/>
        <w:jc w:val="both"/>
        <w:rPr>
          <w:rStyle w:val="normaltextrun"/>
          <w:rFonts w:ascii="Times New Roman" w:hAnsi="Times New Roman" w:cs="Times New Roman"/>
          <w:sz w:val="24"/>
          <w:szCs w:val="24"/>
        </w:rPr>
      </w:pPr>
      <w:bookmarkStart w:id="29" w:name="_Toc164160380"/>
      <w:r w:rsidRPr="00A76D46">
        <w:rPr>
          <w:rStyle w:val="normaltextrun"/>
          <w:rFonts w:ascii="Times New Roman" w:hAnsi="Times New Roman" w:cs="Times New Roman"/>
          <w:sz w:val="24"/>
          <w:szCs w:val="24"/>
        </w:rPr>
        <w:t>VÝSLEDKOVÁ ČÁST</w:t>
      </w:r>
      <w:bookmarkEnd w:id="29"/>
    </w:p>
    <w:p w14:paraId="711FDE1B" w14:textId="62781EB4" w:rsidR="00FB4506" w:rsidRPr="00A76D46" w:rsidRDefault="00FB4506"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Úvodem výsledkové části této bakalářské práce se zaměřím na rešerši a sběr dat různých motorických testů v házené a následným srovnáním těchto dat s mnou provedenými motorickými testy</w:t>
      </w:r>
      <w:r w:rsidR="00BA29E7" w:rsidRPr="00A76D46">
        <w:rPr>
          <w:rFonts w:ascii="Times New Roman" w:hAnsi="Times New Roman" w:cs="Times New Roman"/>
          <w:sz w:val="24"/>
          <w:szCs w:val="24"/>
        </w:rPr>
        <w:t>, které jsou dej mi o</w:t>
      </w:r>
      <w:r w:rsidR="00E8320D" w:rsidRPr="00A76D46">
        <w:rPr>
          <w:rFonts w:ascii="Times New Roman" w:hAnsi="Times New Roman" w:cs="Times New Roman"/>
          <w:sz w:val="24"/>
          <w:szCs w:val="24"/>
        </w:rPr>
        <w:t xml:space="preserve">uvedeny </w:t>
      </w:r>
      <w:r w:rsidR="00BA29E7" w:rsidRPr="00A76D46">
        <w:rPr>
          <w:rFonts w:ascii="Times New Roman" w:hAnsi="Times New Roman" w:cs="Times New Roman"/>
          <w:sz w:val="24"/>
          <w:szCs w:val="24"/>
        </w:rPr>
        <w:t>výše</w:t>
      </w:r>
      <w:r w:rsidRPr="00A76D46">
        <w:rPr>
          <w:rFonts w:ascii="Times New Roman" w:hAnsi="Times New Roman" w:cs="Times New Roman"/>
          <w:sz w:val="24"/>
          <w:szCs w:val="24"/>
        </w:rPr>
        <w:t>.</w:t>
      </w:r>
    </w:p>
    <w:p w14:paraId="3E5C40C8" w14:textId="52B9EB6A" w:rsidR="00380B9C" w:rsidRPr="00A76D46" w:rsidRDefault="00380B9C" w:rsidP="00A76D46">
      <w:pPr>
        <w:pStyle w:val="Nadpis2"/>
        <w:spacing w:line="360" w:lineRule="auto"/>
        <w:jc w:val="both"/>
        <w:rPr>
          <w:rFonts w:ascii="Times New Roman" w:hAnsi="Times New Roman" w:cs="Times New Roman"/>
          <w:sz w:val="24"/>
          <w:szCs w:val="24"/>
        </w:rPr>
      </w:pPr>
      <w:bookmarkStart w:id="30" w:name="_Toc164160381"/>
      <w:r w:rsidRPr="00A76D46">
        <w:rPr>
          <w:rFonts w:ascii="Times New Roman" w:hAnsi="Times New Roman" w:cs="Times New Roman"/>
          <w:sz w:val="24"/>
          <w:szCs w:val="24"/>
        </w:rPr>
        <w:t xml:space="preserve">Testy </w:t>
      </w:r>
      <w:r w:rsidR="008311A0" w:rsidRPr="00A76D46">
        <w:rPr>
          <w:rFonts w:ascii="Times New Roman" w:hAnsi="Times New Roman" w:cs="Times New Roman"/>
          <w:sz w:val="24"/>
          <w:szCs w:val="24"/>
        </w:rPr>
        <w:t>rychlostních předpokladů v</w:t>
      </w:r>
      <w:r w:rsidR="008E622B" w:rsidRPr="00A76D46">
        <w:rPr>
          <w:rFonts w:ascii="Times New Roman" w:hAnsi="Times New Roman" w:cs="Times New Roman"/>
          <w:sz w:val="24"/>
          <w:szCs w:val="24"/>
        </w:rPr>
        <w:t> </w:t>
      </w:r>
      <w:r w:rsidR="008311A0" w:rsidRPr="00A76D46">
        <w:rPr>
          <w:rFonts w:ascii="Times New Roman" w:hAnsi="Times New Roman" w:cs="Times New Roman"/>
          <w:sz w:val="24"/>
          <w:szCs w:val="24"/>
        </w:rPr>
        <w:t>házené</w:t>
      </w:r>
      <w:bookmarkEnd w:id="30"/>
    </w:p>
    <w:p w14:paraId="378E30B3" w14:textId="57D22601" w:rsidR="007659E7" w:rsidRPr="00A76D46" w:rsidRDefault="008E622B"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Testování rychlostních předpokladů v házené představuje</w:t>
      </w:r>
      <w:r w:rsidR="00387922" w:rsidRPr="00A76D46">
        <w:rPr>
          <w:rFonts w:ascii="Times New Roman" w:hAnsi="Times New Roman" w:cs="Times New Roman"/>
          <w:sz w:val="24"/>
          <w:szCs w:val="24"/>
        </w:rPr>
        <w:t xml:space="preserve"> jeden z</w:t>
      </w:r>
      <w:r w:rsidRPr="00A76D46">
        <w:rPr>
          <w:rFonts w:ascii="Times New Roman" w:hAnsi="Times New Roman" w:cs="Times New Roman"/>
          <w:sz w:val="24"/>
          <w:szCs w:val="24"/>
        </w:rPr>
        <w:t xml:space="preserve"> klíčový</w:t>
      </w:r>
      <w:r w:rsidR="00387922" w:rsidRPr="00A76D46">
        <w:rPr>
          <w:rFonts w:ascii="Times New Roman" w:hAnsi="Times New Roman" w:cs="Times New Roman"/>
          <w:sz w:val="24"/>
          <w:szCs w:val="24"/>
        </w:rPr>
        <w:t>ch</w:t>
      </w:r>
      <w:r w:rsidRPr="00A76D46">
        <w:rPr>
          <w:rFonts w:ascii="Times New Roman" w:hAnsi="Times New Roman" w:cs="Times New Roman"/>
          <w:sz w:val="24"/>
          <w:szCs w:val="24"/>
        </w:rPr>
        <w:t xml:space="preserve"> prv</w:t>
      </w:r>
      <w:r w:rsidR="00387922" w:rsidRPr="00A76D46">
        <w:rPr>
          <w:rFonts w:ascii="Times New Roman" w:hAnsi="Times New Roman" w:cs="Times New Roman"/>
          <w:sz w:val="24"/>
          <w:szCs w:val="24"/>
        </w:rPr>
        <w:t>ků</w:t>
      </w:r>
      <w:r w:rsidRPr="00A76D46">
        <w:rPr>
          <w:rFonts w:ascii="Times New Roman" w:hAnsi="Times New Roman" w:cs="Times New Roman"/>
          <w:sz w:val="24"/>
          <w:szCs w:val="24"/>
        </w:rPr>
        <w:t xml:space="preserve"> pro posouzení schopností hráčů reagovat na různé herní situace s co nejvyšší rychlostí a </w:t>
      </w:r>
      <w:r w:rsidRPr="00A76D46">
        <w:rPr>
          <w:rFonts w:ascii="Times New Roman" w:hAnsi="Times New Roman" w:cs="Times New Roman"/>
          <w:sz w:val="24"/>
          <w:szCs w:val="24"/>
        </w:rPr>
        <w:lastRenderedPageBreak/>
        <w:t xml:space="preserve">efektivitou. Mezi testy, které jsou často používány k posouzení rychlostních schopností hráčů </w:t>
      </w:r>
      <w:r w:rsidR="003D0125" w:rsidRPr="00A76D46">
        <w:rPr>
          <w:rFonts w:ascii="Times New Roman" w:hAnsi="Times New Roman" w:cs="Times New Roman"/>
          <w:sz w:val="24"/>
          <w:szCs w:val="24"/>
        </w:rPr>
        <w:t xml:space="preserve">jsem rešerší nalezl </w:t>
      </w:r>
      <w:r w:rsidRPr="00A76D46">
        <w:rPr>
          <w:rFonts w:ascii="Times New Roman" w:hAnsi="Times New Roman" w:cs="Times New Roman"/>
          <w:sz w:val="24"/>
          <w:szCs w:val="24"/>
        </w:rPr>
        <w:t>přímý sprint na 30 metrů a testy zaměřené na rychlost změny směru, jako je T-test</w:t>
      </w:r>
      <w:r w:rsidR="00F81EF7" w:rsidRPr="00A76D46">
        <w:rPr>
          <w:rFonts w:ascii="Times New Roman" w:hAnsi="Times New Roman" w:cs="Times New Roman"/>
          <w:sz w:val="24"/>
          <w:szCs w:val="24"/>
        </w:rPr>
        <w:t xml:space="preserve"> a</w:t>
      </w:r>
      <w:r w:rsidRPr="00A76D46">
        <w:rPr>
          <w:rFonts w:ascii="Times New Roman" w:hAnsi="Times New Roman" w:cs="Times New Roman"/>
          <w:sz w:val="24"/>
          <w:szCs w:val="24"/>
        </w:rPr>
        <w:t xml:space="preserve"> Illinois test.</w:t>
      </w:r>
    </w:p>
    <w:p w14:paraId="27AA8D8F" w14:textId="0BBA2B7E" w:rsidR="00694DDB" w:rsidRPr="00A76D46" w:rsidRDefault="00805F2F" w:rsidP="00A76D46">
      <w:pPr>
        <w:pStyle w:val="Nadpis3"/>
        <w:spacing w:line="360" w:lineRule="auto"/>
        <w:jc w:val="both"/>
        <w:rPr>
          <w:rFonts w:ascii="Times New Roman" w:hAnsi="Times New Roman" w:cs="Times New Roman"/>
        </w:rPr>
      </w:pPr>
      <w:bookmarkStart w:id="31" w:name="_Toc164160382"/>
      <w:r w:rsidRPr="00A76D46">
        <w:rPr>
          <w:rFonts w:ascii="Times New Roman" w:hAnsi="Times New Roman" w:cs="Times New Roman"/>
        </w:rPr>
        <w:t>30 metrů sprint</w:t>
      </w:r>
      <w:bookmarkEnd w:id="31"/>
    </w:p>
    <w:p w14:paraId="1067EE85" w14:textId="511C40AA" w:rsidR="004B26C5" w:rsidRPr="00A76D46" w:rsidRDefault="00694DDB"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římý sprint</w:t>
      </w:r>
      <w:r w:rsidR="00FE1C48" w:rsidRPr="00A76D46">
        <w:rPr>
          <w:rFonts w:ascii="Times New Roman" w:hAnsi="Times New Roman" w:cs="Times New Roman"/>
          <w:sz w:val="24"/>
          <w:szCs w:val="24"/>
        </w:rPr>
        <w:t xml:space="preserve"> do </w:t>
      </w:r>
      <w:r w:rsidRPr="00A76D46">
        <w:rPr>
          <w:rFonts w:ascii="Times New Roman" w:hAnsi="Times New Roman" w:cs="Times New Roman"/>
          <w:sz w:val="24"/>
          <w:szCs w:val="24"/>
        </w:rPr>
        <w:t>30 metrů je nejčastěji vyskytujícím se testem ve studiích zaměřených na rychlostní předpoklady v házené. Tento test je vykonáván z důvodu specifik hřiště pro házenou, které je často omezené na</w:t>
      </w:r>
      <w:r w:rsidR="00CE583F" w:rsidRPr="00A76D46">
        <w:rPr>
          <w:rFonts w:ascii="Times New Roman" w:hAnsi="Times New Roman" w:cs="Times New Roman"/>
          <w:sz w:val="24"/>
          <w:szCs w:val="24"/>
        </w:rPr>
        <w:t xml:space="preserve"> běh na</w:t>
      </w:r>
      <w:r w:rsidRPr="00A76D46">
        <w:rPr>
          <w:rFonts w:ascii="Times New Roman" w:hAnsi="Times New Roman" w:cs="Times New Roman"/>
          <w:sz w:val="24"/>
          <w:szCs w:val="24"/>
        </w:rPr>
        <w:t xml:space="preserve"> kratší vzdálenosti. Krátká délka hřiště ve spojení s rychlými herními situacemi vyžaduje, aby hráči měli schopnost dosáhnout maximální rychlosti na relativně krátké vzdálenosti.</w:t>
      </w:r>
      <w:r w:rsidR="00DE4E12" w:rsidRPr="00A76D46">
        <w:rPr>
          <w:rFonts w:ascii="Times New Roman" w:hAnsi="Times New Roman" w:cs="Times New Roman"/>
          <w:sz w:val="24"/>
          <w:szCs w:val="24"/>
        </w:rPr>
        <w:t xml:space="preserve"> </w:t>
      </w:r>
      <w:r w:rsidR="00926D15" w:rsidRPr="00A76D46">
        <w:rPr>
          <w:rFonts w:ascii="Times New Roman" w:hAnsi="Times New Roman" w:cs="Times New Roman"/>
          <w:sz w:val="24"/>
          <w:szCs w:val="24"/>
        </w:rPr>
        <w:t>Tento test byl použit v různých modifikacích</w:t>
      </w:r>
      <w:r w:rsidR="00537633" w:rsidRPr="00A76D46">
        <w:rPr>
          <w:rFonts w:ascii="Times New Roman" w:hAnsi="Times New Roman" w:cs="Times New Roman"/>
          <w:sz w:val="24"/>
          <w:szCs w:val="24"/>
        </w:rPr>
        <w:t xml:space="preserve">, </w:t>
      </w:r>
      <w:r w:rsidR="00926D15" w:rsidRPr="00A76D46">
        <w:rPr>
          <w:rFonts w:ascii="Times New Roman" w:hAnsi="Times New Roman" w:cs="Times New Roman"/>
          <w:sz w:val="24"/>
          <w:szCs w:val="24"/>
        </w:rPr>
        <w:t xml:space="preserve">které měřily čas na vzdálenostech 5, 10 a 20 metrů, jak je uvedeno </w:t>
      </w:r>
      <w:r w:rsidR="00537633" w:rsidRPr="00A76D46">
        <w:rPr>
          <w:rFonts w:ascii="Times New Roman" w:hAnsi="Times New Roman" w:cs="Times New Roman"/>
          <w:sz w:val="24"/>
          <w:szCs w:val="24"/>
        </w:rPr>
        <w:t>v tabulce 1,2 a 3. Tento test se vyskytuje v</w:t>
      </w:r>
      <w:r w:rsidR="00926D15" w:rsidRPr="00A76D46">
        <w:rPr>
          <w:rFonts w:ascii="Times New Roman" w:hAnsi="Times New Roman" w:cs="Times New Roman"/>
          <w:sz w:val="24"/>
          <w:szCs w:val="24"/>
        </w:rPr>
        <w:t>e studiích od</w:t>
      </w:r>
      <w:r w:rsidR="00C743BB" w:rsidRPr="00A76D46">
        <w:rPr>
          <w:rFonts w:ascii="Times New Roman" w:hAnsi="Times New Roman" w:cs="Times New Roman"/>
          <w:sz w:val="24"/>
          <w:szCs w:val="24"/>
        </w:rPr>
        <w:t xml:space="preserve"> </w:t>
      </w:r>
      <w:r w:rsidR="00155E41" w:rsidRPr="00A76D46">
        <w:rPr>
          <w:rFonts w:ascii="Times New Roman" w:hAnsi="Times New Roman" w:cs="Times New Roman"/>
          <w:sz w:val="24"/>
          <w:szCs w:val="24"/>
        </w:rPr>
        <w:fldChar w:fldCharType="begin"/>
      </w:r>
      <w:r w:rsidR="00155E41" w:rsidRPr="00A76D46">
        <w:rPr>
          <w:rFonts w:ascii="Times New Roman" w:hAnsi="Times New Roman" w:cs="Times New Roman"/>
          <w:sz w:val="24"/>
          <w:szCs w:val="24"/>
        </w:rPr>
        <w:instrText xml:space="preserve"> ADDIN ZOTERO_ITEM CSL_CITATION {"citationID":"EAKDSkAp","properties":{"formattedCitation":"(Hammami et al. 2021; Zapartidis et al. 2011; Hammami et al. 2019a; Romero-Garc\\uc0\\u237{}a et al. 2022; Aouichaoui et al. 2024; Hammami et al. 2019b; Molina-L\\uc0\\u243{}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plainCitation":"(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155E41" w:rsidRPr="00A76D46">
        <w:rPr>
          <w:rFonts w:ascii="Cambria Math" w:hAnsi="Cambria Math" w:cs="Cambria Math"/>
          <w:sz w:val="24"/>
          <w:szCs w:val="24"/>
        </w:rPr>
        <w:instrText>∼</w:instrText>
      </w:r>
      <w:r w:rsidR="00155E41" w:rsidRPr="00A76D46">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155E41" w:rsidRPr="00A76D46">
        <w:rPr>
          <w:rFonts w:ascii="Cambria Math" w:hAnsi="Cambria Math" w:cs="Cambria Math"/>
          <w:sz w:val="24"/>
          <w:szCs w:val="24"/>
        </w:rPr>
        <w:instrText>∼</w:instrText>
      </w:r>
      <w:r w:rsidR="00155E41" w:rsidRPr="00A76D46">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155E41" w:rsidRPr="00A76D46">
        <w:rPr>
          <w:rFonts w:ascii="Times New Roman" w:hAnsi="Times New Roman" w:cs="Times New Roman"/>
          <w:sz w:val="24"/>
          <w:szCs w:val="24"/>
        </w:rPr>
        <w:fldChar w:fldCharType="separate"/>
      </w:r>
      <w:r w:rsidR="00155E41" w:rsidRPr="00A76D46">
        <w:rPr>
          <w:rFonts w:ascii="Times New Roman" w:hAnsi="Times New Roman" w:cs="Times New Roman"/>
          <w:kern w:val="0"/>
          <w:sz w:val="24"/>
          <w:szCs w:val="24"/>
        </w:rPr>
        <w:t>(Hammami et al. 2021; Zapartidis et al. 2011; Hammami et al. 2019a; Romero-García et al. 2022; Aouichaoui et al. 2024; Hammami et al. 2019b; Molina-López et al. 2020; Matthys et al. 2011; 2013a; Ortega-Becerra et al. 2018; Matthys et al. 2013b; Zapartidis et al. 2009; Ingebrigtsen et al. 2013; Hammami et al. 2020; Rousanoglou et al. 2014; Madruga-Parera et al. 2021; El-Din et al. 2011; Pion et al. 2015; Palamas et al. 2015; Ingebrigtsen a Jeffreys 2012; Madruga et al. 2019)</w:t>
      </w:r>
      <w:r w:rsidR="00155E41" w:rsidRPr="00A76D46">
        <w:rPr>
          <w:rFonts w:ascii="Times New Roman" w:hAnsi="Times New Roman" w:cs="Times New Roman"/>
          <w:sz w:val="24"/>
          <w:szCs w:val="24"/>
        </w:rPr>
        <w:fldChar w:fldCharType="end"/>
      </w:r>
      <w:r w:rsidR="00F50CB4" w:rsidRPr="00A76D46">
        <w:rPr>
          <w:rFonts w:ascii="Times New Roman" w:hAnsi="Times New Roman" w:cs="Times New Roman"/>
          <w:sz w:val="24"/>
          <w:szCs w:val="24"/>
        </w:rPr>
        <w:t>.</w:t>
      </w:r>
    </w:p>
    <w:p w14:paraId="7B771EF7" w14:textId="01435D88" w:rsidR="002E289D" w:rsidRPr="00A76D46" w:rsidRDefault="002E289D" w:rsidP="00A76D46">
      <w:pPr>
        <w:spacing w:line="360" w:lineRule="auto"/>
        <w:jc w:val="both"/>
        <w:rPr>
          <w:rFonts w:ascii="Times New Roman" w:hAnsi="Times New Roman" w:cs="Times New Roman"/>
          <w:sz w:val="24"/>
          <w:szCs w:val="24"/>
        </w:rPr>
      </w:pPr>
      <w:r w:rsidRPr="00A76D46">
        <w:rPr>
          <w:rFonts w:ascii="Times New Roman" w:hAnsi="Times New Roman" w:cs="Times New Roman"/>
          <w:noProof/>
          <w:sz w:val="24"/>
          <w:szCs w:val="24"/>
        </w:rPr>
        <w:drawing>
          <wp:inline distT="0" distB="0" distL="0" distR="0" wp14:anchorId="4F1D18B8" wp14:editId="1EFDAE8B">
            <wp:extent cx="6278386" cy="1304925"/>
            <wp:effectExtent l="0" t="0" r="8255" b="0"/>
            <wp:docPr id="1151838087"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283627" cy="1306014"/>
                    </a:xfrm>
                    <a:prstGeom prst="rect">
                      <a:avLst/>
                    </a:prstGeom>
                    <a:noFill/>
                    <a:ln>
                      <a:noFill/>
                    </a:ln>
                  </pic:spPr>
                </pic:pic>
              </a:graphicData>
            </a:graphic>
          </wp:inline>
        </w:drawing>
      </w:r>
    </w:p>
    <w:p w14:paraId="3B65CAEE" w14:textId="277DC517" w:rsidR="005D5040" w:rsidRPr="00A76D46" w:rsidRDefault="002E289D" w:rsidP="00A76D46">
      <w:pPr>
        <w:pStyle w:val="Titulek"/>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Tabulka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SEQ Tabulka \* ARABIC </w:instrText>
      </w:r>
      <w:r w:rsidRPr="00A76D46">
        <w:rPr>
          <w:rFonts w:ascii="Times New Roman" w:hAnsi="Times New Roman" w:cs="Times New Roman"/>
          <w:sz w:val="24"/>
          <w:szCs w:val="24"/>
        </w:rPr>
        <w:fldChar w:fldCharType="separate"/>
      </w:r>
      <w:r w:rsidR="004641C9">
        <w:rPr>
          <w:rFonts w:ascii="Times New Roman" w:hAnsi="Times New Roman" w:cs="Times New Roman"/>
          <w:noProof/>
          <w:sz w:val="24"/>
          <w:szCs w:val="24"/>
        </w:rPr>
        <w:t>1</w:t>
      </w:r>
      <w:r w:rsidRPr="00A76D46">
        <w:rPr>
          <w:rFonts w:ascii="Times New Roman" w:hAnsi="Times New Roman" w:cs="Times New Roman"/>
          <w:noProof/>
          <w:sz w:val="24"/>
          <w:szCs w:val="24"/>
        </w:rPr>
        <w:fldChar w:fldCharType="end"/>
      </w:r>
      <w:r w:rsidR="006C0FB4" w:rsidRPr="00A76D46">
        <w:rPr>
          <w:rFonts w:ascii="Times New Roman" w:hAnsi="Times New Roman" w:cs="Times New Roman"/>
          <w:sz w:val="24"/>
          <w:szCs w:val="24"/>
        </w:rPr>
        <w:t>.</w:t>
      </w:r>
      <w:r w:rsidRPr="00A76D46">
        <w:rPr>
          <w:rFonts w:ascii="Times New Roman" w:hAnsi="Times New Roman" w:cs="Times New Roman"/>
          <w:sz w:val="24"/>
          <w:szCs w:val="24"/>
        </w:rPr>
        <w:t xml:space="preserve"> Výsledky testu 30 metrů sprint</w:t>
      </w:r>
      <w:r w:rsidR="00ED290B" w:rsidRPr="00A76D46">
        <w:rPr>
          <w:rFonts w:ascii="Times New Roman" w:hAnsi="Times New Roman" w:cs="Times New Roman"/>
          <w:sz w:val="24"/>
          <w:szCs w:val="24"/>
        </w:rPr>
        <w:t xml:space="preserve"> (1. část)</w:t>
      </w:r>
      <w:r w:rsidR="005D5040" w:rsidRPr="00A76D46">
        <w:rPr>
          <w:rFonts w:ascii="Times New Roman" w:hAnsi="Times New Roman" w:cs="Times New Roman"/>
          <w:sz w:val="24"/>
          <w:szCs w:val="24"/>
        </w:rPr>
        <w:t xml:space="preserve"> </w:t>
      </w:r>
    </w:p>
    <w:p w14:paraId="42E6D1E8" w14:textId="77777777" w:rsidR="005D5040" w:rsidRPr="00A76D46" w:rsidRDefault="005D5040" w:rsidP="00A76D46">
      <w:pPr>
        <w:pStyle w:val="Titulek"/>
        <w:keepNext/>
        <w:spacing w:line="360" w:lineRule="auto"/>
        <w:jc w:val="both"/>
        <w:rPr>
          <w:rFonts w:ascii="Times New Roman" w:hAnsi="Times New Roman" w:cs="Times New Roman"/>
          <w:sz w:val="24"/>
          <w:szCs w:val="24"/>
        </w:rPr>
      </w:pPr>
      <w:r w:rsidRPr="00A76D46">
        <w:rPr>
          <w:rFonts w:ascii="Times New Roman" w:hAnsi="Times New Roman" w:cs="Times New Roman"/>
          <w:noProof/>
          <w:sz w:val="24"/>
          <w:szCs w:val="24"/>
        </w:rPr>
        <w:drawing>
          <wp:inline distT="0" distB="0" distL="0" distR="0" wp14:anchorId="11ADD664" wp14:editId="35364C10">
            <wp:extent cx="6210300" cy="1365771"/>
            <wp:effectExtent l="0" t="0" r="0" b="6350"/>
            <wp:docPr id="1938449309"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219789" cy="1367858"/>
                    </a:xfrm>
                    <a:prstGeom prst="rect">
                      <a:avLst/>
                    </a:prstGeom>
                    <a:noFill/>
                    <a:ln>
                      <a:noFill/>
                    </a:ln>
                  </pic:spPr>
                </pic:pic>
              </a:graphicData>
            </a:graphic>
          </wp:inline>
        </w:drawing>
      </w:r>
    </w:p>
    <w:p w14:paraId="4BCFE2B3" w14:textId="48912BB0" w:rsidR="003A1A9F" w:rsidRPr="00A76D46" w:rsidRDefault="005D5040" w:rsidP="00A76D46">
      <w:pPr>
        <w:pStyle w:val="Titulek"/>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Tabulka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SEQ Tabulka \* ARABIC </w:instrText>
      </w:r>
      <w:r w:rsidRPr="00A76D46">
        <w:rPr>
          <w:rFonts w:ascii="Times New Roman" w:hAnsi="Times New Roman" w:cs="Times New Roman"/>
          <w:sz w:val="24"/>
          <w:szCs w:val="24"/>
        </w:rPr>
        <w:fldChar w:fldCharType="separate"/>
      </w:r>
      <w:r w:rsidR="004641C9">
        <w:rPr>
          <w:rFonts w:ascii="Times New Roman" w:hAnsi="Times New Roman" w:cs="Times New Roman"/>
          <w:noProof/>
          <w:sz w:val="24"/>
          <w:szCs w:val="24"/>
        </w:rPr>
        <w:t>2</w:t>
      </w:r>
      <w:r w:rsidRPr="00A76D46">
        <w:rPr>
          <w:rFonts w:ascii="Times New Roman" w:hAnsi="Times New Roman" w:cs="Times New Roman"/>
          <w:noProof/>
          <w:sz w:val="24"/>
          <w:szCs w:val="24"/>
        </w:rPr>
        <w:fldChar w:fldCharType="end"/>
      </w:r>
      <w:r w:rsidRPr="00A76D46">
        <w:rPr>
          <w:rFonts w:ascii="Times New Roman" w:hAnsi="Times New Roman" w:cs="Times New Roman"/>
          <w:sz w:val="24"/>
          <w:szCs w:val="24"/>
        </w:rPr>
        <w:t>. Výsledky testu 30 metrů sprint (2. část)</w:t>
      </w:r>
    </w:p>
    <w:p w14:paraId="49E21CD7" w14:textId="77777777" w:rsidR="006A2DE8" w:rsidRPr="00A76D46" w:rsidRDefault="006A2DE8" w:rsidP="00A76D46">
      <w:pPr>
        <w:keepNext/>
        <w:spacing w:line="360" w:lineRule="auto"/>
        <w:jc w:val="both"/>
        <w:rPr>
          <w:rFonts w:ascii="Times New Roman" w:hAnsi="Times New Roman" w:cs="Times New Roman"/>
          <w:sz w:val="24"/>
          <w:szCs w:val="24"/>
        </w:rPr>
      </w:pPr>
      <w:r w:rsidRPr="00A76D46">
        <w:rPr>
          <w:rFonts w:ascii="Times New Roman" w:hAnsi="Times New Roman" w:cs="Times New Roman"/>
          <w:noProof/>
          <w:sz w:val="24"/>
          <w:szCs w:val="24"/>
        </w:rPr>
        <w:lastRenderedPageBreak/>
        <w:drawing>
          <wp:inline distT="0" distB="0" distL="0" distR="0" wp14:anchorId="1140EE1D" wp14:editId="1527D1CF">
            <wp:extent cx="6186863" cy="1190625"/>
            <wp:effectExtent l="0" t="0" r="4445" b="0"/>
            <wp:docPr id="1900131709" name="Obráze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196961" cy="1192568"/>
                    </a:xfrm>
                    <a:prstGeom prst="rect">
                      <a:avLst/>
                    </a:prstGeom>
                    <a:noFill/>
                    <a:ln>
                      <a:noFill/>
                    </a:ln>
                  </pic:spPr>
                </pic:pic>
              </a:graphicData>
            </a:graphic>
          </wp:inline>
        </w:drawing>
      </w:r>
    </w:p>
    <w:p w14:paraId="51EF8E01" w14:textId="71C58F0F" w:rsidR="005D5040" w:rsidRPr="00A76D46" w:rsidRDefault="006A2DE8" w:rsidP="00A76D46">
      <w:pPr>
        <w:pStyle w:val="Titulek"/>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Tabulka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SEQ Tabulka \* ARABIC </w:instrText>
      </w:r>
      <w:r w:rsidRPr="00A76D46">
        <w:rPr>
          <w:rFonts w:ascii="Times New Roman" w:hAnsi="Times New Roman" w:cs="Times New Roman"/>
          <w:sz w:val="24"/>
          <w:szCs w:val="24"/>
        </w:rPr>
        <w:fldChar w:fldCharType="separate"/>
      </w:r>
      <w:r w:rsidR="004641C9">
        <w:rPr>
          <w:rFonts w:ascii="Times New Roman" w:hAnsi="Times New Roman" w:cs="Times New Roman"/>
          <w:noProof/>
          <w:sz w:val="24"/>
          <w:szCs w:val="24"/>
        </w:rPr>
        <w:t>3</w:t>
      </w:r>
      <w:r w:rsidRPr="00A76D46">
        <w:rPr>
          <w:rFonts w:ascii="Times New Roman" w:hAnsi="Times New Roman" w:cs="Times New Roman"/>
          <w:noProof/>
          <w:sz w:val="24"/>
          <w:szCs w:val="24"/>
        </w:rPr>
        <w:fldChar w:fldCharType="end"/>
      </w:r>
      <w:r w:rsidRPr="00A76D46">
        <w:rPr>
          <w:rFonts w:ascii="Times New Roman" w:hAnsi="Times New Roman" w:cs="Times New Roman"/>
          <w:sz w:val="24"/>
          <w:szCs w:val="24"/>
        </w:rPr>
        <w:t>. Výsledky testu 30 metrů sprint (3.část)</w:t>
      </w:r>
    </w:p>
    <w:p w14:paraId="6E3B1040" w14:textId="022ED47E" w:rsidR="005E239D" w:rsidRPr="00A76D46" w:rsidRDefault="005E239D" w:rsidP="00A76D46">
      <w:pPr>
        <w:pStyle w:val="Nadpis3"/>
        <w:spacing w:line="360" w:lineRule="auto"/>
        <w:jc w:val="both"/>
        <w:rPr>
          <w:rFonts w:ascii="Times New Roman" w:hAnsi="Times New Roman" w:cs="Times New Roman"/>
        </w:rPr>
      </w:pPr>
      <w:bookmarkStart w:id="32" w:name="_Toc164160383"/>
      <w:r w:rsidRPr="00A76D46">
        <w:rPr>
          <w:rFonts w:ascii="Times New Roman" w:hAnsi="Times New Roman" w:cs="Times New Roman"/>
        </w:rPr>
        <w:t>Testy rychlosti změny směru</w:t>
      </w:r>
      <w:bookmarkEnd w:id="32"/>
    </w:p>
    <w:p w14:paraId="4EECD3D7" w14:textId="51F2DBA3" w:rsidR="00D30BEF" w:rsidRPr="00A76D46" w:rsidRDefault="003915E3"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Testy rychlosti změny směru v házené </w:t>
      </w:r>
      <w:r w:rsidR="002D7DE1" w:rsidRPr="00A76D46">
        <w:rPr>
          <w:rFonts w:ascii="Times New Roman" w:hAnsi="Times New Roman" w:cs="Times New Roman"/>
          <w:sz w:val="24"/>
          <w:szCs w:val="24"/>
        </w:rPr>
        <w:t>jsou dů</w:t>
      </w:r>
      <w:r w:rsidR="0066058D" w:rsidRPr="00A76D46">
        <w:rPr>
          <w:rFonts w:ascii="Times New Roman" w:hAnsi="Times New Roman" w:cs="Times New Roman"/>
          <w:sz w:val="24"/>
          <w:szCs w:val="24"/>
        </w:rPr>
        <w:t>ležité</w:t>
      </w:r>
      <w:r w:rsidR="00CA6111" w:rsidRPr="00A76D46">
        <w:rPr>
          <w:rFonts w:ascii="Times New Roman" w:hAnsi="Times New Roman" w:cs="Times New Roman"/>
          <w:sz w:val="24"/>
          <w:szCs w:val="24"/>
        </w:rPr>
        <w:t xml:space="preserve"> </w:t>
      </w:r>
      <w:r w:rsidRPr="00A76D46">
        <w:rPr>
          <w:rFonts w:ascii="Times New Roman" w:hAnsi="Times New Roman" w:cs="Times New Roman"/>
          <w:sz w:val="24"/>
          <w:szCs w:val="24"/>
        </w:rPr>
        <w:t xml:space="preserve">pro hodnocení agilních schopností hráčů. Existuje několik testů, které jsou nejčastěji používány k posouzení těchto schopností. Mezi </w:t>
      </w:r>
      <w:r w:rsidR="009C543E" w:rsidRPr="00A76D46">
        <w:rPr>
          <w:rFonts w:ascii="Times New Roman" w:hAnsi="Times New Roman" w:cs="Times New Roman"/>
          <w:sz w:val="24"/>
          <w:szCs w:val="24"/>
        </w:rPr>
        <w:t>nejčas</w:t>
      </w:r>
      <w:r w:rsidR="00F15944" w:rsidRPr="00A76D46">
        <w:rPr>
          <w:rFonts w:ascii="Times New Roman" w:hAnsi="Times New Roman" w:cs="Times New Roman"/>
          <w:sz w:val="24"/>
          <w:szCs w:val="24"/>
        </w:rPr>
        <w:t>těji vyskytované</w:t>
      </w:r>
      <w:r w:rsidRPr="00A76D46">
        <w:rPr>
          <w:rFonts w:ascii="Times New Roman" w:hAnsi="Times New Roman" w:cs="Times New Roman"/>
          <w:sz w:val="24"/>
          <w:szCs w:val="24"/>
        </w:rPr>
        <w:t xml:space="preserve"> </w:t>
      </w:r>
      <w:r w:rsidR="00B76055" w:rsidRPr="00A76D46">
        <w:rPr>
          <w:rFonts w:ascii="Times New Roman" w:hAnsi="Times New Roman" w:cs="Times New Roman"/>
          <w:sz w:val="24"/>
          <w:szCs w:val="24"/>
        </w:rPr>
        <w:t>spadá</w:t>
      </w:r>
      <w:r w:rsidRPr="00A76D46">
        <w:rPr>
          <w:rFonts w:ascii="Times New Roman" w:hAnsi="Times New Roman" w:cs="Times New Roman"/>
          <w:sz w:val="24"/>
          <w:szCs w:val="24"/>
        </w:rPr>
        <w:t xml:space="preserve"> T-half test, Illinois modified test a cross-hopping test. Každý z těchto testů</w:t>
      </w:r>
      <w:r w:rsidR="006413C8" w:rsidRPr="00A76D46">
        <w:rPr>
          <w:rFonts w:ascii="Times New Roman" w:hAnsi="Times New Roman" w:cs="Times New Roman"/>
          <w:sz w:val="24"/>
          <w:szCs w:val="24"/>
        </w:rPr>
        <w:t xml:space="preserve"> se</w:t>
      </w:r>
      <w:r w:rsidRPr="00A76D46">
        <w:rPr>
          <w:rFonts w:ascii="Times New Roman" w:hAnsi="Times New Roman" w:cs="Times New Roman"/>
          <w:sz w:val="24"/>
          <w:szCs w:val="24"/>
        </w:rPr>
        <w:t xml:space="preserve"> zaměřuje na</w:t>
      </w:r>
      <w:r w:rsidR="00377DBB" w:rsidRPr="00A76D46">
        <w:rPr>
          <w:rFonts w:ascii="Times New Roman" w:hAnsi="Times New Roman" w:cs="Times New Roman"/>
          <w:sz w:val="24"/>
          <w:szCs w:val="24"/>
        </w:rPr>
        <w:t xml:space="preserve"> </w:t>
      </w:r>
      <w:r w:rsidRPr="00A76D46">
        <w:rPr>
          <w:rFonts w:ascii="Times New Roman" w:hAnsi="Times New Roman" w:cs="Times New Roman"/>
          <w:sz w:val="24"/>
          <w:szCs w:val="24"/>
        </w:rPr>
        <w:t xml:space="preserve">specifické aspekty rychlosti změny směru </w:t>
      </w:r>
      <w:r w:rsidR="003629C9" w:rsidRPr="00A76D46">
        <w:rPr>
          <w:rFonts w:ascii="Times New Roman" w:hAnsi="Times New Roman" w:cs="Times New Roman"/>
          <w:sz w:val="24"/>
          <w:szCs w:val="24"/>
        </w:rPr>
        <w:t>či</w:t>
      </w:r>
      <w:r w:rsidRPr="00A76D46">
        <w:rPr>
          <w:rFonts w:ascii="Times New Roman" w:hAnsi="Times New Roman" w:cs="Times New Roman"/>
          <w:sz w:val="24"/>
          <w:szCs w:val="24"/>
        </w:rPr>
        <w:t xml:space="preserve"> reakční schopnosti hráčů</w:t>
      </w:r>
      <w:r w:rsidR="00672BC4" w:rsidRPr="00A76D46">
        <w:rPr>
          <w:rFonts w:ascii="Times New Roman" w:hAnsi="Times New Roman" w:cs="Times New Roman"/>
          <w:sz w:val="24"/>
          <w:szCs w:val="24"/>
        </w:rPr>
        <w:t>. To</w:t>
      </w:r>
      <w:r w:rsidR="00377DBB" w:rsidRPr="00A76D46">
        <w:rPr>
          <w:rFonts w:ascii="Times New Roman" w:hAnsi="Times New Roman" w:cs="Times New Roman"/>
          <w:sz w:val="24"/>
          <w:szCs w:val="24"/>
        </w:rPr>
        <w:t xml:space="preserve"> zahrnuje rychlou změnu směru pohybu v různých rovinách</w:t>
      </w:r>
      <w:r w:rsidR="00317194" w:rsidRPr="00A76D46">
        <w:rPr>
          <w:rFonts w:ascii="Times New Roman" w:hAnsi="Times New Roman" w:cs="Times New Roman"/>
          <w:sz w:val="24"/>
          <w:szCs w:val="24"/>
        </w:rPr>
        <w:t>, což je klíčové pro efektivní pohyb po hřišti, obranné zákroky a útoky na branku</w:t>
      </w:r>
      <w:r w:rsidR="00377DBB" w:rsidRPr="00A76D46">
        <w:rPr>
          <w:rFonts w:ascii="Times New Roman" w:hAnsi="Times New Roman" w:cs="Times New Roman"/>
          <w:sz w:val="24"/>
          <w:szCs w:val="24"/>
        </w:rPr>
        <w:t>.</w:t>
      </w:r>
      <w:r w:rsidR="006413C8" w:rsidRPr="00A76D46">
        <w:rPr>
          <w:rFonts w:ascii="Times New Roman" w:hAnsi="Times New Roman" w:cs="Times New Roman"/>
          <w:sz w:val="24"/>
          <w:szCs w:val="24"/>
        </w:rPr>
        <w:t xml:space="preserve"> T</w:t>
      </w:r>
      <w:r w:rsidR="004B3295" w:rsidRPr="00A76D46">
        <w:rPr>
          <w:rFonts w:ascii="Times New Roman" w:hAnsi="Times New Roman" w:cs="Times New Roman"/>
          <w:sz w:val="24"/>
          <w:szCs w:val="24"/>
        </w:rPr>
        <w:t xml:space="preserve">esty na posouzení rychlosti změny směru </w:t>
      </w:r>
      <w:r w:rsidR="006413C8" w:rsidRPr="00A76D46">
        <w:rPr>
          <w:rFonts w:ascii="Times New Roman" w:hAnsi="Times New Roman" w:cs="Times New Roman"/>
          <w:sz w:val="24"/>
          <w:szCs w:val="24"/>
        </w:rPr>
        <w:t>se vys</w:t>
      </w:r>
      <w:r w:rsidR="00D453D3" w:rsidRPr="00A76D46">
        <w:rPr>
          <w:rFonts w:ascii="Times New Roman" w:hAnsi="Times New Roman" w:cs="Times New Roman"/>
          <w:sz w:val="24"/>
          <w:szCs w:val="24"/>
        </w:rPr>
        <w:t>kyt</w:t>
      </w:r>
      <w:r w:rsidR="0040333B" w:rsidRPr="00A76D46">
        <w:rPr>
          <w:rFonts w:ascii="Times New Roman" w:hAnsi="Times New Roman" w:cs="Times New Roman"/>
          <w:sz w:val="24"/>
          <w:szCs w:val="24"/>
        </w:rPr>
        <w:t>li</w:t>
      </w:r>
      <w:r w:rsidR="00D453D3" w:rsidRPr="00A76D46">
        <w:rPr>
          <w:rFonts w:ascii="Times New Roman" w:hAnsi="Times New Roman" w:cs="Times New Roman"/>
          <w:sz w:val="24"/>
          <w:szCs w:val="24"/>
        </w:rPr>
        <w:t xml:space="preserve"> ve studiích od </w:t>
      </w:r>
      <w:r w:rsidR="00F76D14" w:rsidRPr="00A76D46">
        <w:rPr>
          <w:rFonts w:ascii="Times New Roman" w:hAnsi="Times New Roman" w:cs="Times New Roman"/>
          <w:sz w:val="24"/>
          <w:szCs w:val="24"/>
        </w:rPr>
        <w:fldChar w:fldCharType="begin"/>
      </w:r>
      <w:r w:rsidR="00F76D14" w:rsidRPr="00A76D46">
        <w:rPr>
          <w:rFonts w:ascii="Times New Roman" w:hAnsi="Times New Roman" w:cs="Times New Roman"/>
          <w:sz w:val="24"/>
          <w:szCs w:val="24"/>
        </w:rPr>
        <w:instrText xml:space="preserve"> ADDIN ZOTERO_ITEM CSL_CITATION {"citationID":"b9Bfi5bZ","properties":{"formattedCitation":"(Hammami et al. 2021; 2019a; Romero-Garc\\uc0\\u237{}a et al. 2022; Aouichaoui et al. 2024; Hammami et al. 2019b; Molina-L\\uc0\\u243{}pez et al. 2020; Matthys et al. 2011; 2013b; Hammami et al. 2020)","plainCitation":"(Hammami et al. 2021; 2019a; Romero-García et al. 2022; Aouichaoui et al. 2024; Hammami et al. 2019b; Molina-López et al. 2020; Matthys et al. 2011; 2013b; Hammami et al. 2020)","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F76D14" w:rsidRPr="00A76D46">
        <w:rPr>
          <w:rFonts w:ascii="Times New Roman" w:hAnsi="Times New Roman" w:cs="Times New Roman"/>
          <w:sz w:val="24"/>
          <w:szCs w:val="24"/>
        </w:rPr>
        <w:fldChar w:fldCharType="separate"/>
      </w:r>
      <w:r w:rsidR="00F76D14" w:rsidRPr="00A76D46">
        <w:rPr>
          <w:rFonts w:ascii="Times New Roman" w:hAnsi="Times New Roman" w:cs="Times New Roman"/>
          <w:kern w:val="0"/>
          <w:sz w:val="24"/>
          <w:szCs w:val="24"/>
        </w:rPr>
        <w:t>(Hammami et al. 2021; 2019a; Romero-García et al. 2022; Aouichaoui et al. 2024; Hammami et al. 2019b; Molina-López et al. 2020; Matthys et al. 2011; 2013b; Hammami et al. 2020)</w:t>
      </w:r>
      <w:r w:rsidR="00F76D14" w:rsidRPr="00A76D46">
        <w:rPr>
          <w:rFonts w:ascii="Times New Roman" w:hAnsi="Times New Roman" w:cs="Times New Roman"/>
          <w:sz w:val="24"/>
          <w:szCs w:val="24"/>
        </w:rPr>
        <w:fldChar w:fldCharType="end"/>
      </w:r>
      <w:r w:rsidR="004C7062" w:rsidRPr="00A76D46">
        <w:rPr>
          <w:rFonts w:ascii="Times New Roman" w:hAnsi="Times New Roman" w:cs="Times New Roman"/>
          <w:sz w:val="24"/>
          <w:szCs w:val="24"/>
        </w:rPr>
        <w:t>.</w:t>
      </w:r>
    </w:p>
    <w:p w14:paraId="14D8B969" w14:textId="48C2D18C" w:rsidR="009D0600" w:rsidRPr="00A76D46" w:rsidRDefault="00F93375" w:rsidP="00A76D46">
      <w:pPr>
        <w:pStyle w:val="Nadpis2"/>
        <w:spacing w:line="360" w:lineRule="auto"/>
        <w:jc w:val="both"/>
        <w:rPr>
          <w:rFonts w:ascii="Times New Roman" w:hAnsi="Times New Roman" w:cs="Times New Roman"/>
          <w:sz w:val="24"/>
          <w:szCs w:val="24"/>
        </w:rPr>
      </w:pPr>
      <w:bookmarkStart w:id="33" w:name="_Toc164160384"/>
      <w:r w:rsidRPr="00A76D46">
        <w:rPr>
          <w:rFonts w:ascii="Times New Roman" w:hAnsi="Times New Roman" w:cs="Times New Roman"/>
          <w:sz w:val="24"/>
          <w:szCs w:val="24"/>
        </w:rPr>
        <w:t>Testy silových předpokladů v</w:t>
      </w:r>
      <w:r w:rsidR="008D1E5F" w:rsidRPr="00A76D46">
        <w:rPr>
          <w:rFonts w:ascii="Times New Roman" w:hAnsi="Times New Roman" w:cs="Times New Roman"/>
          <w:sz w:val="24"/>
          <w:szCs w:val="24"/>
        </w:rPr>
        <w:t> </w:t>
      </w:r>
      <w:r w:rsidRPr="00A76D46">
        <w:rPr>
          <w:rFonts w:ascii="Times New Roman" w:hAnsi="Times New Roman" w:cs="Times New Roman"/>
          <w:sz w:val="24"/>
          <w:szCs w:val="24"/>
        </w:rPr>
        <w:t>házené</w:t>
      </w:r>
      <w:bookmarkEnd w:id="33"/>
    </w:p>
    <w:p w14:paraId="0B9CE655" w14:textId="05540677" w:rsidR="008D1E5F" w:rsidRPr="00A76D46" w:rsidRDefault="008D1E5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Testy silových předpokladů jsou </w:t>
      </w:r>
      <w:r w:rsidR="002D35F3" w:rsidRPr="00A76D46">
        <w:rPr>
          <w:rFonts w:ascii="Times New Roman" w:hAnsi="Times New Roman" w:cs="Times New Roman"/>
          <w:sz w:val="24"/>
          <w:szCs w:val="24"/>
        </w:rPr>
        <w:t>dalším</w:t>
      </w:r>
      <w:r w:rsidR="0066058D" w:rsidRPr="00A76D46">
        <w:rPr>
          <w:rFonts w:ascii="Times New Roman" w:hAnsi="Times New Roman" w:cs="Times New Roman"/>
          <w:sz w:val="24"/>
          <w:szCs w:val="24"/>
        </w:rPr>
        <w:t xml:space="preserve"> klíčovým</w:t>
      </w:r>
      <w:r w:rsidRPr="00A76D46">
        <w:rPr>
          <w:rFonts w:ascii="Times New Roman" w:hAnsi="Times New Roman" w:cs="Times New Roman"/>
          <w:sz w:val="24"/>
          <w:szCs w:val="24"/>
        </w:rPr>
        <w:t xml:space="preserve"> prvkem ve sledování a hodnocení výkonnosti hráčů v házené. Vzhledem k nárokům tohoto sportu na fyzickou sílu a výbušnou sílu jsou tyto testy nezbytné pro plánování tréninkových programů a maximalizaci výkonu hráčů. </w:t>
      </w:r>
      <w:r w:rsidR="00033432" w:rsidRPr="00A76D46">
        <w:rPr>
          <w:rFonts w:ascii="Times New Roman" w:hAnsi="Times New Roman" w:cs="Times New Roman"/>
          <w:sz w:val="24"/>
          <w:szCs w:val="24"/>
        </w:rPr>
        <w:t>Rešerší vyšlo najevo</w:t>
      </w:r>
      <w:r w:rsidR="00D143BE" w:rsidRPr="00A76D46">
        <w:rPr>
          <w:rFonts w:ascii="Times New Roman" w:hAnsi="Times New Roman" w:cs="Times New Roman"/>
          <w:sz w:val="24"/>
          <w:szCs w:val="24"/>
        </w:rPr>
        <w:t xml:space="preserve">, že </w:t>
      </w:r>
      <w:r w:rsidR="00033432" w:rsidRPr="00A76D46">
        <w:rPr>
          <w:rFonts w:ascii="Times New Roman" w:hAnsi="Times New Roman" w:cs="Times New Roman"/>
          <w:sz w:val="24"/>
          <w:szCs w:val="24"/>
        </w:rPr>
        <w:t>mezi</w:t>
      </w:r>
      <w:r w:rsidRPr="00A76D46">
        <w:rPr>
          <w:rFonts w:ascii="Times New Roman" w:hAnsi="Times New Roman" w:cs="Times New Roman"/>
          <w:sz w:val="24"/>
          <w:szCs w:val="24"/>
        </w:rPr>
        <w:t xml:space="preserve"> nejčastěji používané testy silových předpokladů v házené </w:t>
      </w:r>
      <w:r w:rsidR="00B84F95" w:rsidRPr="00A76D46">
        <w:rPr>
          <w:rFonts w:ascii="Times New Roman" w:hAnsi="Times New Roman" w:cs="Times New Roman"/>
          <w:sz w:val="24"/>
          <w:szCs w:val="24"/>
        </w:rPr>
        <w:t>spadají</w:t>
      </w:r>
      <w:r w:rsidRPr="00A76D46">
        <w:rPr>
          <w:rFonts w:ascii="Times New Roman" w:hAnsi="Times New Roman" w:cs="Times New Roman"/>
          <w:sz w:val="24"/>
          <w:szCs w:val="24"/>
        </w:rPr>
        <w:t xml:space="preserve"> nejen vertikální výskoky, které poskytují důležité informace o výbušnosti a síle dolních končetin hráčů, ale také horizontální výskoky, které mohou poskytnout další perspektivu na sílu a dynamiku hráčů. Vedle těchto výskoků jsou často využívány laboratorní testy, jako je bench</w:t>
      </w:r>
      <w:r w:rsidR="001162B7" w:rsidRPr="00A76D46">
        <w:rPr>
          <w:rFonts w:ascii="Times New Roman" w:hAnsi="Times New Roman" w:cs="Times New Roman"/>
          <w:sz w:val="24"/>
          <w:szCs w:val="24"/>
        </w:rPr>
        <w:t>-</w:t>
      </w:r>
      <w:r w:rsidRPr="00A76D46">
        <w:rPr>
          <w:rFonts w:ascii="Times New Roman" w:hAnsi="Times New Roman" w:cs="Times New Roman"/>
          <w:sz w:val="24"/>
          <w:szCs w:val="24"/>
        </w:rPr>
        <w:t xml:space="preserve">press, dřep a měření síly stisku, které umožňují přesnější kvantifikaci síly horní a dolní části těla hráčů. Tyto testy jsou důležité pro získání komplexního obrazu o síle hráčů a identifikaci potenciálních oblastí pro zlepšení. </w:t>
      </w:r>
    </w:p>
    <w:p w14:paraId="25BF6583" w14:textId="595EC575" w:rsidR="008D1E5F" w:rsidRPr="00A76D46" w:rsidRDefault="00A728A3" w:rsidP="00A76D46">
      <w:pPr>
        <w:pStyle w:val="Nadpis3"/>
        <w:spacing w:line="360" w:lineRule="auto"/>
        <w:jc w:val="both"/>
        <w:rPr>
          <w:rFonts w:ascii="Times New Roman" w:hAnsi="Times New Roman" w:cs="Times New Roman"/>
        </w:rPr>
      </w:pPr>
      <w:bookmarkStart w:id="34" w:name="_Toc164160385"/>
      <w:r w:rsidRPr="00A76D46">
        <w:rPr>
          <w:rFonts w:ascii="Times New Roman" w:hAnsi="Times New Roman" w:cs="Times New Roman"/>
        </w:rPr>
        <w:t>Testy explozivní síly dolních končetin</w:t>
      </w:r>
      <w:bookmarkEnd w:id="34"/>
    </w:p>
    <w:p w14:paraId="5E21237B" w14:textId="5C932F35" w:rsidR="00B63EDF" w:rsidRPr="00A76D46" w:rsidRDefault="006A6180"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Vertikální výskok</w:t>
      </w:r>
    </w:p>
    <w:p w14:paraId="166BCCC1" w14:textId="13C579D1" w:rsidR="0018279E" w:rsidRPr="00A76D46" w:rsidRDefault="00B63ED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Vertikální výskoky </w:t>
      </w:r>
      <w:r w:rsidR="00BE5C72" w:rsidRPr="00A76D46">
        <w:rPr>
          <w:rFonts w:ascii="Times New Roman" w:hAnsi="Times New Roman" w:cs="Times New Roman"/>
          <w:sz w:val="24"/>
          <w:szCs w:val="24"/>
        </w:rPr>
        <w:t>jsou nedílnou</w:t>
      </w:r>
      <w:r w:rsidR="00625886" w:rsidRPr="00A76D46">
        <w:rPr>
          <w:rFonts w:ascii="Times New Roman" w:hAnsi="Times New Roman" w:cs="Times New Roman"/>
          <w:sz w:val="24"/>
          <w:szCs w:val="24"/>
        </w:rPr>
        <w:t xml:space="preserve"> součástí</w:t>
      </w:r>
      <w:r w:rsidRPr="00A76D46">
        <w:rPr>
          <w:rFonts w:ascii="Times New Roman" w:hAnsi="Times New Roman" w:cs="Times New Roman"/>
          <w:sz w:val="24"/>
          <w:szCs w:val="24"/>
        </w:rPr>
        <w:t xml:space="preserve"> házené, neboť schopnost hráčů dosáhnout výšky je klíčová pro úspěšné provedení střelby a obranných zákroků, zejména při blokování střel soupeřů. Nejčastěji používanými testy na posouzení výkonnosti ve vertikálních výskocích </w:t>
      </w:r>
      <w:r w:rsidRPr="00A76D46">
        <w:rPr>
          <w:rFonts w:ascii="Times New Roman" w:hAnsi="Times New Roman" w:cs="Times New Roman"/>
          <w:sz w:val="24"/>
          <w:szCs w:val="24"/>
        </w:rPr>
        <w:lastRenderedPageBreak/>
        <w:t>jsou squat jump (SJ), counter movement jump (CMJ) a counter movement jump with aimed arms (CMJA).</w:t>
      </w:r>
      <w:r w:rsidR="001157DA" w:rsidRPr="00A76D46">
        <w:rPr>
          <w:rFonts w:ascii="Times New Roman" w:hAnsi="Times New Roman" w:cs="Times New Roman"/>
          <w:sz w:val="24"/>
          <w:szCs w:val="24"/>
        </w:rPr>
        <w:t xml:space="preserve"> Test SJ měří výšku skoku bez předchozího pohybu, zatímco testy CMJ a CMJA zahrnují odraz pomocí lehkého pohybu dolních končetin a v případě CMJA i horních končetin.</w:t>
      </w:r>
      <w:r w:rsidR="003643B0" w:rsidRPr="00A76D46">
        <w:rPr>
          <w:rFonts w:ascii="Times New Roman" w:hAnsi="Times New Roman" w:cs="Times New Roman"/>
          <w:sz w:val="24"/>
          <w:szCs w:val="24"/>
        </w:rPr>
        <w:t xml:space="preserve"> Test CMJ, který je nejběžnější ve studiích zaměřených na házenou, byl prováděn jak v jedno nožních (unilaterálních), tak v </w:t>
      </w:r>
      <w:r w:rsidR="00B305EB" w:rsidRPr="00A76D46">
        <w:rPr>
          <w:rFonts w:ascii="Times New Roman" w:hAnsi="Times New Roman" w:cs="Times New Roman"/>
          <w:sz w:val="24"/>
          <w:szCs w:val="24"/>
        </w:rPr>
        <w:t>obou nožních</w:t>
      </w:r>
      <w:r w:rsidR="003643B0" w:rsidRPr="00A76D46">
        <w:rPr>
          <w:rFonts w:ascii="Times New Roman" w:hAnsi="Times New Roman" w:cs="Times New Roman"/>
          <w:sz w:val="24"/>
          <w:szCs w:val="24"/>
        </w:rPr>
        <w:t xml:space="preserve"> (bilaterálních) variantách</w:t>
      </w:r>
      <w:r w:rsidR="006C7902" w:rsidRPr="00A76D46">
        <w:rPr>
          <w:rFonts w:ascii="Times New Roman" w:hAnsi="Times New Roman" w:cs="Times New Roman"/>
          <w:sz w:val="24"/>
          <w:szCs w:val="24"/>
        </w:rPr>
        <w:t>.</w:t>
      </w:r>
      <w:r w:rsidR="003C7A92" w:rsidRPr="00A76D46">
        <w:rPr>
          <w:rFonts w:ascii="Times New Roman" w:hAnsi="Times New Roman" w:cs="Times New Roman"/>
          <w:sz w:val="24"/>
          <w:szCs w:val="24"/>
        </w:rPr>
        <w:t xml:space="preserve"> Mezi autory studií zkoumajících tyto testy patří</w:t>
      </w:r>
      <w:r w:rsidR="00860BE2" w:rsidRPr="00A76D46">
        <w:rPr>
          <w:rFonts w:ascii="Times New Roman" w:hAnsi="Times New Roman" w:cs="Times New Roman"/>
          <w:sz w:val="24"/>
          <w:szCs w:val="24"/>
        </w:rPr>
        <w:t xml:space="preserve"> </w:t>
      </w:r>
      <w:r w:rsidR="00A2600F" w:rsidRPr="00A76D46">
        <w:rPr>
          <w:rFonts w:ascii="Times New Roman" w:hAnsi="Times New Roman" w:cs="Times New Roman"/>
          <w:sz w:val="24"/>
          <w:szCs w:val="24"/>
        </w:rPr>
        <w:fldChar w:fldCharType="begin"/>
      </w:r>
      <w:r w:rsidR="00A2600F" w:rsidRPr="00A76D46">
        <w:rPr>
          <w:rFonts w:ascii="Times New Roman" w:hAnsi="Times New Roman" w:cs="Times New Roman"/>
          <w:sz w:val="24"/>
          <w:szCs w:val="24"/>
        </w:rPr>
        <w:instrText xml:space="preserve"> ADDIN ZOTERO_ITEM CSL_CITATION {"citationID":"2kC8fRC2","properties":{"formattedCitation":"(Hammami et al. 2021; 2019a; Romero-Garc\\uc0\\u237{}a et al. 2022; Fern\\uc0\\u225{}ndez-Romero et al. 2017; Aouichaoui et al. 2024; Hammami et al. 2019b; Molina-L\\uc0\\u243{}pez et al. 2020; Matthys et al. 2011; 2013a; Ortega-Becerra et al. 2018; Matthys et al. 2013b; Camacho-Cardenosa et al. 2018; Ingebrigtsen et al. 2013; Hammami et al. 2020; Madruga-Parera et al. 2021; Pion et al. 2015; Fern\\uc0\\u225{}ndez-Romero et al. 2016; Ingebrigtsen a Jeffreys 2012; Madruga et al. 2019; Nikolaidis et al. 2014)","plainCitation":"(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A2600F" w:rsidRPr="00A76D46">
        <w:rPr>
          <w:rFonts w:ascii="Cambria Math" w:hAnsi="Cambria Math" w:cs="Cambria Math"/>
          <w:sz w:val="24"/>
          <w:szCs w:val="24"/>
        </w:rPr>
        <w:instrText>∼</w:instrText>
      </w:r>
      <w:r w:rsidR="00A2600F" w:rsidRPr="00A76D46">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A2600F" w:rsidRPr="00A76D46">
        <w:rPr>
          <w:rFonts w:ascii="Cambria Math" w:hAnsi="Cambria Math" w:cs="Cambria Math"/>
          <w:sz w:val="24"/>
          <w:szCs w:val="24"/>
        </w:rPr>
        <w:instrText>∼</w:instrText>
      </w:r>
      <w:r w:rsidR="00A2600F" w:rsidRPr="00A76D46">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A2600F" w:rsidRPr="00A76D46">
        <w:rPr>
          <w:rFonts w:ascii="Times New Roman" w:hAnsi="Times New Roman" w:cs="Times New Roman"/>
          <w:sz w:val="24"/>
          <w:szCs w:val="24"/>
        </w:rPr>
        <w:fldChar w:fldCharType="separate"/>
      </w:r>
      <w:r w:rsidR="00A2600F" w:rsidRPr="00A76D46">
        <w:rPr>
          <w:rFonts w:ascii="Times New Roman" w:hAnsi="Times New Roman" w:cs="Times New Roman"/>
          <w:kern w:val="0"/>
          <w:sz w:val="24"/>
          <w:szCs w:val="24"/>
        </w:rPr>
        <w:t>(Hammami et al. 2021; 2019a; Romero-García et al. 2022; Fernández-Romero et al. 2017; Aouichaoui et al. 2024; Hammami et al. 2019b; Molina-López et al. 2020; Matthys et al. 2011; 2013a; Ortega-Becerra et al. 2018; Matthys et al. 2013b; Camacho-Cardenosa et al. 2018; Ingebrigtsen et al. 2013; Hammami et al. 2020; Madruga-Parera et al. 2021; Pion et al. 2015; Fernández-Romero et al. 2016; Ingebrigtsen a Jeffreys 2012; Madruga et al. 2019; Nikolaidis et al. 2014)</w:t>
      </w:r>
      <w:r w:rsidR="00A2600F" w:rsidRPr="00A76D46">
        <w:rPr>
          <w:rFonts w:ascii="Times New Roman" w:hAnsi="Times New Roman" w:cs="Times New Roman"/>
          <w:sz w:val="24"/>
          <w:szCs w:val="24"/>
        </w:rPr>
        <w:fldChar w:fldCharType="end"/>
      </w:r>
    </w:p>
    <w:p w14:paraId="7FFE03F2" w14:textId="278E648A" w:rsidR="00FB199D" w:rsidRPr="00A76D46" w:rsidRDefault="006C4628"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orizontální skok</w:t>
      </w:r>
    </w:p>
    <w:p w14:paraId="2787C6C0" w14:textId="2CEB7DF8" w:rsidR="003C7A92" w:rsidRPr="00A76D46" w:rsidRDefault="00537261"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orizontální skok má v házené svůj význam, obzvláště pro hráče na pozici křídla</w:t>
      </w:r>
      <w:r w:rsidR="00FB199D" w:rsidRPr="00A76D46">
        <w:rPr>
          <w:rFonts w:ascii="Times New Roman" w:hAnsi="Times New Roman" w:cs="Times New Roman"/>
          <w:sz w:val="24"/>
          <w:szCs w:val="24"/>
        </w:rPr>
        <w:t xml:space="preserve">, kteří v utkání využívají tento typ skoku při </w:t>
      </w:r>
      <w:r w:rsidR="00F00DBA" w:rsidRPr="00A76D46">
        <w:rPr>
          <w:rFonts w:ascii="Times New Roman" w:hAnsi="Times New Roman" w:cs="Times New Roman"/>
          <w:sz w:val="24"/>
          <w:szCs w:val="24"/>
        </w:rPr>
        <w:t xml:space="preserve">útočných </w:t>
      </w:r>
      <w:r w:rsidR="00FB199D" w:rsidRPr="00A76D46">
        <w:rPr>
          <w:rFonts w:ascii="Times New Roman" w:hAnsi="Times New Roman" w:cs="Times New Roman"/>
          <w:sz w:val="24"/>
          <w:szCs w:val="24"/>
        </w:rPr>
        <w:t>herních situacích. Testování horizontálních skoků je klíčové pro posouzení síly a výbušnosti hráčů, což ovlivňuje jejich schopnost provádět dynamické pohyby na hřišti. Mezi nejčastěji používané testy v této oblasti patří five-jump test</w:t>
      </w:r>
      <w:r w:rsidR="00754DEF" w:rsidRPr="00A76D46">
        <w:rPr>
          <w:rFonts w:ascii="Times New Roman" w:hAnsi="Times New Roman" w:cs="Times New Roman"/>
          <w:sz w:val="24"/>
          <w:szCs w:val="24"/>
        </w:rPr>
        <w:t xml:space="preserve"> a</w:t>
      </w:r>
      <w:r w:rsidR="00A82D83" w:rsidRPr="00A76D46">
        <w:rPr>
          <w:rFonts w:ascii="Times New Roman" w:hAnsi="Times New Roman" w:cs="Times New Roman"/>
          <w:sz w:val="24"/>
          <w:szCs w:val="24"/>
        </w:rPr>
        <w:t xml:space="preserve"> </w:t>
      </w:r>
      <w:r w:rsidR="00D534FA" w:rsidRPr="00A76D46">
        <w:rPr>
          <w:rFonts w:ascii="Times New Roman" w:hAnsi="Times New Roman" w:cs="Times New Roman"/>
          <w:sz w:val="24"/>
          <w:szCs w:val="24"/>
        </w:rPr>
        <w:t>CMJA,</w:t>
      </w:r>
      <w:r w:rsidR="00E07F0D" w:rsidRPr="00A76D46">
        <w:rPr>
          <w:rFonts w:ascii="Times New Roman" w:hAnsi="Times New Roman" w:cs="Times New Roman"/>
          <w:sz w:val="24"/>
          <w:szCs w:val="24"/>
        </w:rPr>
        <w:t xml:space="preserve"> přičemž odraz je</w:t>
      </w:r>
      <w:r w:rsidR="00FB199D" w:rsidRPr="00A76D46">
        <w:rPr>
          <w:rFonts w:ascii="Times New Roman" w:hAnsi="Times New Roman" w:cs="Times New Roman"/>
          <w:sz w:val="24"/>
          <w:szCs w:val="24"/>
        </w:rPr>
        <w:t xml:space="preserve"> do dálky</w:t>
      </w:r>
      <w:r w:rsidR="00E07F0D" w:rsidRPr="00A76D46">
        <w:rPr>
          <w:rFonts w:ascii="Times New Roman" w:hAnsi="Times New Roman" w:cs="Times New Roman"/>
          <w:sz w:val="24"/>
          <w:szCs w:val="24"/>
        </w:rPr>
        <w:t xml:space="preserve">. </w:t>
      </w:r>
      <w:r w:rsidR="00975B8E" w:rsidRPr="00A76D46">
        <w:rPr>
          <w:rFonts w:ascii="Times New Roman" w:hAnsi="Times New Roman" w:cs="Times New Roman"/>
          <w:sz w:val="24"/>
          <w:szCs w:val="24"/>
        </w:rPr>
        <w:t xml:space="preserve">Five-jump test měří vzdálenost, kterou hráč dokáže překonat v pěti po sobě jdoucích skocích, což poskytuje informace o jejich dynamice a vytrvalosti. </w:t>
      </w:r>
      <w:r w:rsidR="00061423" w:rsidRPr="00A76D46">
        <w:rPr>
          <w:rFonts w:ascii="Times New Roman" w:hAnsi="Times New Roman" w:cs="Times New Roman"/>
          <w:sz w:val="24"/>
          <w:szCs w:val="24"/>
        </w:rPr>
        <w:t>Test</w:t>
      </w:r>
      <w:r w:rsidR="005A042C" w:rsidRPr="00A76D46">
        <w:rPr>
          <w:rFonts w:ascii="Times New Roman" w:hAnsi="Times New Roman" w:cs="Times New Roman"/>
          <w:sz w:val="24"/>
          <w:szCs w:val="24"/>
        </w:rPr>
        <w:t xml:space="preserve"> </w:t>
      </w:r>
      <w:r w:rsidR="0010517B" w:rsidRPr="00A76D46">
        <w:rPr>
          <w:rFonts w:ascii="Times New Roman" w:hAnsi="Times New Roman" w:cs="Times New Roman"/>
          <w:sz w:val="24"/>
          <w:szCs w:val="24"/>
        </w:rPr>
        <w:t>CMJA</w:t>
      </w:r>
      <w:r w:rsidR="005A042C" w:rsidRPr="00A76D46">
        <w:rPr>
          <w:rFonts w:ascii="Times New Roman" w:hAnsi="Times New Roman" w:cs="Times New Roman"/>
          <w:sz w:val="24"/>
          <w:szCs w:val="24"/>
        </w:rPr>
        <w:t xml:space="preserve"> </w:t>
      </w:r>
      <w:r w:rsidR="00DA05E2" w:rsidRPr="00A76D46">
        <w:rPr>
          <w:rFonts w:ascii="Times New Roman" w:hAnsi="Times New Roman" w:cs="Times New Roman"/>
          <w:sz w:val="24"/>
          <w:szCs w:val="24"/>
        </w:rPr>
        <w:t>zkoumá schopnost hráče vykonat horizontální skok s využitím odrazu a roztažených paží do maximální vzdálenosti.</w:t>
      </w:r>
      <w:r w:rsidR="00E369D2" w:rsidRPr="00A76D46">
        <w:rPr>
          <w:rFonts w:ascii="Times New Roman" w:hAnsi="Times New Roman" w:cs="Times New Roman"/>
          <w:sz w:val="24"/>
          <w:szCs w:val="24"/>
        </w:rPr>
        <w:t xml:space="preserve"> Test</w:t>
      </w:r>
      <w:r w:rsidR="00DA05E2" w:rsidRPr="00A76D46">
        <w:rPr>
          <w:rFonts w:ascii="Times New Roman" w:hAnsi="Times New Roman" w:cs="Times New Roman"/>
          <w:sz w:val="24"/>
          <w:szCs w:val="24"/>
        </w:rPr>
        <w:t xml:space="preserve"> </w:t>
      </w:r>
      <w:r w:rsidR="00E369D2" w:rsidRPr="00A76D46">
        <w:rPr>
          <w:rFonts w:ascii="Times New Roman" w:hAnsi="Times New Roman" w:cs="Times New Roman"/>
          <w:sz w:val="24"/>
          <w:szCs w:val="24"/>
        </w:rPr>
        <w:t xml:space="preserve">CMJA </w:t>
      </w:r>
      <w:r w:rsidR="00EB220A" w:rsidRPr="00A76D46">
        <w:rPr>
          <w:rFonts w:ascii="Times New Roman" w:hAnsi="Times New Roman" w:cs="Times New Roman"/>
          <w:sz w:val="24"/>
          <w:szCs w:val="24"/>
        </w:rPr>
        <w:t xml:space="preserve">se testuje jak s odrazem z dominantní, tak z nedominantní končetiny </w:t>
      </w:r>
      <w:r w:rsidR="007E179F" w:rsidRPr="00A76D46">
        <w:rPr>
          <w:rFonts w:ascii="Times New Roman" w:hAnsi="Times New Roman" w:cs="Times New Roman"/>
          <w:sz w:val="24"/>
          <w:szCs w:val="24"/>
        </w:rPr>
        <w:t>a</w:t>
      </w:r>
      <w:r w:rsidR="00DA05E2" w:rsidRPr="00A76D46">
        <w:rPr>
          <w:rFonts w:ascii="Times New Roman" w:hAnsi="Times New Roman" w:cs="Times New Roman"/>
          <w:sz w:val="24"/>
          <w:szCs w:val="24"/>
        </w:rPr>
        <w:t xml:space="preserve"> poskytuje informace o asymetrii silových předpokladů mezi oběma nohama hráče.</w:t>
      </w:r>
      <w:r w:rsidR="00FF6139" w:rsidRPr="00A76D46">
        <w:rPr>
          <w:rFonts w:ascii="Times New Roman" w:hAnsi="Times New Roman" w:cs="Times New Roman"/>
          <w:sz w:val="24"/>
          <w:szCs w:val="24"/>
        </w:rPr>
        <w:t xml:space="preserve"> </w:t>
      </w:r>
      <w:r w:rsidR="003C7A92" w:rsidRPr="00A76D46">
        <w:rPr>
          <w:rFonts w:ascii="Times New Roman" w:hAnsi="Times New Roman" w:cs="Times New Roman"/>
          <w:sz w:val="24"/>
          <w:szCs w:val="24"/>
        </w:rPr>
        <w:t>Tyto testy byly součástí studií publikovaných od</w:t>
      </w:r>
      <w:r w:rsidR="00940F8E" w:rsidRPr="00A76D46">
        <w:rPr>
          <w:rFonts w:ascii="Times New Roman" w:hAnsi="Times New Roman" w:cs="Times New Roman"/>
          <w:sz w:val="24"/>
          <w:szCs w:val="24"/>
        </w:rPr>
        <w:t xml:space="preserve"> </w:t>
      </w:r>
      <w:r w:rsidR="00940F8E" w:rsidRPr="00A76D46">
        <w:rPr>
          <w:rFonts w:ascii="Times New Roman" w:hAnsi="Times New Roman" w:cs="Times New Roman"/>
          <w:sz w:val="24"/>
          <w:szCs w:val="24"/>
        </w:rPr>
        <w:fldChar w:fldCharType="begin"/>
      </w:r>
      <w:r w:rsidR="00940F8E" w:rsidRPr="00A76D46">
        <w:rPr>
          <w:rFonts w:ascii="Times New Roman" w:hAnsi="Times New Roman" w:cs="Times New Roman"/>
          <w:sz w:val="24"/>
          <w:szCs w:val="24"/>
        </w:rPr>
        <w:instrText xml:space="preserve"> ADDIN ZOTERO_ITEM CSL_CITATION {"citationID":"6mx3sii9","properties":{"formattedCitation":"(Zapartidis et al. 2011; Hammami et al. 2019a; Fern\\uc0\\u225{}ndez-Romero et al. 2017; Aouichaoui et al. 2024; Hammami et al. 2019b; Matthys et al. 2011; 2013a; 2013b; Zapartidis et al. 2009; Camacho-Cardenosa et al. 2018; Hammami et al. 2020; Rousanoglou et al. 2014; Madruga-Parera et al. 2021; El-Din et al. 2011; Pion et al. 2015; Fern\\uc0\\u225{}ndez-Romero et al. 2016; Palamas et al. 2015; Madruga et al. 2019)","plainCitation":"(Zapartidis et al. 2011; Hammami et al. 2019a; Fernández-Romero et al. 2017; Aouichaoui et al. 2024; Hammami et al. 2019b; Matthys et al. 2011; 2013a; 2013b; Zapartidis et al. 2009; Camacho-Cardenosa et al. 2018; Hammami et al. 2020; Rousanoglou et al. 2014; Madruga-Parera et al. 2021; El-Din et al. 2011; Pion et al. 2015; Fernández-Romero et al. 2016; Palamas et al. 2015; Madruga et al. 2019)","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940F8E" w:rsidRPr="00A76D46">
        <w:rPr>
          <w:rFonts w:ascii="Times New Roman" w:hAnsi="Times New Roman" w:cs="Times New Roman"/>
          <w:sz w:val="24"/>
          <w:szCs w:val="24"/>
        </w:rPr>
        <w:fldChar w:fldCharType="separate"/>
      </w:r>
      <w:r w:rsidR="00940F8E" w:rsidRPr="00A76D46">
        <w:rPr>
          <w:rFonts w:ascii="Times New Roman" w:hAnsi="Times New Roman" w:cs="Times New Roman"/>
          <w:kern w:val="0"/>
          <w:sz w:val="24"/>
          <w:szCs w:val="24"/>
        </w:rPr>
        <w:t>(Zapartidis et al. 2011; Hammami et al. 2019a; Fernández-Romero et al. 2017; Aouichaoui et al. 2024; Hammami et al. 2019b; Matthys et al. 2011; 2013a; 2013b; Zapartidis et al. 2009; Camacho-Cardenosa et al. 2018; Hammami et al. 2020; Rousanoglou et al. 2014; Madruga-Parera et al. 2021; El-Din et al. 2011; Pion et al. 2015; Fernández-Romero et al. 2016; Palamas et al. 2015; Madruga et al. 2019)</w:t>
      </w:r>
      <w:r w:rsidR="00940F8E" w:rsidRPr="00A76D46">
        <w:rPr>
          <w:rFonts w:ascii="Times New Roman" w:hAnsi="Times New Roman" w:cs="Times New Roman"/>
          <w:sz w:val="24"/>
          <w:szCs w:val="24"/>
        </w:rPr>
        <w:fldChar w:fldCharType="end"/>
      </w:r>
      <w:r w:rsidR="00E7350F" w:rsidRPr="00A76D46">
        <w:rPr>
          <w:rFonts w:ascii="Times New Roman" w:hAnsi="Times New Roman" w:cs="Times New Roman"/>
          <w:sz w:val="24"/>
          <w:szCs w:val="24"/>
        </w:rPr>
        <w:t>.</w:t>
      </w:r>
    </w:p>
    <w:p w14:paraId="6643E5BA" w14:textId="3771A01C" w:rsidR="005377F2" w:rsidRPr="00A76D46" w:rsidRDefault="006C4628"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Laterální skok</w:t>
      </w:r>
    </w:p>
    <w:p w14:paraId="51F7B409" w14:textId="69699F37" w:rsidR="00E7350F" w:rsidRPr="00A76D46" w:rsidRDefault="001C01F0"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Laterální skok je dalším testem měřícím explozivní sílu dolních končetin, avšak není tak často zahrnut ve studiích jako ostatní testy. </w:t>
      </w:r>
      <w:r w:rsidR="002C719A" w:rsidRPr="00A76D46">
        <w:rPr>
          <w:rFonts w:ascii="Times New Roman" w:hAnsi="Times New Roman" w:cs="Times New Roman"/>
          <w:sz w:val="24"/>
          <w:szCs w:val="24"/>
        </w:rPr>
        <w:t xml:space="preserve">Objevil se ve studiích </w:t>
      </w:r>
      <w:r w:rsidR="007F7657" w:rsidRPr="00A76D46">
        <w:rPr>
          <w:rFonts w:ascii="Times New Roman" w:hAnsi="Times New Roman" w:cs="Times New Roman"/>
          <w:sz w:val="24"/>
          <w:szCs w:val="24"/>
        </w:rPr>
        <w:t xml:space="preserve">od </w:t>
      </w:r>
      <w:r w:rsidR="00D85FFE" w:rsidRPr="00A76D46">
        <w:rPr>
          <w:rFonts w:ascii="Times New Roman" w:hAnsi="Times New Roman" w:cs="Times New Roman"/>
          <w:sz w:val="24"/>
          <w:szCs w:val="24"/>
        </w:rPr>
        <w:fldChar w:fldCharType="begin"/>
      </w:r>
      <w:r w:rsidR="00D85FFE" w:rsidRPr="00A76D46">
        <w:rPr>
          <w:rFonts w:ascii="Times New Roman" w:hAnsi="Times New Roman" w:cs="Times New Roman"/>
          <w:sz w:val="24"/>
          <w:szCs w:val="24"/>
        </w:rPr>
        <w:instrText xml:space="preserve"> ADDIN ZOTERO_ITEM CSL_CITATION {"citationID":"qhq5ymyg","properties":{"formattedCitation":"(Madruga-Parera et al. 2021; Madruga et al. 2019)","plainCitation":"(Madruga-Parera et al. 2021; Madruga et al. 2019)","noteIndex":0},"citationItems":[{"id":57,"uris":["http://zotero.org/users/local/PuTqOBGs/items/2IXRI6B6"],"itemData":{"id":57,"type":"article-journal","abstract":"Abstract\n            \n              Madruga-Parera, M, Bishop, C, Beato, M, Fort-Vanmeerhaeghe, A, Gonzalo-Skok, O, and Romero-Rodríguez, D. Relationship between inter-limb asymmetries and speed and change of direction speed in youth handball players.\n              J Strength Cond Res\n              35(12): 3482–3490, 2021—The aims of the present study were to quantify interlimb asymmetry from jumping, change of direction speed (CODS), and iso-inertial tests and to establish the association between those asymmetry scores and performance during speed and CODS tests in youth handball athletes. Twenty-six youth handball players (age: 16.2 ± 0.9 years) volunteered to participate in this study and performed single-leg countermovement jumps, single-leg broad jumps, single-leg lateral jumps, CODS tests at 180° (CODS180) and 90° (CODS90), change of direction actions with iso-inertial overload (crossover step [CRO] and lateral shuffle step), and a 20-m sprint test. Excellent intraclass correlation coefficient (ICC) values were found for all tests (ICC = 0.96–1.00) with the exception of the dominant limb during the CODS90 test (ICC = 0.69). Interlimb asymmetry scores ranged from 3.66 to 12.67%. Iso-inertial asymmetry values were higher than those found during jumping tasks (9.8–12.7% vs. 3.66–8.76%). Spearman's\n              r\n              correlations showed significant relationships between CRO asymmetry and CODS90 performance on both limbs (\n              r\n              = 0.48–0.51;\n              p\n              &lt; 0.05) and CODS180 (\n              r\n              = 0.41–0.51;\n              p\n              &lt; 0.05) and a sprint test (\n              r\n              = 0.46;\n              p\n              &lt; 0.05). These results show the test-specific nature of asymmetries in youth handball players, with iso-inertial device and CODS deficit presenting the greatest magnitude of asymmetries. Furthermore, interlimb differences during iso-inertial device (CRO) were associated with reduced CODS and sprint performance. These results suggest that the use of iso-inertial devices for the detection of interlimb asymmetry may be more effective than the total time during traditional CODS tests and that larger imbalances are associated with reduced athletic performance in youth handball players.","container-title":"Journal of Strength and Conditioning Research","DOI":"10.1519/JSC.0000000000003328","ISSN":"1064-8011","issue":"12","language":"en","page":"3482-3490","source":"DOI.org (Crossref)","title":"Relationship Between Interlimb Asymmetries and Speed and Change of Direction Speed in Youth Handball Players","volume":"35","author":[{"family":"Madruga-Parera","given":"Marc"},{"family":"Bishop","given":"Chris"},{"family":"Beato","given":"Marco"},{"family":"Fort-Vanmeerhaeghe","given":"Azahara"},{"family":"Gonzalo-Skok","given":"Oliver"},{"family":"Romero-Rodríguez","given":"Daniel"}],"issued":{"date-parts":[["2021",12]]}}},{"id":73,"uris":["http://zotero.org/users/local/PuTqOBGs/items/3ARXLV9T"],"itemData":{"id":73,"type":"article-journal","abstract":"The aim of the present study was to determine the association of multi-directional jumping asymmetries with measures of physical performance. Forty-two youth handball athletes (age: 16.0 ± 1.3 years; body height: 174.11 ± 7.3 cm; body mass: 70.49 ± 13.3 kg) performed a mid-season fitness test battery consisting of single leg countermovement, lateral and broad jump tests, two change of direction speed (CODS) tests, an 8 x 10 m repeated sprint test, and a 20 m sprint. The Kappa coefficient showed only 'slight' levels of agreement (K range =-0.05 to 0.15), indicating that asymmetries rarely favoured the same side during each of the jump tests. The single leg countermovement jump showed significantly (p = 0.006) larger asymmetries (11.2 ± 8.4) than the broad jump (6.4 ± 4.6) and significant correlations were present between jumping asymmetries and jump (r =-0.32 to-0.52), CODS (r = 0.31 to 0.32) and repeated sprint (r = 0.35 to 0.40) performance. The findings of the present study highlight the independent nature of jumping asymmetries and associations with measures of physical performance. Practitioners are encouraged to use multiple tests to detect existing side differences and consider appropriate training interventions for the reduction of inter-limb asymmetries.","container-title":"Journal of Human Kinetics","DOI":"10.2478/hukin-2019-0095","journalAbbreviation":"Journal of Human Kinetics","source":"ResearchGate","title":"Jumping-based Asymmetries are Negatively Associated with Jump, Change of Direction, and Repeated Sprint Performance, but not Linear Speed, in Adolescent Handball Athletes","volume":"71","author":[{"family":"Madruga","given":"Marc"},{"family":"Bishop","given":"Chris"},{"family":"Read","given":"Paul"},{"family":"Lake","given":"Jason"},{"family":"Brazier","given":"Jon"},{"family":"Romero-Rodríguez","given":"Daniel"}],"issued":{"date-parts":[["2019",10,2]]}}}],"schema":"https://github.com/citation-style-language/schema/raw/master/csl-citation.json"} </w:instrText>
      </w:r>
      <w:r w:rsidR="00D85FFE" w:rsidRPr="00A76D46">
        <w:rPr>
          <w:rFonts w:ascii="Times New Roman" w:hAnsi="Times New Roman" w:cs="Times New Roman"/>
          <w:sz w:val="24"/>
          <w:szCs w:val="24"/>
        </w:rPr>
        <w:fldChar w:fldCharType="separate"/>
      </w:r>
      <w:r w:rsidR="00D85FFE" w:rsidRPr="00A76D46">
        <w:rPr>
          <w:rFonts w:ascii="Times New Roman" w:hAnsi="Times New Roman" w:cs="Times New Roman"/>
          <w:sz w:val="24"/>
          <w:szCs w:val="24"/>
        </w:rPr>
        <w:t>(Madruga-Parera et al. 2021; Madruga et al. 2019)</w:t>
      </w:r>
      <w:r w:rsidR="00D85FFE" w:rsidRPr="00A76D46">
        <w:rPr>
          <w:rFonts w:ascii="Times New Roman" w:hAnsi="Times New Roman" w:cs="Times New Roman"/>
          <w:sz w:val="24"/>
          <w:szCs w:val="24"/>
        </w:rPr>
        <w:fldChar w:fldCharType="end"/>
      </w:r>
      <w:r w:rsidR="00D85FFE" w:rsidRPr="00A76D46">
        <w:rPr>
          <w:rFonts w:ascii="Times New Roman" w:hAnsi="Times New Roman" w:cs="Times New Roman"/>
          <w:sz w:val="24"/>
          <w:szCs w:val="24"/>
        </w:rPr>
        <w:t>.</w:t>
      </w:r>
    </w:p>
    <w:p w14:paraId="5EB0C114" w14:textId="711E8064" w:rsidR="00773BDE" w:rsidRPr="00A76D46" w:rsidRDefault="00773BDE" w:rsidP="00A76D46">
      <w:pPr>
        <w:pStyle w:val="Nadpis3"/>
        <w:spacing w:line="360" w:lineRule="auto"/>
        <w:jc w:val="both"/>
        <w:rPr>
          <w:rFonts w:ascii="Times New Roman" w:hAnsi="Times New Roman" w:cs="Times New Roman"/>
        </w:rPr>
      </w:pPr>
      <w:bookmarkStart w:id="35" w:name="_Toc164160386"/>
      <w:r w:rsidRPr="00A76D46">
        <w:rPr>
          <w:rFonts w:ascii="Times New Roman" w:hAnsi="Times New Roman" w:cs="Times New Roman"/>
        </w:rPr>
        <w:lastRenderedPageBreak/>
        <w:t>Testy explozivní síly horních končetin</w:t>
      </w:r>
      <w:bookmarkEnd w:id="35"/>
    </w:p>
    <w:p w14:paraId="7588D756" w14:textId="7644F0E5" w:rsidR="00E658C8" w:rsidRPr="00A76D46" w:rsidRDefault="00A115BF"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Rychlost odhodu míčem</w:t>
      </w:r>
    </w:p>
    <w:p w14:paraId="5FE61019" w14:textId="0EB08511" w:rsidR="00F466DD" w:rsidRPr="00A76D46" w:rsidRDefault="007F1E71" w:rsidP="00A76D46">
      <w:pPr>
        <w:tabs>
          <w:tab w:val="left" w:pos="1909"/>
        </w:tabs>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Zásadní pro úspěch v </w:t>
      </w:r>
      <w:r w:rsidR="0091254A" w:rsidRPr="00A76D46">
        <w:rPr>
          <w:rFonts w:ascii="Times New Roman" w:hAnsi="Times New Roman" w:cs="Times New Roman"/>
          <w:sz w:val="24"/>
          <w:szCs w:val="24"/>
        </w:rPr>
        <w:t>utkání</w:t>
      </w:r>
      <w:r w:rsidRPr="00A76D46">
        <w:rPr>
          <w:rFonts w:ascii="Times New Roman" w:hAnsi="Times New Roman" w:cs="Times New Roman"/>
          <w:sz w:val="24"/>
          <w:szCs w:val="24"/>
        </w:rPr>
        <w:t xml:space="preserve"> je nejenom technika, ale také rychlost, s jakou hráči </w:t>
      </w:r>
      <w:r w:rsidR="0091254A" w:rsidRPr="00A76D46">
        <w:rPr>
          <w:rFonts w:ascii="Times New Roman" w:hAnsi="Times New Roman" w:cs="Times New Roman"/>
          <w:sz w:val="24"/>
          <w:szCs w:val="24"/>
        </w:rPr>
        <w:t>dokážou</w:t>
      </w:r>
      <w:r w:rsidRPr="00A76D46">
        <w:rPr>
          <w:rFonts w:ascii="Times New Roman" w:hAnsi="Times New Roman" w:cs="Times New Roman"/>
          <w:sz w:val="24"/>
          <w:szCs w:val="24"/>
        </w:rPr>
        <w:t xml:space="preserve"> odhodit míč</w:t>
      </w:r>
      <w:r w:rsidR="0091254A" w:rsidRPr="00A76D46">
        <w:rPr>
          <w:rFonts w:ascii="Times New Roman" w:hAnsi="Times New Roman" w:cs="Times New Roman"/>
          <w:sz w:val="24"/>
          <w:szCs w:val="24"/>
        </w:rPr>
        <w:t xml:space="preserve">. </w:t>
      </w:r>
      <w:r w:rsidR="001A6020" w:rsidRPr="00A76D46">
        <w:rPr>
          <w:rFonts w:ascii="Times New Roman" w:hAnsi="Times New Roman" w:cs="Times New Roman"/>
          <w:sz w:val="24"/>
          <w:szCs w:val="24"/>
        </w:rPr>
        <w:t xml:space="preserve">V nalezených studiích se často zkoumaly různé varianty </w:t>
      </w:r>
      <w:r w:rsidR="003067FF" w:rsidRPr="00A76D46">
        <w:rPr>
          <w:rFonts w:ascii="Times New Roman" w:hAnsi="Times New Roman" w:cs="Times New Roman"/>
          <w:sz w:val="24"/>
          <w:szCs w:val="24"/>
        </w:rPr>
        <w:t xml:space="preserve">provedení </w:t>
      </w:r>
      <w:r w:rsidR="001A6020" w:rsidRPr="00A76D46">
        <w:rPr>
          <w:rFonts w:ascii="Times New Roman" w:hAnsi="Times New Roman" w:cs="Times New Roman"/>
          <w:sz w:val="24"/>
          <w:szCs w:val="24"/>
        </w:rPr>
        <w:t>odhodu míče, včetně odhodu ze stoje</w:t>
      </w:r>
      <w:r w:rsidR="001B6CA9" w:rsidRPr="00A76D46">
        <w:rPr>
          <w:rFonts w:ascii="Times New Roman" w:hAnsi="Times New Roman" w:cs="Times New Roman"/>
          <w:sz w:val="24"/>
          <w:szCs w:val="24"/>
        </w:rPr>
        <w:t xml:space="preserve">, kdy hráč stál na </w:t>
      </w:r>
      <w:r w:rsidR="000F17B5" w:rsidRPr="00A76D46">
        <w:rPr>
          <w:rFonts w:ascii="Times New Roman" w:hAnsi="Times New Roman" w:cs="Times New Roman"/>
          <w:sz w:val="24"/>
          <w:szCs w:val="24"/>
        </w:rPr>
        <w:t>území pro trestný hod</w:t>
      </w:r>
      <w:r w:rsidR="003018AB" w:rsidRPr="00A76D46">
        <w:rPr>
          <w:rFonts w:ascii="Times New Roman" w:hAnsi="Times New Roman" w:cs="Times New Roman"/>
          <w:sz w:val="24"/>
          <w:szCs w:val="24"/>
        </w:rPr>
        <w:t xml:space="preserve"> a</w:t>
      </w:r>
      <w:r w:rsidR="001A6020" w:rsidRPr="00A76D46">
        <w:rPr>
          <w:rFonts w:ascii="Times New Roman" w:hAnsi="Times New Roman" w:cs="Times New Roman"/>
          <w:sz w:val="24"/>
          <w:szCs w:val="24"/>
        </w:rPr>
        <w:t xml:space="preserve"> odhodu ze tří kroků</w:t>
      </w:r>
      <w:r w:rsidR="00D80ACD" w:rsidRPr="00A76D46">
        <w:rPr>
          <w:rFonts w:ascii="Times New Roman" w:hAnsi="Times New Roman" w:cs="Times New Roman"/>
          <w:sz w:val="24"/>
          <w:szCs w:val="24"/>
        </w:rPr>
        <w:t>, při kterém hráč mohl udělat 3 dynamické kroky</w:t>
      </w:r>
      <w:r w:rsidR="003018AB" w:rsidRPr="00A76D46">
        <w:rPr>
          <w:rFonts w:ascii="Times New Roman" w:hAnsi="Times New Roman" w:cs="Times New Roman"/>
          <w:sz w:val="24"/>
          <w:szCs w:val="24"/>
        </w:rPr>
        <w:t>. Další varia</w:t>
      </w:r>
      <w:r w:rsidR="006813C5" w:rsidRPr="00A76D46">
        <w:rPr>
          <w:rFonts w:ascii="Times New Roman" w:hAnsi="Times New Roman" w:cs="Times New Roman"/>
          <w:sz w:val="24"/>
          <w:szCs w:val="24"/>
        </w:rPr>
        <w:t>ntou byl</w:t>
      </w:r>
      <w:r w:rsidR="001A6020" w:rsidRPr="00A76D46">
        <w:rPr>
          <w:rFonts w:ascii="Times New Roman" w:hAnsi="Times New Roman" w:cs="Times New Roman"/>
          <w:sz w:val="24"/>
          <w:szCs w:val="24"/>
        </w:rPr>
        <w:t xml:space="preserve"> odhod z</w:t>
      </w:r>
      <w:r w:rsidR="00DE23BC" w:rsidRPr="00A76D46">
        <w:rPr>
          <w:rFonts w:ascii="Times New Roman" w:hAnsi="Times New Roman" w:cs="Times New Roman"/>
          <w:sz w:val="24"/>
          <w:szCs w:val="24"/>
        </w:rPr>
        <w:t> </w:t>
      </w:r>
      <w:r w:rsidR="001A6020" w:rsidRPr="00A76D46">
        <w:rPr>
          <w:rFonts w:ascii="Times New Roman" w:hAnsi="Times New Roman" w:cs="Times New Roman"/>
          <w:sz w:val="24"/>
          <w:szCs w:val="24"/>
        </w:rPr>
        <w:t>výskoku</w:t>
      </w:r>
      <w:r w:rsidR="00DE23BC" w:rsidRPr="00A76D46">
        <w:rPr>
          <w:rFonts w:ascii="Times New Roman" w:hAnsi="Times New Roman" w:cs="Times New Roman"/>
          <w:sz w:val="24"/>
          <w:szCs w:val="24"/>
        </w:rPr>
        <w:t>, který je nejčastěji používaný</w:t>
      </w:r>
      <w:r w:rsidR="005F763C" w:rsidRPr="00A76D46">
        <w:rPr>
          <w:rFonts w:ascii="Times New Roman" w:hAnsi="Times New Roman" w:cs="Times New Roman"/>
          <w:sz w:val="24"/>
          <w:szCs w:val="24"/>
        </w:rPr>
        <w:t xml:space="preserve"> při střelbě na bránu</w:t>
      </w:r>
      <w:r w:rsidR="001A6020" w:rsidRPr="00A76D46">
        <w:rPr>
          <w:rFonts w:ascii="Times New Roman" w:hAnsi="Times New Roman" w:cs="Times New Roman"/>
          <w:sz w:val="24"/>
          <w:szCs w:val="24"/>
        </w:rPr>
        <w:t>.</w:t>
      </w:r>
      <w:r w:rsidR="00992B6B" w:rsidRPr="00A76D46">
        <w:rPr>
          <w:rFonts w:ascii="Times New Roman" w:hAnsi="Times New Roman" w:cs="Times New Roman"/>
          <w:sz w:val="24"/>
          <w:szCs w:val="24"/>
        </w:rPr>
        <w:t xml:space="preserve"> Rychlost odhodu míče pozitivně ovlivňuje úspěšnost střelby na branku a efektivitu při překonávání obrany soupeře.</w:t>
      </w:r>
      <w:r w:rsidR="00A70BB9" w:rsidRPr="00A76D46">
        <w:rPr>
          <w:rFonts w:ascii="Times New Roman" w:hAnsi="Times New Roman" w:cs="Times New Roman"/>
          <w:sz w:val="24"/>
          <w:szCs w:val="24"/>
        </w:rPr>
        <w:t xml:space="preserve"> </w:t>
      </w:r>
      <w:r w:rsidR="00C32B5E" w:rsidRPr="00A76D46">
        <w:rPr>
          <w:rFonts w:ascii="Times New Roman" w:hAnsi="Times New Roman" w:cs="Times New Roman"/>
          <w:sz w:val="24"/>
          <w:szCs w:val="24"/>
        </w:rPr>
        <w:t>Tyto různé způsoby provedení tohoto testu</w:t>
      </w:r>
      <w:r w:rsidR="00FF07BB" w:rsidRPr="00A76D46">
        <w:rPr>
          <w:rFonts w:ascii="Times New Roman" w:hAnsi="Times New Roman" w:cs="Times New Roman"/>
          <w:sz w:val="24"/>
          <w:szCs w:val="24"/>
        </w:rPr>
        <w:t xml:space="preserve">, byly zahrnuty například ve studiích uveřejněných od </w:t>
      </w:r>
      <w:r w:rsidR="005D6DE6" w:rsidRPr="00A76D46">
        <w:rPr>
          <w:rFonts w:ascii="Times New Roman" w:hAnsi="Times New Roman" w:cs="Times New Roman"/>
          <w:sz w:val="24"/>
          <w:szCs w:val="24"/>
        </w:rPr>
        <w:fldChar w:fldCharType="begin"/>
      </w:r>
      <w:r w:rsidR="005D6DE6" w:rsidRPr="00A76D46">
        <w:rPr>
          <w:rFonts w:ascii="Times New Roman" w:hAnsi="Times New Roman" w:cs="Times New Roman"/>
          <w:sz w:val="24"/>
          <w:szCs w:val="24"/>
        </w:rPr>
        <w:instrText xml:space="preserve"> ADDIN ZOTERO_ITEM CSL_CITATION {"citationID":"BnviT2Ag","properties":{"formattedCitation":"(Zapartidis et al. 2011; Ortega-Becerra et al. 2018; Zapartidis et al. 2009; Camacho-Cardenosa et al. 2018; Rousanoglou et al. 2014; Palamas et al. 2015)","plainCitation":"(Zapartidis et al. 2011; Ortega-Becerra et al. 2018; Zapartidis et al. 2009; Camacho-Cardenosa et al. 2018; Rousanoglou et al. 2014; Palamas et al. 2015)","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42,"uris":["http://zotero.org/users/local/PuTqOBGs/items/HBSLGME2"],"itemData":{"id":42,"type":"article-journal","abstract":"Ortega-Becerra, M, Pareja-Blanco, F, Jiménez-Reyes, P, Cuadrado-Peñafiel, V, and González-Badillo, JJ. Determinant factors of physical performance and specific throwing in handball players of different ages. J Strength Cond Res 32(6): 1778–1786, 2018—This study aimed to analyze various fitness qualities in handball players of different ages and to determine the relationships between these parameters and throwing velocity. A total of 44 handball players participated, pooled by age groups: professional (ELITE, n = 13); under-18 (U18, n = 16); under-16 (U16, n = 15). The following tests were completed: 20-m running sprints; countermovement jumps (CMJs); jump squat to determine the load that elicited </w:instrText>
      </w:r>
      <w:r w:rsidR="005D6DE6" w:rsidRPr="00A76D46">
        <w:rPr>
          <w:rFonts w:ascii="Cambria Math" w:hAnsi="Cambria Math" w:cs="Cambria Math"/>
          <w:sz w:val="24"/>
          <w:szCs w:val="24"/>
        </w:rPr>
        <w:instrText>∼</w:instrText>
      </w:r>
      <w:r w:rsidR="005D6DE6" w:rsidRPr="00A76D46">
        <w:rPr>
          <w:rFonts w:ascii="Times New Roman" w:hAnsi="Times New Roman" w:cs="Times New Roman"/>
          <w:sz w:val="24"/>
          <w:szCs w:val="24"/>
        </w:rPr>
        <w:instrText xml:space="preserve">20 cm jump height (JSLOAD-20 cm); a progressive loading test in full squat and bench press to determine the load that elicited </w:instrText>
      </w:r>
      <w:r w:rsidR="005D6DE6" w:rsidRPr="00A76D46">
        <w:rPr>
          <w:rFonts w:ascii="Cambria Math" w:hAnsi="Cambria Math" w:cs="Cambria Math"/>
          <w:sz w:val="24"/>
          <w:szCs w:val="24"/>
        </w:rPr>
        <w:instrText>∼</w:instrText>
      </w:r>
      <w:r w:rsidR="005D6DE6" w:rsidRPr="00A76D46">
        <w:rPr>
          <w:rFonts w:ascii="Times New Roman" w:hAnsi="Times New Roman" w:cs="Times New Roman"/>
          <w:sz w:val="24"/>
          <w:szCs w:val="24"/>
        </w:rPr>
        <w:instrText xml:space="preserve">1 m·s−1 (SQ-V1-LOAD and BP-V1-LOAD); and handball throwing (jump throw and 3-step throw). ELITE showed greater performance in almost all sprint distances, CMJ, JSLOAD-20 cm, and bench press strength than U18 and U16. The differences between U18 and U16 were unclear for these variables. ELITE also showed greater (p &lt; 0.001) performance for squat strength and throwing than U18 and U16, and U18 attained greater performance (p ≤ 0.05) for these variables than U16. Throwing performance correlated (p ≤ 0.05) with sprint times (r = −0.31; −0.51) and jump ability (CMJ: r = 0.39; 0.56 and JSLOAD-20 cm: r = 0.57; 0.60). Muscle strength was also associated (p &lt; 0.001) with both types of throw (SQ-V1-LOAD: r = 0.66; 0.76; and BP-V1-LOAD: r = 0.33; 0.70). These results indicate that handball throwing velocity is strongly associated with lower-limb strength, although upper-limb strength, jumping and sprint capacities also play a relevant role in throwing performance, suggesting the need for coaches to include proper strength programs to improve handball players' throwing velocity.","container-title":"The Journal of Strength &amp; Conditioning Research","DOI":"10.1519/JSC.0000000000002050","ISSN":"1064-8011","issue":"6","language":"en-US","page":"1778","source":"journals.lww.com","title":"Determinant Factors of Physical Performance and Specific Throwing in Handball Players of Different Ages","volume":"32","author":[{"family":"Ortega-Becerra","given":"Manuel"},{"family":"Pareja-Blanco","given":"Fernando"},{"family":"Jiménez-Reyes","given":"Pedro"},{"family":"Cuadrado-Peñafiel","given":"Víctor"},{"family":"González-Badillo","given":"Juan J."}],"issued":{"date-parts":[["2018",6]]}}},{"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5D6DE6" w:rsidRPr="00A76D46">
        <w:rPr>
          <w:rFonts w:ascii="Times New Roman" w:hAnsi="Times New Roman" w:cs="Times New Roman"/>
          <w:sz w:val="24"/>
          <w:szCs w:val="24"/>
        </w:rPr>
        <w:fldChar w:fldCharType="separate"/>
      </w:r>
      <w:r w:rsidR="005D6DE6" w:rsidRPr="00A76D46">
        <w:rPr>
          <w:rFonts w:ascii="Times New Roman" w:hAnsi="Times New Roman" w:cs="Times New Roman"/>
          <w:sz w:val="24"/>
          <w:szCs w:val="24"/>
        </w:rPr>
        <w:t>(Zapartidis et al. 2011; Ortega-Becerra et al. 2018; Zapartidis et al. 2009; Camacho-Cardenosa et al. 2018; Rousanoglou et al. 2014; Palamas et al. 2015)</w:t>
      </w:r>
      <w:r w:rsidR="005D6DE6" w:rsidRPr="00A76D46">
        <w:rPr>
          <w:rFonts w:ascii="Times New Roman" w:hAnsi="Times New Roman" w:cs="Times New Roman"/>
          <w:sz w:val="24"/>
          <w:szCs w:val="24"/>
        </w:rPr>
        <w:fldChar w:fldCharType="end"/>
      </w:r>
      <w:r w:rsidR="00963EB9" w:rsidRPr="00A76D46">
        <w:rPr>
          <w:rFonts w:ascii="Times New Roman" w:hAnsi="Times New Roman" w:cs="Times New Roman"/>
          <w:sz w:val="24"/>
          <w:szCs w:val="24"/>
        </w:rPr>
        <w:t>.</w:t>
      </w:r>
    </w:p>
    <w:p w14:paraId="4F5E56FF" w14:textId="3EE82AA1" w:rsidR="00A115BF" w:rsidRPr="00A76D46" w:rsidRDefault="007F5226" w:rsidP="00A76D46">
      <w:pPr>
        <w:pStyle w:val="Nadpis4"/>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o</w:t>
      </w:r>
      <w:r w:rsidR="003966E9" w:rsidRPr="00A76D46">
        <w:rPr>
          <w:rFonts w:ascii="Times New Roman" w:hAnsi="Times New Roman" w:cs="Times New Roman"/>
          <w:sz w:val="24"/>
          <w:szCs w:val="24"/>
        </w:rPr>
        <w:t xml:space="preserve">d </w:t>
      </w:r>
      <w:r w:rsidR="002B47E4" w:rsidRPr="00A76D46">
        <w:rPr>
          <w:rFonts w:ascii="Times New Roman" w:hAnsi="Times New Roman" w:cs="Times New Roman"/>
          <w:sz w:val="24"/>
          <w:szCs w:val="24"/>
        </w:rPr>
        <w:t xml:space="preserve">3 kg </w:t>
      </w:r>
      <w:r w:rsidR="00ED64AE" w:rsidRPr="00A76D46">
        <w:rPr>
          <w:rFonts w:ascii="Times New Roman" w:hAnsi="Times New Roman" w:cs="Times New Roman"/>
          <w:sz w:val="24"/>
          <w:szCs w:val="24"/>
        </w:rPr>
        <w:t>medicinbalem</w:t>
      </w:r>
    </w:p>
    <w:p w14:paraId="44945BB0" w14:textId="2F4BBE71" w:rsidR="005D4AFE" w:rsidRPr="00A76D46" w:rsidRDefault="00C57483"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Hod medicinbalem se </w:t>
      </w:r>
      <w:r w:rsidR="00225175" w:rsidRPr="00A76D46">
        <w:rPr>
          <w:rFonts w:ascii="Times New Roman" w:hAnsi="Times New Roman" w:cs="Times New Roman"/>
          <w:sz w:val="24"/>
          <w:szCs w:val="24"/>
        </w:rPr>
        <w:t>vyskytuje</w:t>
      </w:r>
      <w:r w:rsidR="0048604C" w:rsidRPr="00A76D46">
        <w:rPr>
          <w:rFonts w:ascii="Times New Roman" w:hAnsi="Times New Roman" w:cs="Times New Roman"/>
          <w:sz w:val="24"/>
          <w:szCs w:val="24"/>
        </w:rPr>
        <w:t xml:space="preserve"> v několika studiích</w:t>
      </w:r>
      <w:r w:rsidR="002C7470" w:rsidRPr="00A76D46">
        <w:rPr>
          <w:rFonts w:ascii="Times New Roman" w:hAnsi="Times New Roman" w:cs="Times New Roman"/>
          <w:sz w:val="24"/>
          <w:szCs w:val="24"/>
        </w:rPr>
        <w:t xml:space="preserve"> zaměřených na testování výbušné síly horních končetin</w:t>
      </w:r>
      <w:r w:rsidR="00F634B5" w:rsidRPr="00A76D46">
        <w:rPr>
          <w:rFonts w:ascii="Times New Roman" w:hAnsi="Times New Roman" w:cs="Times New Roman"/>
          <w:sz w:val="24"/>
          <w:szCs w:val="24"/>
        </w:rPr>
        <w:t xml:space="preserve">. </w:t>
      </w:r>
      <w:r w:rsidR="008D41DC" w:rsidRPr="00A76D46">
        <w:rPr>
          <w:rFonts w:ascii="Times New Roman" w:hAnsi="Times New Roman" w:cs="Times New Roman"/>
          <w:sz w:val="24"/>
          <w:szCs w:val="24"/>
        </w:rPr>
        <w:t>Během rešerše jsem objevil několik různých variant tohoto cviku, přičemž nejvíce se uplatňovaly dva hlavní typy: odhod trčením a odhod obouruč přes hlavu.</w:t>
      </w:r>
      <w:r w:rsidR="00CE490A" w:rsidRPr="00A76D46">
        <w:rPr>
          <w:rFonts w:ascii="Times New Roman" w:hAnsi="Times New Roman" w:cs="Times New Roman"/>
          <w:sz w:val="24"/>
          <w:szCs w:val="24"/>
        </w:rPr>
        <w:t xml:space="preserve"> Při odhodu trčením </w:t>
      </w:r>
      <w:r w:rsidR="00E813DF" w:rsidRPr="00A76D46">
        <w:rPr>
          <w:rFonts w:ascii="Times New Roman" w:hAnsi="Times New Roman" w:cs="Times New Roman"/>
          <w:sz w:val="24"/>
          <w:szCs w:val="24"/>
        </w:rPr>
        <w:t xml:space="preserve">byly </w:t>
      </w:r>
      <w:r w:rsidR="00CE490A" w:rsidRPr="00A76D46">
        <w:rPr>
          <w:rFonts w:ascii="Times New Roman" w:hAnsi="Times New Roman" w:cs="Times New Roman"/>
          <w:sz w:val="24"/>
          <w:szCs w:val="24"/>
        </w:rPr>
        <w:t>testované osoby</w:t>
      </w:r>
      <w:r w:rsidR="00CC4373" w:rsidRPr="00A76D46">
        <w:rPr>
          <w:rFonts w:ascii="Times New Roman" w:hAnsi="Times New Roman" w:cs="Times New Roman"/>
          <w:sz w:val="24"/>
          <w:szCs w:val="24"/>
        </w:rPr>
        <w:t xml:space="preserve"> </w:t>
      </w:r>
      <w:r w:rsidR="00E813DF" w:rsidRPr="00A76D46">
        <w:rPr>
          <w:rFonts w:ascii="Times New Roman" w:hAnsi="Times New Roman" w:cs="Times New Roman"/>
          <w:sz w:val="24"/>
          <w:szCs w:val="24"/>
        </w:rPr>
        <w:t>buď</w:t>
      </w:r>
      <w:r w:rsidR="00A4218C" w:rsidRPr="00A76D46">
        <w:rPr>
          <w:rFonts w:ascii="Times New Roman" w:hAnsi="Times New Roman" w:cs="Times New Roman"/>
          <w:sz w:val="24"/>
          <w:szCs w:val="24"/>
        </w:rPr>
        <w:t xml:space="preserve"> v</w:t>
      </w:r>
      <w:r w:rsidR="00F83B26" w:rsidRPr="00A76D46">
        <w:rPr>
          <w:rFonts w:ascii="Times New Roman" w:hAnsi="Times New Roman" w:cs="Times New Roman"/>
          <w:sz w:val="24"/>
          <w:szCs w:val="24"/>
        </w:rPr>
        <w:t> </w:t>
      </w:r>
      <w:r w:rsidR="00A4218C" w:rsidRPr="00A76D46">
        <w:rPr>
          <w:rFonts w:ascii="Times New Roman" w:hAnsi="Times New Roman" w:cs="Times New Roman"/>
          <w:sz w:val="24"/>
          <w:szCs w:val="24"/>
        </w:rPr>
        <w:t>kleku nebo stály opřeny o zeď</w:t>
      </w:r>
      <w:r w:rsidR="00CC4373" w:rsidRPr="00A76D46">
        <w:rPr>
          <w:rFonts w:ascii="Times New Roman" w:hAnsi="Times New Roman" w:cs="Times New Roman"/>
          <w:sz w:val="24"/>
          <w:szCs w:val="24"/>
        </w:rPr>
        <w:t xml:space="preserve">. </w:t>
      </w:r>
      <w:r w:rsidR="00A21F3F" w:rsidRPr="00A76D46">
        <w:rPr>
          <w:rFonts w:ascii="Times New Roman" w:hAnsi="Times New Roman" w:cs="Times New Roman"/>
          <w:sz w:val="24"/>
          <w:szCs w:val="24"/>
        </w:rPr>
        <w:t>Test o</w:t>
      </w:r>
      <w:r w:rsidR="00240A2A" w:rsidRPr="00A76D46">
        <w:rPr>
          <w:rFonts w:ascii="Times New Roman" w:hAnsi="Times New Roman" w:cs="Times New Roman"/>
          <w:sz w:val="24"/>
          <w:szCs w:val="24"/>
        </w:rPr>
        <w:t>dhod</w:t>
      </w:r>
      <w:r w:rsidR="00A21F3F" w:rsidRPr="00A76D46">
        <w:rPr>
          <w:rFonts w:ascii="Times New Roman" w:hAnsi="Times New Roman" w:cs="Times New Roman"/>
          <w:sz w:val="24"/>
          <w:szCs w:val="24"/>
        </w:rPr>
        <w:t>u</w:t>
      </w:r>
      <w:r w:rsidR="00240A2A" w:rsidRPr="00A76D46">
        <w:rPr>
          <w:rFonts w:ascii="Times New Roman" w:hAnsi="Times New Roman" w:cs="Times New Roman"/>
          <w:sz w:val="24"/>
          <w:szCs w:val="24"/>
        </w:rPr>
        <w:t xml:space="preserve"> medicinbalem se </w:t>
      </w:r>
      <w:r w:rsidR="00693B6E" w:rsidRPr="00A76D46">
        <w:rPr>
          <w:rFonts w:ascii="Times New Roman" w:hAnsi="Times New Roman" w:cs="Times New Roman"/>
          <w:sz w:val="24"/>
          <w:szCs w:val="24"/>
        </w:rPr>
        <w:t>vyskytl</w:t>
      </w:r>
      <w:r w:rsidR="00240A2A" w:rsidRPr="00A76D46">
        <w:rPr>
          <w:rFonts w:ascii="Times New Roman" w:hAnsi="Times New Roman" w:cs="Times New Roman"/>
          <w:sz w:val="24"/>
          <w:szCs w:val="24"/>
        </w:rPr>
        <w:t xml:space="preserve"> ve studiích </w:t>
      </w:r>
      <w:r w:rsidR="00693B6E" w:rsidRPr="00A76D46">
        <w:rPr>
          <w:rFonts w:ascii="Times New Roman" w:hAnsi="Times New Roman" w:cs="Times New Roman"/>
          <w:sz w:val="24"/>
          <w:szCs w:val="24"/>
        </w:rPr>
        <w:t xml:space="preserve">od </w:t>
      </w:r>
      <w:r w:rsidR="00232173" w:rsidRPr="00A76D46">
        <w:rPr>
          <w:rFonts w:ascii="Times New Roman" w:hAnsi="Times New Roman" w:cs="Times New Roman"/>
          <w:sz w:val="24"/>
          <w:szCs w:val="24"/>
        </w:rPr>
        <w:fldChar w:fldCharType="begin"/>
      </w:r>
      <w:r w:rsidR="00232173" w:rsidRPr="00A76D46">
        <w:rPr>
          <w:rFonts w:ascii="Times New Roman" w:hAnsi="Times New Roman" w:cs="Times New Roman"/>
          <w:sz w:val="24"/>
          <w:szCs w:val="24"/>
        </w:rPr>
        <w:instrText xml:space="preserve"> ADDIN ZOTERO_ITEM CSL_CITATION {"citationID":"jq8yWWSq","properties":{"formattedCitation":"(Romero-Garc\\uc0\\u237{}a et al. 2022; Aouichaoui et al. 2024; Hammami et al. 2019b; Camacho-Cardenosa et al. 2018)","plainCitation":"(Romero-García et al. 2022; Aouichaoui et al. 2024; Hammami et al. 2019b; Camacho-Cardenosa et al. 2018)","noteIndex":0},"citationItems":[{"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schema":"https://github.com/citation-style-language/schema/raw/master/csl-citation.json"} </w:instrText>
      </w:r>
      <w:r w:rsidR="00232173" w:rsidRPr="00A76D46">
        <w:rPr>
          <w:rFonts w:ascii="Times New Roman" w:hAnsi="Times New Roman" w:cs="Times New Roman"/>
          <w:sz w:val="24"/>
          <w:szCs w:val="24"/>
        </w:rPr>
        <w:fldChar w:fldCharType="separate"/>
      </w:r>
      <w:r w:rsidR="00232173" w:rsidRPr="00A76D46">
        <w:rPr>
          <w:rFonts w:ascii="Times New Roman" w:hAnsi="Times New Roman" w:cs="Times New Roman"/>
          <w:kern w:val="0"/>
          <w:sz w:val="24"/>
          <w:szCs w:val="24"/>
        </w:rPr>
        <w:t>(Romero-García et al. 2022; Aouichaoui et al. 2024; Hammami et al. 2019b; Camacho-Cardenosa et al. 2018)</w:t>
      </w:r>
      <w:r w:rsidR="00232173" w:rsidRPr="00A76D46">
        <w:rPr>
          <w:rFonts w:ascii="Times New Roman" w:hAnsi="Times New Roman" w:cs="Times New Roman"/>
          <w:sz w:val="24"/>
          <w:szCs w:val="24"/>
        </w:rPr>
        <w:fldChar w:fldCharType="end"/>
      </w:r>
      <w:r w:rsidR="00A21F3F" w:rsidRPr="00A76D46">
        <w:rPr>
          <w:rFonts w:ascii="Times New Roman" w:hAnsi="Times New Roman" w:cs="Times New Roman"/>
          <w:sz w:val="24"/>
          <w:szCs w:val="24"/>
        </w:rPr>
        <w:t>.</w:t>
      </w:r>
    </w:p>
    <w:p w14:paraId="3C83FFF8" w14:textId="31CD0061" w:rsidR="00800B56" w:rsidRPr="00A76D46" w:rsidRDefault="00800B56" w:rsidP="00A76D46">
      <w:pPr>
        <w:pStyle w:val="Nadpis3"/>
        <w:spacing w:line="360" w:lineRule="auto"/>
        <w:jc w:val="both"/>
        <w:rPr>
          <w:rFonts w:ascii="Times New Roman" w:hAnsi="Times New Roman" w:cs="Times New Roman"/>
        </w:rPr>
      </w:pPr>
      <w:bookmarkStart w:id="36" w:name="_Toc164160387"/>
      <w:r w:rsidRPr="00A76D46">
        <w:rPr>
          <w:rFonts w:ascii="Times New Roman" w:hAnsi="Times New Roman" w:cs="Times New Roman"/>
        </w:rPr>
        <w:t>Laboratorní testy</w:t>
      </w:r>
      <w:bookmarkEnd w:id="36"/>
    </w:p>
    <w:p w14:paraId="78B51BE8" w14:textId="59890BF1" w:rsidR="00141A58" w:rsidRPr="00A76D46" w:rsidRDefault="00141A5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Ve studiích zaměřených na silové předpoklady mladých házenkářů se nejčastěji využívají testy jako bench</w:t>
      </w:r>
      <w:r w:rsidR="00777F7A" w:rsidRPr="00A76D46">
        <w:rPr>
          <w:rFonts w:ascii="Times New Roman" w:hAnsi="Times New Roman" w:cs="Times New Roman"/>
          <w:sz w:val="24"/>
          <w:szCs w:val="24"/>
        </w:rPr>
        <w:t>-</w:t>
      </w:r>
      <w:r w:rsidRPr="00A76D46">
        <w:rPr>
          <w:rFonts w:ascii="Times New Roman" w:hAnsi="Times New Roman" w:cs="Times New Roman"/>
          <w:sz w:val="24"/>
          <w:szCs w:val="24"/>
        </w:rPr>
        <w:t>press, dřep, a testy měřící sílu</w:t>
      </w:r>
      <w:r w:rsidR="00777F7A" w:rsidRPr="00A76D46">
        <w:rPr>
          <w:rFonts w:ascii="Times New Roman" w:hAnsi="Times New Roman" w:cs="Times New Roman"/>
          <w:sz w:val="24"/>
          <w:szCs w:val="24"/>
        </w:rPr>
        <w:t xml:space="preserve"> stisku ruky a</w:t>
      </w:r>
      <w:r w:rsidRPr="00A76D46">
        <w:rPr>
          <w:rFonts w:ascii="Times New Roman" w:hAnsi="Times New Roman" w:cs="Times New Roman"/>
          <w:sz w:val="24"/>
          <w:szCs w:val="24"/>
        </w:rPr>
        <w:t xml:space="preserve"> z</w:t>
      </w:r>
      <w:r w:rsidR="00777F7A" w:rsidRPr="00A76D46">
        <w:rPr>
          <w:rFonts w:ascii="Times New Roman" w:hAnsi="Times New Roman" w:cs="Times New Roman"/>
          <w:sz w:val="24"/>
          <w:szCs w:val="24"/>
        </w:rPr>
        <w:t>á</w:t>
      </w:r>
      <w:r w:rsidRPr="00A76D46">
        <w:rPr>
          <w:rFonts w:ascii="Times New Roman" w:hAnsi="Times New Roman" w:cs="Times New Roman"/>
          <w:sz w:val="24"/>
          <w:szCs w:val="24"/>
        </w:rPr>
        <w:t>dových extenzorů.</w:t>
      </w:r>
      <w:r w:rsidR="00345C03" w:rsidRPr="00A76D46">
        <w:rPr>
          <w:rFonts w:ascii="Times New Roman" w:hAnsi="Times New Roman" w:cs="Times New Roman"/>
          <w:sz w:val="24"/>
          <w:szCs w:val="24"/>
        </w:rPr>
        <w:t xml:space="preserve"> Tyto testy jsou často prováděny s cílem zjistit maximální váhu, kterou testovaná osoba dokáže zvednout v jediném opakování, což se anglicky označuje jako 1RM (one repetition maximum).</w:t>
      </w:r>
      <w:r w:rsidR="001F2943" w:rsidRPr="00A76D46">
        <w:rPr>
          <w:rFonts w:ascii="Times New Roman" w:hAnsi="Times New Roman" w:cs="Times New Roman"/>
          <w:sz w:val="24"/>
          <w:szCs w:val="24"/>
        </w:rPr>
        <w:t xml:space="preserve"> V rámci nalezených studií se nejčastěji prováděl test síly stisku</w:t>
      </w:r>
      <w:r w:rsidR="00F22A07" w:rsidRPr="00A76D46">
        <w:rPr>
          <w:rFonts w:ascii="Times New Roman" w:hAnsi="Times New Roman" w:cs="Times New Roman"/>
          <w:sz w:val="24"/>
          <w:szCs w:val="24"/>
        </w:rPr>
        <w:t xml:space="preserve"> ruky</w:t>
      </w:r>
      <w:r w:rsidR="001F2943" w:rsidRPr="00A76D46">
        <w:rPr>
          <w:rFonts w:ascii="Times New Roman" w:hAnsi="Times New Roman" w:cs="Times New Roman"/>
          <w:sz w:val="24"/>
          <w:szCs w:val="24"/>
        </w:rPr>
        <w:t>,</w:t>
      </w:r>
      <w:r w:rsidR="00FB486D" w:rsidRPr="00A76D46">
        <w:rPr>
          <w:rFonts w:ascii="Times New Roman" w:hAnsi="Times New Roman" w:cs="Times New Roman"/>
          <w:sz w:val="24"/>
          <w:szCs w:val="24"/>
        </w:rPr>
        <w:t xml:space="preserve"> neboť představuje nejvíce specifický test z předchozích tří uvedených. Důvodem je skutečnost, že držení míče v ruce je jedním z</w:t>
      </w:r>
      <w:r w:rsidR="00913919" w:rsidRPr="00A76D46">
        <w:rPr>
          <w:rFonts w:ascii="Times New Roman" w:hAnsi="Times New Roman" w:cs="Times New Roman"/>
          <w:sz w:val="24"/>
          <w:szCs w:val="24"/>
        </w:rPr>
        <w:t xml:space="preserve">e zásadních aspektů </w:t>
      </w:r>
      <w:r w:rsidR="00FB486D" w:rsidRPr="00A76D46">
        <w:rPr>
          <w:rFonts w:ascii="Times New Roman" w:hAnsi="Times New Roman" w:cs="Times New Roman"/>
          <w:sz w:val="24"/>
          <w:szCs w:val="24"/>
        </w:rPr>
        <w:t>házené.</w:t>
      </w:r>
      <w:r w:rsidR="00EC6CC6" w:rsidRPr="00A76D46">
        <w:rPr>
          <w:rFonts w:ascii="Times New Roman" w:hAnsi="Times New Roman" w:cs="Times New Roman"/>
          <w:sz w:val="24"/>
          <w:szCs w:val="24"/>
        </w:rPr>
        <w:t xml:space="preserve"> </w:t>
      </w:r>
      <w:r w:rsidR="00765FBA" w:rsidRPr="00A76D46">
        <w:rPr>
          <w:rFonts w:ascii="Times New Roman" w:hAnsi="Times New Roman" w:cs="Times New Roman"/>
          <w:sz w:val="24"/>
          <w:szCs w:val="24"/>
        </w:rPr>
        <w:t xml:space="preserve">Tyto testy byly uvedeny ve studiích od </w:t>
      </w:r>
      <w:r w:rsidR="00A330C6" w:rsidRPr="00A76D46">
        <w:rPr>
          <w:rFonts w:ascii="Times New Roman" w:hAnsi="Times New Roman" w:cs="Times New Roman"/>
          <w:sz w:val="24"/>
          <w:szCs w:val="24"/>
        </w:rPr>
        <w:fldChar w:fldCharType="begin"/>
      </w:r>
      <w:r w:rsidR="00A330C6" w:rsidRPr="00A76D46">
        <w:rPr>
          <w:rFonts w:ascii="Times New Roman" w:hAnsi="Times New Roman" w:cs="Times New Roman"/>
          <w:sz w:val="24"/>
          <w:szCs w:val="24"/>
        </w:rPr>
        <w:instrText xml:space="preserve"> ADDIN ZOTERO_ITEM CSL_CITATION {"citationID":"Q77GqzPO","properties":{"formattedCitation":"(Nikolaidis et al. 2014; Ingebrigtsen a Jeffreys 2012; Palamas et al. 2015; Fern\\uc0\\u225{}ndez-Romero et al. 2016; Ingebrigtsen et al. 2013; Matthys et al. 2013b; Fern\\uc0\\u225{}ndez-Romero et al. 2017; Hammami et al. 2019b; Molina-L\\uc0\\u243{}pez et al. 2020; Matthys et al. 2011)","plainCitation":"(Nikolaidis et al. 2014; Ingebrigtsen a Jeffreys 2012; Palamas et al. 2015; Fernández-Romero et al. 2016; Ingebrigtsen et al. 2013; Matthys et al. 2013b; Fernández-Romero et al. 2017; Hammami et al. 2019b; Molina-López et al. 2020; Matthys et al. 2011)","noteIndex":0},"citationItems":[{"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id":65,"uris":["http://zotero.org/users/local/PuTqOBGs/items/5Y5SKDCE"],"itemData":{"id":65,"type":"article-journal","note":"publisher: Sports Academy, Belgrade","source":"Google Scholar","title":"Relationship between speed, strength and jumping abilities in elite junior handball players","URL":"https://nordopen.nord.no/nord-xmlui/handle/11250/286459","author":[{"family":"Ingebrigtsen","given":"Jørgen"},{"family":"Jeffreys","given":"Ian"}],"accessed":{"date-parts":[["2024",3,8]]},"issued":{"date-parts":[["20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50,"uris":["http://zotero.org/users/local/PuTqOBGs/items/KLVGHQFC"],"itemData":{"id":50,"type":"article-journal","abstract":"Ingebrigtsen, J, Jeffreys, I, and Rodahl, S. Physical characteristics and abilities of junior elite male and female handball players. J Strength Cond Res 27(2): 302–309, 2013—This study first aimed to examine strength, speed, and jumping abilities in 29 male and 29 female junior elite handball players and second to compare Under-18 and Under-16 players in the selected parameters. The players were chosen by the Norwegian Handball Federation, and all were tested in strength (squat and bench press), speed (10-, 30-, and 6 × 30-m repeated sprint ability), and jumping abilities (countermovement jump and squat jump [SJ]). Anthropometric qualities were also measured. Independent t-tests were applied to reveal possible mean differences between the U-18 and U-16 players within each sex. No significant differences in anthropometry were observed between the U18 and U16 players within either sex. Furthermore, we did not observe any significant between group differences among the male players in any of the tested performance parameters. On average, however, the U16 male (n = 14) players performed better in all the tests compared with in the U18 (n = 15) male players. Similarly, we did not find any significant differences in test performances between U18 female players and U16 female players. Still, a few trends (p ≤ 0.1) were observed because female U18 (n = 14) players were found to sprint faster on both 10 and 30 m and to jump higher in SJ vs. female U16 (n = 15) players. The empirical findings do not confirm the hypothesis of pubertal development and muscle growth leading to taller and heavier U18 players. Furthermore, we expected U18 players to perform better in all the tests when compared with U16 players. Again, the data did not substantiate this, although female U18 players tended to perform better in sprint and SJ compared with the U16 players.","container-title":"The Journal of Strength &amp; Conditioning Research","DOI":"10.1519/JSC.0b013e318254899f","ISSN":"1064-8011","issue":"2","language":"en-US","page":"302","source":"journals.lww.com","title":"Physical Characteristics and Abilities of Junior Elite Male and Female Handball Players","volume":"27","author":[{"family":"Ingebrigtsen","given":"Jørgen"},{"family":"Jeffreys","given":"Ian"},{"family":"Rodahl","given":"Stein"}],"issued":{"date-parts":[["2013",2]]}}},{"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6,"uris":["http://zotero.org/users/local/PuTqOBGs/items/K3NH6WUT"],"itemData":{"id":36,"type":"article-journal","abstract":"Handball performance is influenced by age, anthropometric characteristics, technical skills, tactical understanding, and physical abilities. The aims of this study were (i) to determine differences in anthropometric characteristics and physical performance between adolescent handball players across age categories, and (ii) to determine which anthropometric and maturity variables have the greatest relative importance in fitness for this sport. Seventy-nine male handball players drawn from a team in the elite Tunisian Handball league [U18 (n = 10); U17 (n = 12); U16 (n = 17); U15 (n = 18); and U14 (n = 22)] volunteered for the investigation. Assessments included sprint performances; change in direction tests (T-half test and Illinois modified test); jumping tests (squat jump; counter movement jump; countermovement jump with aimed arms; five-jump test); medicine ball throwing; handgrip force; back extensor force and selected anthropometric measurements. The individual’s age category affected all measurements, with U17 and U18 players showing larger body measurements and significantly better absolute results on all physical tests than U14, U15 and U16 contestants. Scores for the majority of physical performance tests were closely inter-correlated. We conclude that U17 and U18 players show significantly better absolute results than the younger players on all physical tests. Multiple linear regressions, using block-wise entry, indicate that age is the strongest predictor of jump and sprint performances. Several anthropometric characteristics, including body mass, standing height and lower limb length were closely correlated with performance test scores, but after allowing for age only body mass added to the prediction of jumping ability.","container-title":"Frontiers in Physiology","ISSN":"1664-042X","source":"Frontiers","title":"Field Tests of Performance and Their Relationship to Age and Anthropometric Parameters in Adolescent Handball Players","URL":"https://www.frontiersin.org/journals/physiology/articles/10.3389/fphys.2019.01124","volume":"10","author":[{"family":"Hammami","given":"Mehrez"},{"family":"Hermassi","given":"Souhail"},{"family":"Gaamouri","given":"Nawel"},{"family":"Aloui","given":"Gaith"},{"family":"Comfort","given":"Paul"},{"family":"Shephard","given":"Roy J."},{"family":"Chelly","given":"Mohamed Souhaiel"}],"accessed":{"date-parts":[["2024",3,1]]},"issued":{"date-parts":[["2019"]]}}},{"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schema":"https://github.com/citation-style-language/schema/raw/master/csl-citation.json"} </w:instrText>
      </w:r>
      <w:r w:rsidR="00A330C6" w:rsidRPr="00A76D46">
        <w:rPr>
          <w:rFonts w:ascii="Times New Roman" w:hAnsi="Times New Roman" w:cs="Times New Roman"/>
          <w:sz w:val="24"/>
          <w:szCs w:val="24"/>
        </w:rPr>
        <w:fldChar w:fldCharType="separate"/>
      </w:r>
      <w:r w:rsidR="00A330C6" w:rsidRPr="00A76D46">
        <w:rPr>
          <w:rFonts w:ascii="Times New Roman" w:hAnsi="Times New Roman" w:cs="Times New Roman"/>
          <w:kern w:val="0"/>
          <w:sz w:val="24"/>
          <w:szCs w:val="24"/>
        </w:rPr>
        <w:t>(Nikolaidis et al. 2014; Ingebrigtsen a Jeffreys 2012; Palamas et al. 2015; Fernández-Romero et al. 2016; Ingebrigtsen et al. 2013; Matthys et al. 2013b; Fernández-Romero et al. 2017; Hammami et al. 2019b; Molina-López et al. 2020; Matthys et al. 2011)</w:t>
      </w:r>
      <w:r w:rsidR="00A330C6" w:rsidRPr="00A76D46">
        <w:rPr>
          <w:rFonts w:ascii="Times New Roman" w:hAnsi="Times New Roman" w:cs="Times New Roman"/>
          <w:sz w:val="24"/>
          <w:szCs w:val="24"/>
        </w:rPr>
        <w:fldChar w:fldCharType="end"/>
      </w:r>
      <w:r w:rsidR="00572926" w:rsidRPr="00A76D46">
        <w:rPr>
          <w:rFonts w:ascii="Times New Roman" w:hAnsi="Times New Roman" w:cs="Times New Roman"/>
          <w:sz w:val="24"/>
          <w:szCs w:val="24"/>
        </w:rPr>
        <w:t>.</w:t>
      </w:r>
    </w:p>
    <w:p w14:paraId="5E47931E" w14:textId="101E0AFE" w:rsidR="00F93375" w:rsidRPr="00A76D46" w:rsidRDefault="00F93375" w:rsidP="00A76D46">
      <w:pPr>
        <w:pStyle w:val="Nadpis2"/>
        <w:spacing w:line="360" w:lineRule="auto"/>
        <w:jc w:val="both"/>
        <w:rPr>
          <w:rFonts w:ascii="Times New Roman" w:hAnsi="Times New Roman" w:cs="Times New Roman"/>
          <w:sz w:val="24"/>
          <w:szCs w:val="24"/>
        </w:rPr>
      </w:pPr>
      <w:bookmarkStart w:id="37" w:name="_Toc164160388"/>
      <w:r w:rsidRPr="00A76D46">
        <w:rPr>
          <w:rFonts w:ascii="Times New Roman" w:hAnsi="Times New Roman" w:cs="Times New Roman"/>
          <w:sz w:val="24"/>
          <w:szCs w:val="24"/>
        </w:rPr>
        <w:t>Testy vytrvalostních předpokladů v</w:t>
      </w:r>
      <w:r w:rsidR="002D35F3" w:rsidRPr="00A76D46">
        <w:rPr>
          <w:rFonts w:ascii="Times New Roman" w:hAnsi="Times New Roman" w:cs="Times New Roman"/>
          <w:sz w:val="24"/>
          <w:szCs w:val="24"/>
        </w:rPr>
        <w:t> </w:t>
      </w:r>
      <w:r w:rsidRPr="00A76D46">
        <w:rPr>
          <w:rFonts w:ascii="Times New Roman" w:hAnsi="Times New Roman" w:cs="Times New Roman"/>
          <w:sz w:val="24"/>
          <w:szCs w:val="24"/>
        </w:rPr>
        <w:t>házené</w:t>
      </w:r>
      <w:bookmarkEnd w:id="37"/>
    </w:p>
    <w:p w14:paraId="10E24009" w14:textId="1F07AD9B" w:rsidR="002D35F3" w:rsidRPr="00A76D46" w:rsidRDefault="00036FF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Hodnocení vytrvalostních předpokladů v házené je nezbytné pro posouzení</w:t>
      </w:r>
      <w:r w:rsidR="00453F6A" w:rsidRPr="00A76D46">
        <w:rPr>
          <w:rFonts w:ascii="Times New Roman" w:hAnsi="Times New Roman" w:cs="Times New Roman"/>
          <w:sz w:val="24"/>
          <w:szCs w:val="24"/>
        </w:rPr>
        <w:t xml:space="preserve"> nejen schopnost</w:t>
      </w:r>
      <w:r w:rsidR="001C75CD" w:rsidRPr="00A76D46">
        <w:rPr>
          <w:rFonts w:ascii="Times New Roman" w:hAnsi="Times New Roman" w:cs="Times New Roman"/>
          <w:sz w:val="24"/>
          <w:szCs w:val="24"/>
        </w:rPr>
        <w:t>i</w:t>
      </w:r>
      <w:r w:rsidR="00453F6A" w:rsidRPr="00A76D46">
        <w:rPr>
          <w:rFonts w:ascii="Times New Roman" w:hAnsi="Times New Roman" w:cs="Times New Roman"/>
          <w:sz w:val="24"/>
          <w:szCs w:val="24"/>
        </w:rPr>
        <w:t xml:space="preserve"> vydržet </w:t>
      </w:r>
      <w:r w:rsidR="001C75CD" w:rsidRPr="00A76D46">
        <w:rPr>
          <w:rFonts w:ascii="Times New Roman" w:hAnsi="Times New Roman" w:cs="Times New Roman"/>
          <w:sz w:val="24"/>
          <w:szCs w:val="24"/>
        </w:rPr>
        <w:t xml:space="preserve">vysokou </w:t>
      </w:r>
      <w:r w:rsidR="00453F6A" w:rsidRPr="00A76D46">
        <w:rPr>
          <w:rFonts w:ascii="Times New Roman" w:hAnsi="Times New Roman" w:cs="Times New Roman"/>
          <w:sz w:val="24"/>
          <w:szCs w:val="24"/>
        </w:rPr>
        <w:t>fyzickou zátěž, ale také rychlé zotavení mezi herními situacemi.</w:t>
      </w:r>
      <w:r w:rsidR="00FC4668" w:rsidRPr="00A76D46">
        <w:rPr>
          <w:rFonts w:ascii="Times New Roman" w:hAnsi="Times New Roman" w:cs="Times New Roman"/>
          <w:sz w:val="24"/>
          <w:szCs w:val="24"/>
        </w:rPr>
        <w:t xml:space="preserve"> </w:t>
      </w:r>
      <w:r w:rsidR="005402CA" w:rsidRPr="00A76D46">
        <w:rPr>
          <w:rFonts w:ascii="Times New Roman" w:hAnsi="Times New Roman" w:cs="Times New Roman"/>
          <w:sz w:val="24"/>
          <w:szCs w:val="24"/>
        </w:rPr>
        <w:lastRenderedPageBreak/>
        <w:t xml:space="preserve">Vytrvalostní schopnosti hráčů jsou často testovány pomocí různých </w:t>
      </w:r>
      <w:r w:rsidR="00EB2A99" w:rsidRPr="00A76D46">
        <w:rPr>
          <w:rFonts w:ascii="Times New Roman" w:hAnsi="Times New Roman" w:cs="Times New Roman"/>
          <w:sz w:val="24"/>
          <w:szCs w:val="24"/>
        </w:rPr>
        <w:t>motorických</w:t>
      </w:r>
      <w:r w:rsidR="005402CA" w:rsidRPr="00A76D46">
        <w:rPr>
          <w:rFonts w:ascii="Times New Roman" w:hAnsi="Times New Roman" w:cs="Times New Roman"/>
          <w:sz w:val="24"/>
          <w:szCs w:val="24"/>
        </w:rPr>
        <w:t xml:space="preserve"> testů, přičemž mezi nejčastěji </w:t>
      </w:r>
      <w:r w:rsidR="00EB2A99" w:rsidRPr="00A76D46">
        <w:rPr>
          <w:rFonts w:ascii="Times New Roman" w:hAnsi="Times New Roman" w:cs="Times New Roman"/>
          <w:sz w:val="24"/>
          <w:szCs w:val="24"/>
        </w:rPr>
        <w:t>nalezené</w:t>
      </w:r>
      <w:r w:rsidR="00FB6370" w:rsidRPr="00A76D46">
        <w:rPr>
          <w:rFonts w:ascii="Times New Roman" w:hAnsi="Times New Roman" w:cs="Times New Roman"/>
          <w:sz w:val="24"/>
          <w:szCs w:val="24"/>
        </w:rPr>
        <w:t xml:space="preserve"> m</w:t>
      </w:r>
      <w:r w:rsidR="00EB2A99" w:rsidRPr="00A76D46">
        <w:rPr>
          <w:rFonts w:ascii="Times New Roman" w:hAnsi="Times New Roman" w:cs="Times New Roman"/>
          <w:sz w:val="24"/>
          <w:szCs w:val="24"/>
        </w:rPr>
        <w:t>ou</w:t>
      </w:r>
      <w:r w:rsidR="00FB6370" w:rsidRPr="00A76D46">
        <w:rPr>
          <w:rFonts w:ascii="Times New Roman" w:hAnsi="Times New Roman" w:cs="Times New Roman"/>
          <w:sz w:val="24"/>
          <w:szCs w:val="24"/>
        </w:rPr>
        <w:t xml:space="preserve"> rešerš</w:t>
      </w:r>
      <w:r w:rsidR="00EB2A99" w:rsidRPr="00A76D46">
        <w:rPr>
          <w:rFonts w:ascii="Times New Roman" w:hAnsi="Times New Roman" w:cs="Times New Roman"/>
          <w:sz w:val="24"/>
          <w:szCs w:val="24"/>
        </w:rPr>
        <w:t>í</w:t>
      </w:r>
      <w:r w:rsidR="005402CA" w:rsidRPr="00A76D46">
        <w:rPr>
          <w:rFonts w:ascii="Times New Roman" w:hAnsi="Times New Roman" w:cs="Times New Roman"/>
          <w:sz w:val="24"/>
          <w:szCs w:val="24"/>
        </w:rPr>
        <w:t xml:space="preserve"> patří </w:t>
      </w:r>
      <w:r w:rsidR="000D4185" w:rsidRPr="00A76D46">
        <w:rPr>
          <w:rFonts w:ascii="Times New Roman" w:hAnsi="Times New Roman" w:cs="Times New Roman"/>
          <w:sz w:val="24"/>
          <w:szCs w:val="24"/>
        </w:rPr>
        <w:t>Yo-Yo test</w:t>
      </w:r>
      <w:r w:rsidR="007C277A" w:rsidRPr="00A76D46">
        <w:rPr>
          <w:rFonts w:ascii="Times New Roman" w:hAnsi="Times New Roman" w:cs="Times New Roman"/>
          <w:sz w:val="24"/>
          <w:szCs w:val="24"/>
        </w:rPr>
        <w:t>,</w:t>
      </w:r>
      <w:r w:rsidR="001F6538" w:rsidRPr="00A76D46">
        <w:rPr>
          <w:rFonts w:ascii="Times New Roman" w:hAnsi="Times New Roman" w:cs="Times New Roman"/>
          <w:sz w:val="24"/>
          <w:szCs w:val="24"/>
        </w:rPr>
        <w:t xml:space="preserve"> shuttle run test, repeated T-test nebo test na počet sedů lehů</w:t>
      </w:r>
      <w:r w:rsidR="00307AE2" w:rsidRPr="00A76D46">
        <w:rPr>
          <w:rFonts w:ascii="Times New Roman" w:hAnsi="Times New Roman" w:cs="Times New Roman"/>
          <w:sz w:val="24"/>
          <w:szCs w:val="24"/>
        </w:rPr>
        <w:t>.</w:t>
      </w:r>
    </w:p>
    <w:p w14:paraId="7CE32EE2" w14:textId="5ACA5404" w:rsidR="004F3BA4" w:rsidRPr="00A76D46" w:rsidRDefault="00D95BBE" w:rsidP="00A76D46">
      <w:pPr>
        <w:pStyle w:val="Nadpis3"/>
        <w:spacing w:line="360" w:lineRule="auto"/>
        <w:jc w:val="both"/>
        <w:rPr>
          <w:rFonts w:ascii="Times New Roman" w:hAnsi="Times New Roman" w:cs="Times New Roman"/>
        </w:rPr>
      </w:pPr>
      <w:bookmarkStart w:id="38" w:name="_Toc164160389"/>
      <w:r w:rsidRPr="00A76D46">
        <w:rPr>
          <w:rFonts w:ascii="Times New Roman" w:hAnsi="Times New Roman" w:cs="Times New Roman"/>
        </w:rPr>
        <w:t xml:space="preserve">Yo-Yo </w:t>
      </w:r>
      <w:r w:rsidR="004F3BA4" w:rsidRPr="00A76D46">
        <w:rPr>
          <w:rFonts w:ascii="Times New Roman" w:hAnsi="Times New Roman" w:cs="Times New Roman"/>
        </w:rPr>
        <w:t>test</w:t>
      </w:r>
      <w:bookmarkEnd w:id="38"/>
    </w:p>
    <w:p w14:paraId="2CEBA269" w14:textId="4F09EE96" w:rsidR="00BB77CA" w:rsidRPr="00A76D46" w:rsidRDefault="00BB77CA"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Studie naznačují, že Yo-Yo test je jedním z nejčastěji využívaných </w:t>
      </w:r>
      <w:r w:rsidR="00E71BCE" w:rsidRPr="00A76D46">
        <w:rPr>
          <w:rFonts w:ascii="Times New Roman" w:hAnsi="Times New Roman" w:cs="Times New Roman"/>
          <w:sz w:val="24"/>
          <w:szCs w:val="24"/>
        </w:rPr>
        <w:t>tesů</w:t>
      </w:r>
      <w:r w:rsidRPr="00A76D46">
        <w:rPr>
          <w:rFonts w:ascii="Times New Roman" w:hAnsi="Times New Roman" w:cs="Times New Roman"/>
          <w:sz w:val="24"/>
          <w:szCs w:val="24"/>
        </w:rPr>
        <w:t xml:space="preserve"> pro hodnocení vytrvalostních schopností hráčů házené. Tento test, který </w:t>
      </w:r>
      <w:r w:rsidR="00E71BCE" w:rsidRPr="00A76D46">
        <w:rPr>
          <w:rFonts w:ascii="Times New Roman" w:hAnsi="Times New Roman" w:cs="Times New Roman"/>
          <w:sz w:val="24"/>
          <w:szCs w:val="24"/>
        </w:rPr>
        <w:t>měří</w:t>
      </w:r>
      <w:r w:rsidRPr="00A76D46">
        <w:rPr>
          <w:rFonts w:ascii="Times New Roman" w:hAnsi="Times New Roman" w:cs="Times New Roman"/>
          <w:sz w:val="24"/>
          <w:szCs w:val="24"/>
        </w:rPr>
        <w:t xml:space="preserve"> opakovaný intervalový běh mezi dvěma body, se ukázal jako spolehlivý ukazatel hráčovy fyzické kondice.</w:t>
      </w:r>
      <w:r w:rsidR="00D4460A" w:rsidRPr="00A76D46">
        <w:rPr>
          <w:rFonts w:ascii="Times New Roman" w:hAnsi="Times New Roman" w:cs="Times New Roman"/>
          <w:sz w:val="24"/>
          <w:szCs w:val="24"/>
        </w:rPr>
        <w:t xml:space="preserve"> Jedním z hlavních cílů testu je měření hodnoty VO2max, což je </w:t>
      </w:r>
      <w:r w:rsidR="00E71BCE" w:rsidRPr="00A76D46">
        <w:rPr>
          <w:rFonts w:ascii="Times New Roman" w:hAnsi="Times New Roman" w:cs="Times New Roman"/>
          <w:sz w:val="24"/>
          <w:szCs w:val="24"/>
        </w:rPr>
        <w:t xml:space="preserve">odhadovaný </w:t>
      </w:r>
      <w:r w:rsidR="00D4460A" w:rsidRPr="00A76D46">
        <w:rPr>
          <w:rFonts w:ascii="Times New Roman" w:hAnsi="Times New Roman" w:cs="Times New Roman"/>
          <w:sz w:val="24"/>
          <w:szCs w:val="24"/>
        </w:rPr>
        <w:t>maximální objem kyslíku, který hráči dokážou využít během intenzivního cvičení. Kromě toho se sledují i další parametry, jako je maximální aerobní rychlost, což je nejvyšší rychlost, kterou hráč dosáhne při běhu, a celková uběhnutá vzdálenost</w:t>
      </w:r>
      <w:r w:rsidR="00C34F90" w:rsidRPr="00A76D46">
        <w:rPr>
          <w:rFonts w:ascii="Times New Roman" w:hAnsi="Times New Roman" w:cs="Times New Roman"/>
          <w:sz w:val="24"/>
          <w:szCs w:val="24"/>
        </w:rPr>
        <w:t xml:space="preserve">. </w:t>
      </w:r>
      <w:r w:rsidR="009C754B" w:rsidRPr="00A76D46">
        <w:rPr>
          <w:rFonts w:ascii="Times New Roman" w:hAnsi="Times New Roman" w:cs="Times New Roman"/>
          <w:sz w:val="24"/>
          <w:szCs w:val="24"/>
        </w:rPr>
        <w:t xml:space="preserve">Tímto testem se zabývaly studie od </w:t>
      </w:r>
      <w:r w:rsidR="00123DD3" w:rsidRPr="00A76D46">
        <w:rPr>
          <w:rFonts w:ascii="Times New Roman" w:hAnsi="Times New Roman" w:cs="Times New Roman"/>
          <w:sz w:val="24"/>
          <w:szCs w:val="24"/>
        </w:rPr>
        <w:fldChar w:fldCharType="begin"/>
      </w:r>
      <w:r w:rsidR="00123DD3" w:rsidRPr="00A76D46">
        <w:rPr>
          <w:rFonts w:ascii="Times New Roman" w:hAnsi="Times New Roman" w:cs="Times New Roman"/>
          <w:sz w:val="24"/>
          <w:szCs w:val="24"/>
        </w:rPr>
        <w:instrText xml:space="preserve"> ADDIN ZOTERO_ITEM CSL_CITATION {"citationID":"tRJouEcA","properties":{"formattedCitation":"(Hammami et al. 2021; Zapartidis et al. 2011; Hammami et al. 2019a; Romero-Garc\\uc0\\u237{}a et al. 2022; Fern\\uc0\\u225{}ndez-Romero et al. 2017; Aouichaoui et al. 2024; Molina-L\\uc0\\u243{}pez et al. 2020; Matthys et al. 2011; 2013b; Zapartidis et al. 2009; Camacho-Cardenosa et al. 2018; Rousanoglou et al. 2014; El-Din et al. 2011; Fern\\uc0\\u225{}ndez-Romero et al. 2016; Palamas et al. 2015)","plainCitation":"(Hammami et al. 2021; Zapartidis et al. 2011; Hammami et al. 2019a; Romero-García et al. 2022; Fernández-Romero et al. 2017; Aouichaoui et al. 2024; Molina-López et al. 2020; Matthys et al. 2011; 2013b; Zapartidis et al. 2009; Camacho-Cardenosa et al. 2018; Rousanoglou et al. 2014; El-Din et al. 2011; Fernández-Romero et al. 2016; Palamas et al. 2015)","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29,"uris":["http://zotero.org/users/local/PuTqOBGs/items/UNIG35I2"],"itemData":{"id":29,"type":"article-journal","abstract":"INTRODUCTION: Handball is a team sport whose performance depends on a large number of factors. The objectives of the present study were to analyze the differences in physical performance, kinanthropometric variables, and adherence to the Mediterranean diet (MD), in handball players according to sports category, as well as the possible relationships between these variables.\nMETHODS: One hundred and thirty-three male handball players (35 infant; 46 cadets; 26 juniors and 26 seniors players) underwent a kinanthropometric analysis following the ISAK protocol, self-completed the KIDMED questionnaire, and their physical condition was evaluated with different physical tests.\nRESULTS: Significant differences (p &lt; 0.001-0.007) were found between the sports categories in most of the physical condition variables and anthropometric characteristics, but not in the degree of adherence to the MD. The predominant level of adherence to the MD was medium (47.4%), followed by good (42.1%), and correlated with the body mass, the height, the BMI, the muscle mass and the ∑3-girths sum corrected, but not with physical test results. A multiple linear regression analysis showed that the fat mass and muscle mass variables had a more specific weight in the results of the physical fitness tests.\nCONCLUSIONS: There are differences according to sports category in kinanthropometric characteristics and physical fitness tests in adolescent handball players. The predominant degrees of adherence to the MD were medium and good. A relationship was found between anthropometric characteristics and physical performance in handball players.","container-title":"PeerJ","DOI":"10.7717/peerj.14329","ISSN":"2167-8359","journalAbbreviation":"PeerJ","language":"eng","note":"PMID: 36518299\nPMCID: PMC9744156","page":"e14329","source":"PubMed","title":"Adherence to the Mediterranean diet, kinanthropometric characteristics and physical performance of young male handball players","volume":"10","author":[{"family":"Romero-García","given":"David"},{"family":"Esparza-Ros","given":"Francisco"},{"family":"Picó García","given":"María"},{"family":"Martínez-Sanz","given":"José Miguel"},{"family":"Vaquero-Cristóbal","given":"Raquel"}],"issued":{"date-parts":[["2022"]]}}},{"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id":38,"uris":["http://zotero.org/users/local/PuTqOBGs/items/X6WEDAG9"],"itemData":{"id":38,"type":"article-journal","abstract":"The aims of the present study were (1) to determine the differences in body composition and the physical and physiological profile of handball youths across age categories, and (2) to analyze the mediation effect of different categories on the relationship between lean mass or fat mass and specific physical handball capacities. Fifty-four young handball players aged 13 to 18 were assigned to U14 (13- and 14-year-olds), U16 (15- and 16-year-olds), and U18 (17- and 18-year-olds). Body composition was measured using multi-frequency bioelectrical impedance (Inbody®, 230). Handball physical fitness was assessed using handgrip force, jumping tests (squat jump, countermovement jump, countermovement jump with aimed arms), a 30-m sprint, a change-of-direction test (T-half agility test and modified Illinois test), and a Yo-Yo intermittent recovery test level 1. Simple mediation analysis was performed to analyze whether the category mediated the relationship between lean mass or fat mass and physical capacities. No significant differences were observed according to category for the majority of the measured parameters, except for height, lean body mass, and arm span. Lean body mass increased significantly as player category increased (p &lt; 0.05; ∆ = 4.66–9.38; effect size (ES) = 0.96–1.92). The increase in handball category enhanced the majority of the physical capacities evaluated; however, these differences were reduced between the U16 vs. U18 categories. The indirect mediation effect suggests that handball category mediated the relationship between lean mass and upper and lower strength, velocity, agility, and cardiorespiratory fitness. In contrast, an indirect effect suggests that category mediated the relationship between fat mass only in agility and cardiorespiratory fitness. We conclude that U18s showed better body composition parameters, as well as better physical performance scores. Handball category clearly mediated the relationship between body composition through lean mass and fat mass and the physiological profile in handball youth, but lean mass proved to be more relevant when mediating physical performance.","container-title":"International Journal of Environmental Research and Public Health","DOI":"10.3390/ijerph17072350","ISSN":"1660-4601","issue":"7","language":"en","license":"http://creativecommons.org/licenses/by/3.0/","note":"number: 7\npublisher: Multidisciplinary Digital Publishing Institute","page":"2350","source":"www.mdpi.com","title":"Mediation Effect of Age Category on the Relationship between Body Composition and the Physical Fitness Profile in Youth Handball Players","volume":"17","author":[{"family":"Molina-López","given":"Jorge"},{"family":"Barea Zarzuela","given":"Iván"},{"family":"Sáez-Padilla","given":"Jesús"},{"family":"Tornero-Quiñones","given":"Inmaculada"},{"family":"Planells","given":"Elena"}],"issued":{"date-parts":[["2020",1]]}}},{"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45,"uris":["http://zotero.org/users/local/PuTqOBGs/items/CTWSCR24"],"itemData":{"id":45,"type":"article-journal","abstract":"Background: The relative age effect is essential throughout all of the talent selection processes in sports, especially during adolescence, which leaves fewer athletes within each cohort that are born late in the selected year. The aim of the present study was to examine the role of relative age in anthropometric and physical performance characteristics of youth handball players by gender. Methods: The sample that was selected included 47 participants (male n = 23, female n = 24). The data collection included anthropometric, body compositions parameters, and physical performance levels. Results: There was a significantly higher representation of players in the first semester in comparison with the second semester, for all of the gender groups, except for the selected male players. In males, statistically significant differences were found in height, sitting height, weight, wingspan, arm and leg circumferences, and in throws speed (in support and in suspension) between those players that were born in the first and second semester. Conclusion: The results confirmed an effect of relative age in the players born in 2002 that were selected to participate in the Spanish Championship, which was different for males and females. In spite of this effect, which only appeared in females, significant differences in the anthropometric and physical conditions appeared in the male players.","container-title":"Sports","DOI":"10.3390/sports6020047","ISSN":"2075-4663","issue":"2","language":"en","license":"http://creativecommons.org/licenses/by/3.0/","note":"number: 2\npublisher: Multidisciplinary Digital Publishing Institute","page":"47","source":"www.mdpi.com","title":"Anthropometric and Physical Performance of Youth Handball Players: The Role of the Relative Age","title-short":"Anthropometric and Physical Performance of Youth Handball Players","volume":"6","author":[{"family":"Camacho-Cardenosa","given":"Alba"},{"family":"Camacho-Cardenosa","given":"Marta"},{"family":"González-Custodio","given":"Adrián"},{"family":"Martínez-Guardado","given":"Ismael"},{"family":"Timón","given":"Rafael"},{"family":"Olcina","given":"Guillermo"},{"family":"Brazo-Sayavera","given":"Javier"}],"issued":{"date-parts":[["2018",6]]}}},{"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schema":"https://github.com/citation-style-language/schema/raw/master/csl-citation.json"} </w:instrText>
      </w:r>
      <w:r w:rsidR="00123DD3" w:rsidRPr="00A76D46">
        <w:rPr>
          <w:rFonts w:ascii="Times New Roman" w:hAnsi="Times New Roman" w:cs="Times New Roman"/>
          <w:sz w:val="24"/>
          <w:szCs w:val="24"/>
        </w:rPr>
        <w:fldChar w:fldCharType="separate"/>
      </w:r>
      <w:r w:rsidR="00123DD3" w:rsidRPr="00A76D46">
        <w:rPr>
          <w:rFonts w:ascii="Times New Roman" w:hAnsi="Times New Roman" w:cs="Times New Roman"/>
          <w:kern w:val="0"/>
          <w:sz w:val="24"/>
          <w:szCs w:val="24"/>
        </w:rPr>
        <w:t>(Hammami et al. 2021; Zapartidis et al. 2011; Hammami et al. 2019a; Romero-García et al. 2022; Fernández-Romero et al. 2017; Aouichaoui et al. 2024; Molina-López et al. 2020; Matthys et al. 2011; 2013b; Zapartidis et al. 2009; Camacho-Cardenosa et al. 2018; Rousanoglou et al. 2014; El-Din et al. 2011; Fernández-Romero et al. 2016; Palamas et al. 2015)</w:t>
      </w:r>
      <w:r w:rsidR="00123DD3" w:rsidRPr="00A76D46">
        <w:rPr>
          <w:rFonts w:ascii="Times New Roman" w:hAnsi="Times New Roman" w:cs="Times New Roman"/>
          <w:sz w:val="24"/>
          <w:szCs w:val="24"/>
        </w:rPr>
        <w:fldChar w:fldCharType="end"/>
      </w:r>
      <w:r w:rsidR="00037F8E" w:rsidRPr="00A76D46">
        <w:rPr>
          <w:rFonts w:ascii="Times New Roman" w:hAnsi="Times New Roman" w:cs="Times New Roman"/>
          <w:sz w:val="24"/>
          <w:szCs w:val="24"/>
        </w:rPr>
        <w:t>.</w:t>
      </w:r>
    </w:p>
    <w:p w14:paraId="50B851F4" w14:textId="7BF303E8" w:rsidR="00D8475E" w:rsidRPr="00A76D46" w:rsidRDefault="00D8475E" w:rsidP="00A76D46">
      <w:pPr>
        <w:pStyle w:val="Nadpis3"/>
        <w:spacing w:line="360" w:lineRule="auto"/>
        <w:jc w:val="both"/>
        <w:rPr>
          <w:rFonts w:ascii="Times New Roman" w:hAnsi="Times New Roman" w:cs="Times New Roman"/>
        </w:rPr>
      </w:pPr>
      <w:bookmarkStart w:id="39" w:name="_Toc164160390"/>
      <w:r w:rsidRPr="00A76D46">
        <w:rPr>
          <w:rFonts w:ascii="Times New Roman" w:hAnsi="Times New Roman" w:cs="Times New Roman"/>
        </w:rPr>
        <w:t>Dalš</w:t>
      </w:r>
      <w:r w:rsidR="00364838" w:rsidRPr="00A76D46">
        <w:rPr>
          <w:rFonts w:ascii="Times New Roman" w:hAnsi="Times New Roman" w:cs="Times New Roman"/>
        </w:rPr>
        <w:t>í vytrvalostní testy</w:t>
      </w:r>
      <w:bookmarkEnd w:id="39"/>
    </w:p>
    <w:p w14:paraId="4EC05CA4" w14:textId="093DB22D" w:rsidR="007A4150" w:rsidRPr="00A76D46" w:rsidRDefault="005A114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Kromě Yo-Yo testu jsem pomocí rešerše nalezl další testy, které mohou poskytnout cenné informace o vytrvalostních předpokladech hráčů házené. </w:t>
      </w:r>
      <w:r w:rsidR="0069689D" w:rsidRPr="00A76D46">
        <w:rPr>
          <w:rFonts w:ascii="Times New Roman" w:hAnsi="Times New Roman" w:cs="Times New Roman"/>
          <w:sz w:val="24"/>
          <w:szCs w:val="24"/>
        </w:rPr>
        <w:t xml:space="preserve">Jedním z těchto testů je </w:t>
      </w:r>
      <w:r w:rsidR="00774895" w:rsidRPr="00A76D46">
        <w:rPr>
          <w:rFonts w:ascii="Times New Roman" w:hAnsi="Times New Roman" w:cs="Times New Roman"/>
          <w:sz w:val="24"/>
          <w:szCs w:val="24"/>
        </w:rPr>
        <w:t>r</w:t>
      </w:r>
      <w:r w:rsidR="0069689D" w:rsidRPr="00A76D46">
        <w:rPr>
          <w:rFonts w:ascii="Times New Roman" w:hAnsi="Times New Roman" w:cs="Times New Roman"/>
          <w:sz w:val="24"/>
          <w:szCs w:val="24"/>
        </w:rPr>
        <w:t xml:space="preserve">epeated </w:t>
      </w:r>
      <w:r w:rsidR="00774895" w:rsidRPr="00A76D46">
        <w:rPr>
          <w:rFonts w:ascii="Times New Roman" w:hAnsi="Times New Roman" w:cs="Times New Roman"/>
          <w:sz w:val="24"/>
          <w:szCs w:val="24"/>
        </w:rPr>
        <w:t>s</w:t>
      </w:r>
      <w:r w:rsidR="0069689D" w:rsidRPr="00A76D46">
        <w:rPr>
          <w:rFonts w:ascii="Times New Roman" w:hAnsi="Times New Roman" w:cs="Times New Roman"/>
          <w:sz w:val="24"/>
          <w:szCs w:val="24"/>
        </w:rPr>
        <w:t>print T-test, který se zaměřuje na schopnost hráčů opakovaně prov</w:t>
      </w:r>
      <w:r w:rsidR="00491C39" w:rsidRPr="00A76D46">
        <w:rPr>
          <w:rFonts w:ascii="Times New Roman" w:hAnsi="Times New Roman" w:cs="Times New Roman"/>
          <w:sz w:val="24"/>
          <w:szCs w:val="24"/>
        </w:rPr>
        <w:t>ádět</w:t>
      </w:r>
      <w:r w:rsidR="0069689D" w:rsidRPr="00A76D46">
        <w:rPr>
          <w:rFonts w:ascii="Times New Roman" w:hAnsi="Times New Roman" w:cs="Times New Roman"/>
          <w:sz w:val="24"/>
          <w:szCs w:val="24"/>
        </w:rPr>
        <w:t xml:space="preserve"> krátké sprinty s</w:t>
      </w:r>
      <w:r w:rsidR="00491C39" w:rsidRPr="00A76D46">
        <w:rPr>
          <w:rFonts w:ascii="Times New Roman" w:hAnsi="Times New Roman" w:cs="Times New Roman"/>
          <w:sz w:val="24"/>
          <w:szCs w:val="24"/>
        </w:rPr>
        <w:t xml:space="preserve">e změnou </w:t>
      </w:r>
      <w:r w:rsidR="0069689D" w:rsidRPr="00A76D46">
        <w:rPr>
          <w:rFonts w:ascii="Times New Roman" w:hAnsi="Times New Roman" w:cs="Times New Roman"/>
          <w:sz w:val="24"/>
          <w:szCs w:val="24"/>
        </w:rPr>
        <w:t>pohybu. Tento test</w:t>
      </w:r>
      <w:r w:rsidR="00BF6BC6" w:rsidRPr="00A76D46">
        <w:rPr>
          <w:rFonts w:ascii="Times New Roman" w:hAnsi="Times New Roman" w:cs="Times New Roman"/>
          <w:sz w:val="24"/>
          <w:szCs w:val="24"/>
        </w:rPr>
        <w:t xml:space="preserve"> </w:t>
      </w:r>
      <w:r w:rsidR="0069689D" w:rsidRPr="00A76D46">
        <w:rPr>
          <w:rFonts w:ascii="Times New Roman" w:hAnsi="Times New Roman" w:cs="Times New Roman"/>
          <w:sz w:val="24"/>
          <w:szCs w:val="24"/>
        </w:rPr>
        <w:t>zahrnuje sérii sprintů ve formě písmene T, kdy hráči běží směrem dopředu</w:t>
      </w:r>
      <w:r w:rsidR="002D5B77" w:rsidRPr="00A76D46">
        <w:rPr>
          <w:rFonts w:ascii="Times New Roman" w:hAnsi="Times New Roman" w:cs="Times New Roman"/>
          <w:sz w:val="24"/>
          <w:szCs w:val="24"/>
        </w:rPr>
        <w:t>, dozadu</w:t>
      </w:r>
      <w:r w:rsidR="00685504" w:rsidRPr="00A76D46">
        <w:rPr>
          <w:rFonts w:ascii="Times New Roman" w:hAnsi="Times New Roman" w:cs="Times New Roman"/>
          <w:sz w:val="24"/>
          <w:szCs w:val="24"/>
        </w:rPr>
        <w:t xml:space="preserve"> a </w:t>
      </w:r>
      <w:r w:rsidR="0069689D" w:rsidRPr="00A76D46">
        <w:rPr>
          <w:rFonts w:ascii="Times New Roman" w:hAnsi="Times New Roman" w:cs="Times New Roman"/>
          <w:sz w:val="24"/>
          <w:szCs w:val="24"/>
        </w:rPr>
        <w:t>do stran</w:t>
      </w:r>
      <w:r w:rsidR="00685504" w:rsidRPr="00A76D46">
        <w:rPr>
          <w:rFonts w:ascii="Times New Roman" w:hAnsi="Times New Roman" w:cs="Times New Roman"/>
          <w:sz w:val="24"/>
          <w:szCs w:val="24"/>
        </w:rPr>
        <w:t xml:space="preserve">. </w:t>
      </w:r>
      <w:r w:rsidR="00380323" w:rsidRPr="00A76D46">
        <w:rPr>
          <w:rFonts w:ascii="Times New Roman" w:hAnsi="Times New Roman" w:cs="Times New Roman"/>
          <w:sz w:val="24"/>
          <w:szCs w:val="24"/>
        </w:rPr>
        <w:t>Nejdůležitějšími faktory tohoto testu byly celkový čas, průměrný čas a nejlepší čas</w:t>
      </w:r>
      <w:r w:rsidR="007A4150" w:rsidRPr="00A76D46">
        <w:rPr>
          <w:rFonts w:ascii="Times New Roman" w:hAnsi="Times New Roman" w:cs="Times New Roman"/>
          <w:sz w:val="24"/>
          <w:szCs w:val="24"/>
        </w:rPr>
        <w:t xml:space="preserve">. </w:t>
      </w:r>
    </w:p>
    <w:p w14:paraId="52DF0525" w14:textId="7EB70825" w:rsidR="0053218A" w:rsidRPr="00A76D46" w:rsidRDefault="00E024BB"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Dalším testem je shutttle </w:t>
      </w:r>
      <w:r w:rsidR="00FB2490" w:rsidRPr="00A76D46">
        <w:rPr>
          <w:rFonts w:ascii="Times New Roman" w:hAnsi="Times New Roman" w:cs="Times New Roman"/>
          <w:sz w:val="24"/>
          <w:szCs w:val="24"/>
        </w:rPr>
        <w:t>run test</w:t>
      </w:r>
      <w:r w:rsidR="001C634A" w:rsidRPr="00A76D46">
        <w:rPr>
          <w:rFonts w:ascii="Times New Roman" w:hAnsi="Times New Roman" w:cs="Times New Roman"/>
          <w:sz w:val="24"/>
          <w:szCs w:val="24"/>
        </w:rPr>
        <w:t xml:space="preserve"> (10 x 5 m)</w:t>
      </w:r>
      <w:r w:rsidR="00FB2490" w:rsidRPr="00A76D46">
        <w:rPr>
          <w:rFonts w:ascii="Times New Roman" w:hAnsi="Times New Roman" w:cs="Times New Roman"/>
          <w:sz w:val="24"/>
          <w:szCs w:val="24"/>
        </w:rPr>
        <w:t>,</w:t>
      </w:r>
      <w:r w:rsidR="001C634A" w:rsidRPr="00A76D46">
        <w:rPr>
          <w:rFonts w:ascii="Times New Roman" w:hAnsi="Times New Roman" w:cs="Times New Roman"/>
          <w:sz w:val="24"/>
          <w:szCs w:val="24"/>
        </w:rPr>
        <w:t xml:space="preserve"> během</w:t>
      </w:r>
      <w:r w:rsidR="00FB2490" w:rsidRPr="00A76D46">
        <w:rPr>
          <w:rFonts w:ascii="Times New Roman" w:hAnsi="Times New Roman" w:cs="Times New Roman"/>
          <w:sz w:val="24"/>
          <w:szCs w:val="24"/>
        </w:rPr>
        <w:t xml:space="preserve"> kter</w:t>
      </w:r>
      <w:r w:rsidR="001C634A" w:rsidRPr="00A76D46">
        <w:rPr>
          <w:rFonts w:ascii="Times New Roman" w:hAnsi="Times New Roman" w:cs="Times New Roman"/>
          <w:sz w:val="24"/>
          <w:szCs w:val="24"/>
        </w:rPr>
        <w:t xml:space="preserve">ého testované osoby běželi </w:t>
      </w:r>
      <w:r w:rsidR="00772E51" w:rsidRPr="00A76D46">
        <w:rPr>
          <w:rFonts w:ascii="Times New Roman" w:hAnsi="Times New Roman" w:cs="Times New Roman"/>
          <w:sz w:val="24"/>
          <w:szCs w:val="24"/>
        </w:rPr>
        <w:t xml:space="preserve">co nejrychleji </w:t>
      </w:r>
      <w:r w:rsidR="00950C46" w:rsidRPr="00A76D46">
        <w:rPr>
          <w:rFonts w:ascii="Times New Roman" w:hAnsi="Times New Roman" w:cs="Times New Roman"/>
          <w:sz w:val="24"/>
          <w:szCs w:val="24"/>
        </w:rPr>
        <w:t>mezi dvěma body vzdálenými pět metrů</w:t>
      </w:r>
      <w:r w:rsidR="00772E51" w:rsidRPr="00A76D46">
        <w:rPr>
          <w:rFonts w:ascii="Times New Roman" w:hAnsi="Times New Roman" w:cs="Times New Roman"/>
          <w:sz w:val="24"/>
          <w:szCs w:val="24"/>
        </w:rPr>
        <w:t xml:space="preserve"> </w:t>
      </w:r>
      <w:r w:rsidR="007657E0" w:rsidRPr="00A76D46">
        <w:rPr>
          <w:rFonts w:ascii="Times New Roman" w:hAnsi="Times New Roman" w:cs="Times New Roman"/>
          <w:sz w:val="24"/>
          <w:szCs w:val="24"/>
        </w:rPr>
        <w:t xml:space="preserve">od sebe, </w:t>
      </w:r>
      <w:r w:rsidR="00772E51" w:rsidRPr="00A76D46">
        <w:rPr>
          <w:rFonts w:ascii="Times New Roman" w:hAnsi="Times New Roman" w:cs="Times New Roman"/>
          <w:sz w:val="24"/>
          <w:szCs w:val="24"/>
        </w:rPr>
        <w:t>a to</w:t>
      </w:r>
      <w:r w:rsidR="00950C46" w:rsidRPr="00A76D46">
        <w:rPr>
          <w:rFonts w:ascii="Times New Roman" w:hAnsi="Times New Roman" w:cs="Times New Roman"/>
          <w:sz w:val="24"/>
          <w:szCs w:val="24"/>
        </w:rPr>
        <w:t xml:space="preserve"> </w:t>
      </w:r>
      <w:r w:rsidR="00772E51" w:rsidRPr="00A76D46">
        <w:rPr>
          <w:rFonts w:ascii="Times New Roman" w:hAnsi="Times New Roman" w:cs="Times New Roman"/>
          <w:sz w:val="24"/>
          <w:szCs w:val="24"/>
        </w:rPr>
        <w:t>desetkrát po sobě</w:t>
      </w:r>
      <w:r w:rsidR="00E13E7E" w:rsidRPr="00A76D46">
        <w:rPr>
          <w:rFonts w:ascii="Times New Roman" w:hAnsi="Times New Roman" w:cs="Times New Roman"/>
          <w:sz w:val="24"/>
          <w:szCs w:val="24"/>
        </w:rPr>
        <w:t>.</w:t>
      </w:r>
      <w:r w:rsidR="007657E0" w:rsidRPr="00A76D46">
        <w:rPr>
          <w:rFonts w:ascii="Times New Roman" w:hAnsi="Times New Roman" w:cs="Times New Roman"/>
          <w:sz w:val="24"/>
          <w:szCs w:val="24"/>
        </w:rPr>
        <w:t xml:space="preserve"> Tento test měří schopnost hráčů rychle měnit směr</w:t>
      </w:r>
      <w:r w:rsidR="002F59C7" w:rsidRPr="00A76D46">
        <w:rPr>
          <w:rFonts w:ascii="Times New Roman" w:hAnsi="Times New Roman" w:cs="Times New Roman"/>
          <w:sz w:val="24"/>
          <w:szCs w:val="24"/>
        </w:rPr>
        <w:t xml:space="preserve">, </w:t>
      </w:r>
      <w:r w:rsidR="007657E0" w:rsidRPr="00A76D46">
        <w:rPr>
          <w:rFonts w:ascii="Times New Roman" w:hAnsi="Times New Roman" w:cs="Times New Roman"/>
          <w:sz w:val="24"/>
          <w:szCs w:val="24"/>
        </w:rPr>
        <w:t>zrychlovat</w:t>
      </w:r>
      <w:r w:rsidR="008976EF" w:rsidRPr="00A76D46">
        <w:rPr>
          <w:rFonts w:ascii="Times New Roman" w:hAnsi="Times New Roman" w:cs="Times New Roman"/>
          <w:sz w:val="24"/>
          <w:szCs w:val="24"/>
        </w:rPr>
        <w:t xml:space="preserve"> a udržet stabilní tempo po celou dobu testu.</w:t>
      </w:r>
      <w:r w:rsidR="0053218A" w:rsidRPr="00A76D46">
        <w:rPr>
          <w:rFonts w:ascii="Times New Roman" w:hAnsi="Times New Roman" w:cs="Times New Roman"/>
          <w:sz w:val="24"/>
          <w:szCs w:val="24"/>
        </w:rPr>
        <w:t xml:space="preserve"> </w:t>
      </w:r>
    </w:p>
    <w:p w14:paraId="035D5ED9" w14:textId="3D0278E6" w:rsidR="00773F2C" w:rsidRPr="00A76D46" w:rsidRDefault="00773F2C"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osledním </w:t>
      </w:r>
      <w:r w:rsidR="00A90D3D" w:rsidRPr="00A76D46">
        <w:rPr>
          <w:rFonts w:ascii="Times New Roman" w:hAnsi="Times New Roman" w:cs="Times New Roman"/>
          <w:sz w:val="24"/>
          <w:szCs w:val="24"/>
        </w:rPr>
        <w:t xml:space="preserve">vyskytujícím se testem byl sit-ups test, který </w:t>
      </w:r>
      <w:r w:rsidR="007A4150" w:rsidRPr="00A76D46">
        <w:rPr>
          <w:rFonts w:ascii="Times New Roman" w:hAnsi="Times New Roman" w:cs="Times New Roman"/>
          <w:sz w:val="24"/>
          <w:szCs w:val="24"/>
        </w:rPr>
        <w:t xml:space="preserve">se zaměřuje </w:t>
      </w:r>
      <w:r w:rsidR="00553289" w:rsidRPr="00A76D46">
        <w:rPr>
          <w:rFonts w:ascii="Times New Roman" w:hAnsi="Times New Roman" w:cs="Times New Roman"/>
          <w:sz w:val="24"/>
          <w:szCs w:val="24"/>
        </w:rPr>
        <w:t>na sílu a vytrvalost břišních svalů</w:t>
      </w:r>
      <w:r w:rsidR="00E10E23" w:rsidRPr="00A76D46">
        <w:rPr>
          <w:rFonts w:ascii="Times New Roman" w:hAnsi="Times New Roman" w:cs="Times New Roman"/>
          <w:sz w:val="24"/>
          <w:szCs w:val="24"/>
        </w:rPr>
        <w:t xml:space="preserve">. Cílem bylo provést co nejvíce opakování </w:t>
      </w:r>
      <w:r w:rsidR="000375BA" w:rsidRPr="00A76D46">
        <w:rPr>
          <w:rFonts w:ascii="Times New Roman" w:hAnsi="Times New Roman" w:cs="Times New Roman"/>
          <w:sz w:val="24"/>
          <w:szCs w:val="24"/>
        </w:rPr>
        <w:t>po dobu třiceti sekund.</w:t>
      </w:r>
    </w:p>
    <w:p w14:paraId="3FA75E39" w14:textId="4A59DA92" w:rsidR="000375BA" w:rsidRPr="00A76D46" w:rsidRDefault="00374A02"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Tyto testy se vyskytli dohromady v devíti studiích</w:t>
      </w:r>
      <w:r w:rsidR="008C29F1" w:rsidRPr="00A76D46">
        <w:rPr>
          <w:rFonts w:ascii="Times New Roman" w:hAnsi="Times New Roman" w:cs="Times New Roman"/>
          <w:sz w:val="24"/>
          <w:szCs w:val="24"/>
        </w:rPr>
        <w:t xml:space="preserve"> od</w:t>
      </w:r>
      <w:r w:rsidRPr="00A76D46">
        <w:rPr>
          <w:rFonts w:ascii="Times New Roman" w:hAnsi="Times New Roman" w:cs="Times New Roman"/>
          <w:sz w:val="24"/>
          <w:szCs w:val="24"/>
        </w:rPr>
        <w:t xml:space="preserve"> </w:t>
      </w:r>
      <w:r w:rsidR="00C44FDC" w:rsidRPr="00A76D46">
        <w:rPr>
          <w:rFonts w:ascii="Times New Roman" w:hAnsi="Times New Roman" w:cs="Times New Roman"/>
          <w:sz w:val="24"/>
          <w:szCs w:val="24"/>
        </w:rPr>
        <w:t xml:space="preserve">autorů </w:t>
      </w:r>
      <w:r w:rsidR="00D76187" w:rsidRPr="00A76D46">
        <w:rPr>
          <w:rFonts w:ascii="Times New Roman" w:hAnsi="Times New Roman" w:cs="Times New Roman"/>
          <w:sz w:val="24"/>
          <w:szCs w:val="24"/>
        </w:rPr>
        <w:fldChar w:fldCharType="begin"/>
      </w:r>
      <w:r w:rsidR="00C1281F" w:rsidRPr="00A76D46">
        <w:rPr>
          <w:rFonts w:ascii="Times New Roman" w:hAnsi="Times New Roman" w:cs="Times New Roman"/>
          <w:sz w:val="24"/>
          <w:szCs w:val="24"/>
        </w:rPr>
        <w:instrText xml:space="preserve"> ADDIN ZOTERO_ITEM CSL_CITATION {"citationID":"cl6iWAVv","properties":{"formattedCitation":"(Hammami et al. 2021; 2019a; Fern\\uc0\\u225{}ndez-Romero et al. 2017; Matthys et al. 2011; 2013a; 2013b; Hammami et al. 2020; Pion et al. 2015; Fern\\uc0\\u225{}ndez-Romero et al. 2016)","plainCitation":"(Hammami et al. 2021; 2019a; Fernández-Romero et al. 2017; Matthys et al. 2011; 2013a; 2013b; Hammami et al. 2020; Pion et al. 2015; Fernández-Romero et al. 2016)","noteIndex":0},"citationItems":[{"id":25,"uris":["http://zotero.org/users/local/PuTqOBGs/items/KJFVEHL3"],"itemData":{"id":25,"type":"article-journal","abstract":"OBJECTIVE: This study analyzed the effects of high intensity interval training (HIIT) combined with plyometric exercise on the physical fitness of junior male handball players. PATIENTS AND METHODS: Subjects (age ~17 years) were randomly divided between experimental (n=17) and control (n=15) groups. During the 8-week intervention, the experimental group replaced a part of their regular regimen by HIIT, combined with plyometric exercise. Assessments in both groups before and after the intervention included: squat jump (SJ), countermovement jump (CMJ), sprint performance (5 m, 10 m, 20 m and 30 m), change of direction tests (Illinois modified test [Illinois-MT] and T-half test), 20-m shuttle run, and repeated sprint T-test. RESULTS: The two-way analyses of variance revealed significant group-time interactions (all p&lt;0.05), favoring the intervention group in 5 m, 10 m, 20 m and 30 m sprint (d=0.33, 8.3%; d=0.52, 7.6%; d=0.57, 6.8%; and d=0.58, 8.8%, respectively), T-half (d=0.25, 5.1%), Illinois-MT (d=0.47, 4.2%), SJ and CMJ (d=0.34-0.39, 34-4-34.9%), repeated sprint T-test best time, mean time and total time (d=0.83, 6.9%; d=0.62, 7.4%; and d=0.61, 7.2%, respectively), 20 meter shuttle run test aerobic maximum speed and predicted maximal oxygen intake (d=0.36, 7.5%; d=0.19, 9.4%, respectively). CONCLUSIONS: HIIT combined with plyometrics can aid in the development of physical fitness abilities, which are extremely important to junior male handball players.","container-title":"European Review for Medical and Pharmacological Sciences","DOI":"10.26355/eurrev_202112_27434","ISSN":"1128-3602, 2284-0729","issue":"23","language":"eng","page":"7380-7389","source":"DOI.org (CSL JSON)","title":"Effects of high-intensity interval training and plyometric exercise on the physical fitness of junior male handball players","volume":"25","author":[{"family":"Hammami","given":"M."},{"family":"Gaamouri","given":"N."},{"family":"Ramirez-Campillo","given":"R."},{"family":"Shephard","given":"R.J."},{"family":"Bragazzi","given":"N.L."},{"family":"Chelly","given":"M.S."},{"family":"Knechtle","given":"B."},{"family":"Gaied","given":"S."}],"issued":{"date-parts":[["2021",12]]}}},{"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schema":"https://github.com/citation-style-language/schema/raw/master/csl-citation.json"} </w:instrText>
      </w:r>
      <w:r w:rsidR="00D76187" w:rsidRPr="00A76D46">
        <w:rPr>
          <w:rFonts w:ascii="Times New Roman" w:hAnsi="Times New Roman" w:cs="Times New Roman"/>
          <w:sz w:val="24"/>
          <w:szCs w:val="24"/>
        </w:rPr>
        <w:fldChar w:fldCharType="separate"/>
      </w:r>
      <w:r w:rsidR="00C1281F" w:rsidRPr="00A76D46">
        <w:rPr>
          <w:rFonts w:ascii="Times New Roman" w:hAnsi="Times New Roman" w:cs="Times New Roman"/>
          <w:kern w:val="0"/>
          <w:sz w:val="24"/>
          <w:szCs w:val="24"/>
        </w:rPr>
        <w:t>(Hammami et al. 2021; 2019a; Fernández-Romero et al. 2017; Matthys et al. 2011; 2013a; 2013b; Hammami et al. 2020; Pion et al. 2015; Fernández-Romero et al. 2016)</w:t>
      </w:r>
      <w:r w:rsidR="00D76187" w:rsidRPr="00A76D46">
        <w:rPr>
          <w:rFonts w:ascii="Times New Roman" w:hAnsi="Times New Roman" w:cs="Times New Roman"/>
          <w:sz w:val="24"/>
          <w:szCs w:val="24"/>
        </w:rPr>
        <w:fldChar w:fldCharType="end"/>
      </w:r>
      <w:r w:rsidR="00C1281F" w:rsidRPr="00A76D46">
        <w:rPr>
          <w:rFonts w:ascii="Times New Roman" w:hAnsi="Times New Roman" w:cs="Times New Roman"/>
          <w:sz w:val="24"/>
          <w:szCs w:val="24"/>
        </w:rPr>
        <w:t>.</w:t>
      </w:r>
    </w:p>
    <w:p w14:paraId="1BD38038" w14:textId="47189803" w:rsidR="002A3930" w:rsidRPr="00A76D46" w:rsidRDefault="002A3930" w:rsidP="00A76D46">
      <w:pPr>
        <w:pStyle w:val="Nadpis2"/>
        <w:spacing w:line="360" w:lineRule="auto"/>
        <w:jc w:val="both"/>
        <w:rPr>
          <w:rFonts w:ascii="Times New Roman" w:hAnsi="Times New Roman" w:cs="Times New Roman"/>
          <w:sz w:val="24"/>
          <w:szCs w:val="24"/>
        </w:rPr>
      </w:pPr>
      <w:bookmarkStart w:id="40" w:name="_Toc164160391"/>
      <w:r w:rsidRPr="00A76D46">
        <w:rPr>
          <w:rFonts w:ascii="Times New Roman" w:hAnsi="Times New Roman" w:cs="Times New Roman"/>
          <w:sz w:val="24"/>
          <w:szCs w:val="24"/>
        </w:rPr>
        <w:lastRenderedPageBreak/>
        <w:t>Testy koordinačních předpokladů v</w:t>
      </w:r>
      <w:r w:rsidR="005C0B49" w:rsidRPr="00A76D46">
        <w:rPr>
          <w:rFonts w:ascii="Times New Roman" w:hAnsi="Times New Roman" w:cs="Times New Roman"/>
          <w:sz w:val="24"/>
          <w:szCs w:val="24"/>
        </w:rPr>
        <w:t> </w:t>
      </w:r>
      <w:r w:rsidRPr="00A76D46">
        <w:rPr>
          <w:rFonts w:ascii="Times New Roman" w:hAnsi="Times New Roman" w:cs="Times New Roman"/>
          <w:sz w:val="24"/>
          <w:szCs w:val="24"/>
        </w:rPr>
        <w:t>házené</w:t>
      </w:r>
      <w:bookmarkEnd w:id="40"/>
    </w:p>
    <w:p w14:paraId="2717A11F" w14:textId="455066B6" w:rsidR="005C0B49" w:rsidRPr="00A76D46" w:rsidRDefault="00A04A8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Jako v každém sportu i v házené je koordinace důležitým prvkem herního výkonu, neboť po hráčích je vyžadováno precizní pohyby, rychlé reakce a dobrou rovnováhu. Z tohoto důvodu jsou koordinační schopnosti hráčů nezbytné pro jejich úspěch na hřišti.</w:t>
      </w:r>
      <w:r w:rsidR="00E80A12" w:rsidRPr="00A76D46">
        <w:rPr>
          <w:rFonts w:ascii="Times New Roman" w:hAnsi="Times New Roman" w:cs="Times New Roman"/>
          <w:sz w:val="24"/>
          <w:szCs w:val="24"/>
        </w:rPr>
        <w:t xml:space="preserve"> Mezi testy zaměřené na koordinační předpoklady v házené </w:t>
      </w:r>
      <w:r w:rsidR="00D143BE" w:rsidRPr="00A76D46">
        <w:rPr>
          <w:rFonts w:ascii="Times New Roman" w:hAnsi="Times New Roman" w:cs="Times New Roman"/>
          <w:sz w:val="24"/>
          <w:szCs w:val="24"/>
        </w:rPr>
        <w:t xml:space="preserve">jsem </w:t>
      </w:r>
      <w:r w:rsidR="00B3392B" w:rsidRPr="00A76D46">
        <w:rPr>
          <w:rFonts w:ascii="Times New Roman" w:hAnsi="Times New Roman" w:cs="Times New Roman"/>
          <w:sz w:val="24"/>
          <w:szCs w:val="24"/>
        </w:rPr>
        <w:t xml:space="preserve">rešerší vyzkoumal </w:t>
      </w:r>
      <w:r w:rsidR="00E80A12" w:rsidRPr="00A76D46">
        <w:rPr>
          <w:rFonts w:ascii="Times New Roman" w:hAnsi="Times New Roman" w:cs="Times New Roman"/>
          <w:sz w:val="24"/>
          <w:szCs w:val="24"/>
        </w:rPr>
        <w:t xml:space="preserve">například balanční testy, jako je </w:t>
      </w:r>
      <w:r w:rsidR="00774895" w:rsidRPr="00A76D46">
        <w:rPr>
          <w:rFonts w:ascii="Times New Roman" w:hAnsi="Times New Roman" w:cs="Times New Roman"/>
          <w:sz w:val="24"/>
          <w:szCs w:val="24"/>
        </w:rPr>
        <w:t>s</w:t>
      </w:r>
      <w:r w:rsidR="00E80A12" w:rsidRPr="00A76D46">
        <w:rPr>
          <w:rFonts w:ascii="Times New Roman" w:hAnsi="Times New Roman" w:cs="Times New Roman"/>
          <w:sz w:val="24"/>
          <w:szCs w:val="24"/>
        </w:rPr>
        <w:t xml:space="preserve">tork balance test a Y-balance test. </w:t>
      </w:r>
      <w:r w:rsidR="00476484" w:rsidRPr="00A76D46">
        <w:rPr>
          <w:rFonts w:ascii="Times New Roman" w:hAnsi="Times New Roman" w:cs="Times New Roman"/>
          <w:sz w:val="24"/>
          <w:szCs w:val="24"/>
        </w:rPr>
        <w:t xml:space="preserve">Mezi další testy patří </w:t>
      </w:r>
      <w:r w:rsidR="00052836" w:rsidRPr="00A76D46">
        <w:rPr>
          <w:rFonts w:ascii="Times New Roman" w:hAnsi="Times New Roman" w:cs="Times New Roman"/>
          <w:sz w:val="24"/>
          <w:szCs w:val="24"/>
        </w:rPr>
        <w:t xml:space="preserve">koordinačně specifické testy jako je </w:t>
      </w:r>
      <w:r w:rsidR="00D70A1D" w:rsidRPr="00A76D46">
        <w:rPr>
          <w:rFonts w:ascii="Times New Roman" w:hAnsi="Times New Roman" w:cs="Times New Roman"/>
          <w:sz w:val="24"/>
          <w:szCs w:val="24"/>
        </w:rPr>
        <w:t>s</w:t>
      </w:r>
      <w:r w:rsidR="00052836" w:rsidRPr="00A76D46">
        <w:rPr>
          <w:rFonts w:ascii="Times New Roman" w:hAnsi="Times New Roman" w:cs="Times New Roman"/>
          <w:sz w:val="24"/>
          <w:szCs w:val="24"/>
        </w:rPr>
        <w:t>lalom</w:t>
      </w:r>
      <w:r w:rsidR="00467C10" w:rsidRPr="00A76D46">
        <w:rPr>
          <w:rFonts w:ascii="Times New Roman" w:hAnsi="Times New Roman" w:cs="Times New Roman"/>
          <w:sz w:val="24"/>
          <w:szCs w:val="24"/>
        </w:rPr>
        <w:t xml:space="preserve"> dribble test a </w:t>
      </w:r>
      <w:r w:rsidR="00D70A1D" w:rsidRPr="00A76D46">
        <w:rPr>
          <w:rFonts w:ascii="Times New Roman" w:hAnsi="Times New Roman" w:cs="Times New Roman"/>
          <w:sz w:val="24"/>
          <w:szCs w:val="24"/>
        </w:rPr>
        <w:t>handbal-specific shuttle run</w:t>
      </w:r>
      <w:r w:rsidR="00B3392B" w:rsidRPr="00A76D46">
        <w:rPr>
          <w:rFonts w:ascii="Times New Roman" w:hAnsi="Times New Roman" w:cs="Times New Roman"/>
          <w:sz w:val="24"/>
          <w:szCs w:val="24"/>
        </w:rPr>
        <w:t>.</w:t>
      </w:r>
    </w:p>
    <w:p w14:paraId="0D881883" w14:textId="0E845FDE" w:rsidR="000253B3" w:rsidRPr="00A76D46" w:rsidRDefault="000253B3" w:rsidP="00A76D46">
      <w:pPr>
        <w:pStyle w:val="Nadpis3"/>
        <w:spacing w:line="360" w:lineRule="auto"/>
        <w:jc w:val="both"/>
        <w:rPr>
          <w:rFonts w:ascii="Times New Roman" w:hAnsi="Times New Roman" w:cs="Times New Roman"/>
        </w:rPr>
      </w:pPr>
      <w:bookmarkStart w:id="41" w:name="_Toc164160392"/>
      <w:r w:rsidRPr="00A76D46">
        <w:rPr>
          <w:rFonts w:ascii="Times New Roman" w:hAnsi="Times New Roman" w:cs="Times New Roman"/>
        </w:rPr>
        <w:t>B</w:t>
      </w:r>
      <w:r w:rsidR="003C763E" w:rsidRPr="00A76D46">
        <w:rPr>
          <w:rFonts w:ascii="Times New Roman" w:hAnsi="Times New Roman" w:cs="Times New Roman"/>
        </w:rPr>
        <w:t>a</w:t>
      </w:r>
      <w:r w:rsidRPr="00A76D46">
        <w:rPr>
          <w:rFonts w:ascii="Times New Roman" w:hAnsi="Times New Roman" w:cs="Times New Roman"/>
        </w:rPr>
        <w:t>lanční testy</w:t>
      </w:r>
      <w:bookmarkEnd w:id="41"/>
    </w:p>
    <w:p w14:paraId="36A60B64" w14:textId="664E200D" w:rsidR="00B3392B" w:rsidRPr="00A76D46" w:rsidRDefault="00B3392B"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Tyto testy posuzují schopnost hráčů udržet rovnováhu v různých polohách, což je důležité pro stabilní provedení pohybů či prevence zraněním.</w:t>
      </w:r>
      <w:r w:rsidR="00014BD1" w:rsidRPr="00A76D46">
        <w:rPr>
          <w:rFonts w:ascii="Times New Roman" w:hAnsi="Times New Roman" w:cs="Times New Roman"/>
          <w:sz w:val="24"/>
          <w:szCs w:val="24"/>
        </w:rPr>
        <w:t xml:space="preserve"> </w:t>
      </w:r>
      <w:r w:rsidR="001B6A3C" w:rsidRPr="00A76D46">
        <w:rPr>
          <w:rFonts w:ascii="Times New Roman" w:hAnsi="Times New Roman" w:cs="Times New Roman"/>
          <w:sz w:val="24"/>
          <w:szCs w:val="24"/>
        </w:rPr>
        <w:t xml:space="preserve">Pro </w:t>
      </w:r>
      <w:r w:rsidR="00014BD1" w:rsidRPr="00A76D46">
        <w:rPr>
          <w:rFonts w:ascii="Times New Roman" w:hAnsi="Times New Roman" w:cs="Times New Roman"/>
          <w:sz w:val="24"/>
          <w:szCs w:val="24"/>
        </w:rPr>
        <w:t xml:space="preserve">statickou rovnováhu </w:t>
      </w:r>
      <w:r w:rsidR="001B6A3C" w:rsidRPr="00A76D46">
        <w:rPr>
          <w:rFonts w:ascii="Times New Roman" w:hAnsi="Times New Roman" w:cs="Times New Roman"/>
          <w:sz w:val="24"/>
          <w:szCs w:val="24"/>
        </w:rPr>
        <w:t xml:space="preserve">se nejčastěji vyskytl </w:t>
      </w:r>
      <w:r w:rsidR="00774895" w:rsidRPr="00A76D46">
        <w:rPr>
          <w:rFonts w:ascii="Times New Roman" w:hAnsi="Times New Roman" w:cs="Times New Roman"/>
          <w:sz w:val="24"/>
          <w:szCs w:val="24"/>
        </w:rPr>
        <w:t>s</w:t>
      </w:r>
      <w:r w:rsidR="001B6A3C" w:rsidRPr="00A76D46">
        <w:rPr>
          <w:rFonts w:ascii="Times New Roman" w:hAnsi="Times New Roman" w:cs="Times New Roman"/>
          <w:sz w:val="24"/>
          <w:szCs w:val="24"/>
        </w:rPr>
        <w:t xml:space="preserve">tork </w:t>
      </w:r>
      <w:r w:rsidR="00774895" w:rsidRPr="00A76D46">
        <w:rPr>
          <w:rFonts w:ascii="Times New Roman" w:hAnsi="Times New Roman" w:cs="Times New Roman"/>
          <w:sz w:val="24"/>
          <w:szCs w:val="24"/>
        </w:rPr>
        <w:t>b</w:t>
      </w:r>
      <w:r w:rsidR="001B6A3C" w:rsidRPr="00A76D46">
        <w:rPr>
          <w:rFonts w:ascii="Times New Roman" w:hAnsi="Times New Roman" w:cs="Times New Roman"/>
          <w:sz w:val="24"/>
          <w:szCs w:val="24"/>
        </w:rPr>
        <w:t>alance test, při kterém testovan</w:t>
      </w:r>
      <w:r w:rsidR="00774895" w:rsidRPr="00A76D46">
        <w:rPr>
          <w:rFonts w:ascii="Times New Roman" w:hAnsi="Times New Roman" w:cs="Times New Roman"/>
          <w:sz w:val="24"/>
          <w:szCs w:val="24"/>
        </w:rPr>
        <w:t>í hráči</w:t>
      </w:r>
      <w:r w:rsidR="001B6A3C" w:rsidRPr="00A76D46">
        <w:rPr>
          <w:rFonts w:ascii="Times New Roman" w:hAnsi="Times New Roman" w:cs="Times New Roman"/>
          <w:sz w:val="24"/>
          <w:szCs w:val="24"/>
        </w:rPr>
        <w:t xml:space="preserve"> stáli na jedné noze po co nejdelší dobu</w:t>
      </w:r>
      <w:r w:rsidR="00774895" w:rsidRPr="00A76D46">
        <w:rPr>
          <w:rFonts w:ascii="Times New Roman" w:hAnsi="Times New Roman" w:cs="Times New Roman"/>
          <w:sz w:val="24"/>
          <w:szCs w:val="24"/>
        </w:rPr>
        <w:t>.</w:t>
      </w:r>
      <w:r w:rsidR="003E36E9" w:rsidRPr="00A76D46">
        <w:rPr>
          <w:rFonts w:ascii="Times New Roman" w:hAnsi="Times New Roman" w:cs="Times New Roman"/>
          <w:sz w:val="24"/>
          <w:szCs w:val="24"/>
        </w:rPr>
        <w:t xml:space="preserve"> Y-balance test je komplexnější test, který posuzuje dynamickou rovnováhu a stabilitu hráčů v házené. Tento test se často používá k jako součást rehabilitačního procesu</w:t>
      </w:r>
      <w:r w:rsidR="00EB242E" w:rsidRPr="00A76D46">
        <w:rPr>
          <w:rFonts w:ascii="Times New Roman" w:hAnsi="Times New Roman" w:cs="Times New Roman"/>
          <w:sz w:val="24"/>
          <w:szCs w:val="24"/>
        </w:rPr>
        <w:t xml:space="preserve">, při určení možné </w:t>
      </w:r>
      <w:r w:rsidR="00864410" w:rsidRPr="00A76D46">
        <w:rPr>
          <w:rFonts w:ascii="Times New Roman" w:hAnsi="Times New Roman" w:cs="Times New Roman"/>
          <w:sz w:val="24"/>
          <w:szCs w:val="24"/>
        </w:rPr>
        <w:t>asymetrie</w:t>
      </w:r>
      <w:r w:rsidR="003E36E9" w:rsidRPr="00A76D46">
        <w:rPr>
          <w:rFonts w:ascii="Times New Roman" w:hAnsi="Times New Roman" w:cs="Times New Roman"/>
          <w:sz w:val="24"/>
          <w:szCs w:val="24"/>
        </w:rPr>
        <w:t>.</w:t>
      </w:r>
      <w:r w:rsidR="00B6358B" w:rsidRPr="00A76D46">
        <w:rPr>
          <w:rFonts w:ascii="Times New Roman" w:hAnsi="Times New Roman" w:cs="Times New Roman"/>
          <w:sz w:val="24"/>
          <w:szCs w:val="24"/>
        </w:rPr>
        <w:t xml:space="preserve"> Při tomto testu testovaný hráč stojí na jedné noze a druhou nohu má umístěnou na speciálně navrženém přístroji s Y-tvarovanými liniemi.</w:t>
      </w:r>
      <w:r w:rsidR="004F4DE4" w:rsidRPr="00A76D46">
        <w:rPr>
          <w:rFonts w:ascii="Times New Roman" w:hAnsi="Times New Roman" w:cs="Times New Roman"/>
          <w:sz w:val="24"/>
          <w:szCs w:val="24"/>
        </w:rPr>
        <w:t xml:space="preserve"> Hráč poté </w:t>
      </w:r>
      <w:r w:rsidR="009B2E54" w:rsidRPr="00A76D46">
        <w:rPr>
          <w:rFonts w:ascii="Times New Roman" w:hAnsi="Times New Roman" w:cs="Times New Roman"/>
          <w:sz w:val="24"/>
          <w:szCs w:val="24"/>
        </w:rPr>
        <w:t>dosahuje nestojno</w:t>
      </w:r>
      <w:r w:rsidR="0058366F" w:rsidRPr="00A76D46">
        <w:rPr>
          <w:rFonts w:ascii="Times New Roman" w:hAnsi="Times New Roman" w:cs="Times New Roman"/>
          <w:sz w:val="24"/>
          <w:szCs w:val="24"/>
        </w:rPr>
        <w:t xml:space="preserve">u nohou </w:t>
      </w:r>
      <w:r w:rsidR="00390BCE" w:rsidRPr="00A76D46">
        <w:rPr>
          <w:rFonts w:ascii="Times New Roman" w:hAnsi="Times New Roman" w:cs="Times New Roman"/>
          <w:sz w:val="24"/>
          <w:szCs w:val="24"/>
        </w:rPr>
        <w:t xml:space="preserve">do </w:t>
      </w:r>
      <w:r w:rsidR="009B2E54" w:rsidRPr="00A76D46">
        <w:rPr>
          <w:rFonts w:ascii="Times New Roman" w:hAnsi="Times New Roman" w:cs="Times New Roman"/>
          <w:sz w:val="24"/>
          <w:szCs w:val="24"/>
        </w:rPr>
        <w:t>maximální vzdálenosti v jednotlivých směrech</w:t>
      </w:r>
      <w:r w:rsidR="00864410" w:rsidRPr="00A76D46">
        <w:rPr>
          <w:rFonts w:ascii="Times New Roman" w:hAnsi="Times New Roman" w:cs="Times New Roman"/>
          <w:sz w:val="24"/>
          <w:szCs w:val="24"/>
        </w:rPr>
        <w:t xml:space="preserve"> (přední</w:t>
      </w:r>
      <w:r w:rsidR="002F0CDC" w:rsidRPr="00A76D46">
        <w:rPr>
          <w:rFonts w:ascii="Times New Roman" w:hAnsi="Times New Roman" w:cs="Times New Roman"/>
          <w:sz w:val="24"/>
          <w:szCs w:val="24"/>
        </w:rPr>
        <w:t>, zadní a stranový směr).</w:t>
      </w:r>
      <w:r w:rsidR="00F4546E" w:rsidRPr="00A76D46">
        <w:rPr>
          <w:rFonts w:ascii="Times New Roman" w:hAnsi="Times New Roman" w:cs="Times New Roman"/>
          <w:sz w:val="24"/>
          <w:szCs w:val="24"/>
        </w:rPr>
        <w:t xml:space="preserve"> </w:t>
      </w:r>
      <w:r w:rsidR="007633C6" w:rsidRPr="00A76D46">
        <w:rPr>
          <w:rFonts w:ascii="Times New Roman" w:hAnsi="Times New Roman" w:cs="Times New Roman"/>
          <w:sz w:val="24"/>
          <w:szCs w:val="24"/>
        </w:rPr>
        <w:t>Tyto testy se vyskytly v</w:t>
      </w:r>
      <w:r w:rsidR="00E9212D" w:rsidRPr="00A76D46">
        <w:rPr>
          <w:rFonts w:ascii="Times New Roman" w:hAnsi="Times New Roman" w:cs="Times New Roman"/>
          <w:sz w:val="24"/>
          <w:szCs w:val="24"/>
        </w:rPr>
        <w:t xml:space="preserve"> studiích od </w:t>
      </w:r>
      <w:r w:rsidR="00E9212D" w:rsidRPr="00A76D46">
        <w:rPr>
          <w:rFonts w:ascii="Times New Roman" w:hAnsi="Times New Roman" w:cs="Times New Roman"/>
          <w:sz w:val="24"/>
          <w:szCs w:val="24"/>
        </w:rPr>
        <w:fldChar w:fldCharType="begin"/>
      </w:r>
      <w:r w:rsidR="00E9212D" w:rsidRPr="00A76D46">
        <w:rPr>
          <w:rFonts w:ascii="Times New Roman" w:hAnsi="Times New Roman" w:cs="Times New Roman"/>
          <w:sz w:val="24"/>
          <w:szCs w:val="24"/>
        </w:rPr>
        <w:instrText xml:space="preserve"> ADDIN ZOTERO_ITEM CSL_CITATION {"citationID":"HiepXkTW","properties":{"formattedCitation":"(Hammami et al. 2019a; 2020)","plainCitation":"(Hammami et al. 2019a; 2020)","noteIndex":0},"citationItems":[{"id":1,"uris":["http://zotero.org/users/local/PuTqOBGs/items/BYQI6HYU"],"itemData":{"id":1,"type":"article-journal","abstract":"Abstract\n            \n              Hammami, M, Gaamouri, N, Aloui, G, Shephard, RJ, and Chelly, MS. Effects of combined plyometric and short sprint with change-of-direction training on athletic performance of male U15 handball players.\n              J Strength Cond Res\n              33(3): 662–675, 2019—This study examined the effects of combined plyometric and change-of-direction training (CPT) on selected measures of performance (repeated-sprint T-test [RSTT], sprint performance [5, 10, 20, and 30 m], change-of-direction tests [modified Illinois test and T-half test], squat jump, countermovement jump, countermovement jump with aimed arms 5-jump test, Y-balance test, Stork balance test, and 20-m shuttle run) in male U15 handball players. Players were randomly divided between experimental (\n              n\n              = 14; age: 14.5 ± 0.3 years) and control (\n              n\n              = 14; age: 14.6 ± 0.2 years) groups. All trial participants trained and played matches together, but for 8 weeks in the latter part of the season, the experimental group replaced the tactical part of their normal regimen by a biweekly course of CPT. This induced significant increases in sprint performance relative to controls (\n              p\n              = 0.006, effect size [ES] = 0.135, 8.7%;\n              p\n              =&lt;0.001, ES = 0.214, 7.4%;\n              p\n              = 0.022, ES = 0.096, 7.2%; and\n              p\n              = 0.032, ES = 0.085, 8.9% over distances of 5, 10, 20, and 30 m, respectively). The modified Illinois test and T-half test also showed significant gains for experimental subjects (\n              p\n              &lt; 0.025; ES = 0.205, 4.2% and\n              p\n              &lt; 0.001; ES = 0.093, 5.3%, respectively), as did vertical and horizontal jumps. However, there were no significant changes of RSTT, 20-m shuttle run, or balance. Nevertheless, we conclude that the current CPT is effective in enhancing sprint performance, change-of-direction tests, and vertical and horizontal jumping and thus it can be commended to male U15 handball players as a useful option for improving important components of their physical performance.","container-title":"Journal of Strength and Conditioning Research","DOI":"10.1519/JSC.0000000000002870","ISSN":"1064-8011","issue":"3","language":"en","page":"662-675","source":"DOI.org (Crossref)","title":"Effects of Combined Plyometric and Short Sprint With Change-of-Direction Training on Athletic Performance of Male U15 Handball Players","volume":"33","author":[{"family":"Hammami","given":"Mehrez"},{"family":"Gaamouri","given":"Nawel"},{"family":"Aloui","given":"Gaith"},{"family":"Shephard","given":"Roy J."},{"family":"Chelly","given":"Mohamed Souhaiel"}],"issued":{"date-parts":[["2019",3]]}}},{"id":51,"uris":["http://zotero.org/users/local/PuTqOBGs/items/EAD2GA2V"],"itemData":{"id":51,"type":"article-journal","abstract":"Abstract\n            \n              Background\n              The effects of 7 weeks plyometric training on a stable surface and on sand were compared in junior male handball players.\n            \n            \n              Methods\n              \n                A team of experienced players was divided randomly between three groups, undertaking a standard in-season regimen (C,\n                n\n                 = 10), or supplementing this regimen by plyometric training on sand (PS,\n                n\n                 = 11) or a stable surface (P, n = 10) for 7 weeks. Assessments included 20 m sprint times, change of direction tests (Modified change-of-direction T-test and Modified Illinois test), a repeated sprint T-test, jumping ability (squat, countermovement and five jump tests), and static and dynamic balance.\n              \n            \n            \n              Results\n              \n                After the intervention, PS showed significant increases of sprint speed relative to P and C. Change of direction scores were also improved for PS relative to P and C. Both PS and P increased vertical jump performance (squat jump,\n                p\n                 = 0.005; ES = 0.170; counter-movement jump\n                p\n                 &lt; 0.001; ES = 0.247). Repeated sprint T-test scores improved in PS and P relative to C, with best times of PS &gt; P (\n                p\n                 &lt; 0.05). Both plyometric groups improved their dynamic balance (p &lt; 0.05), with three parameters of PS and only one of P being significantly greater than C. Static balance was also enhanced in both experimental groups (PS &gt; P).\n              \n            \n            \n              Conclusions\n              We conclude that for reasons that remain to be clarified, several performance measures in adolescent male handball players were increased more by 7 weeks of PS than by P.","container-title":"BMC Sports Science, Medicine and Rehabilitation","DOI":"10.1186/s13102-020-00176-x","ISSN":"2052-1847","issue":"1","journalAbbreviation":"BMC Sports Sci Med Rehabil","language":"en","page":"26","source":"DOI.org (Crossref)","title":"The effect of a sand surface on physical performance responses of junior male handball players to plyometric training","volume":"12","author":[{"family":"Hammami","given":"Mehrez"},{"family":"Bragazzi","given":"Nicola Luigi"},{"family":"Hermassi","given":"Souhail"},{"family":"Gaamouri","given":"Nawel"},{"family":"Aouadi","given":"Ridha"},{"family":"Shephard","given":"Roy J."},{"family":"Chelly","given":"Mohamed Souhaiel"}],"issued":{"date-parts":[["2020",12]]}}}],"schema":"https://github.com/citation-style-language/schema/raw/master/csl-citation.json"} </w:instrText>
      </w:r>
      <w:r w:rsidR="00E9212D" w:rsidRPr="00A76D46">
        <w:rPr>
          <w:rFonts w:ascii="Times New Roman" w:hAnsi="Times New Roman" w:cs="Times New Roman"/>
          <w:sz w:val="24"/>
          <w:szCs w:val="24"/>
        </w:rPr>
        <w:fldChar w:fldCharType="separate"/>
      </w:r>
      <w:r w:rsidR="00E9212D" w:rsidRPr="00A76D46">
        <w:rPr>
          <w:rFonts w:ascii="Times New Roman" w:hAnsi="Times New Roman" w:cs="Times New Roman"/>
          <w:sz w:val="24"/>
          <w:szCs w:val="24"/>
        </w:rPr>
        <w:t>(Hammami et al. 2019a; 2020)</w:t>
      </w:r>
      <w:r w:rsidR="00E9212D" w:rsidRPr="00A76D46">
        <w:rPr>
          <w:rFonts w:ascii="Times New Roman" w:hAnsi="Times New Roman" w:cs="Times New Roman"/>
          <w:sz w:val="24"/>
          <w:szCs w:val="24"/>
        </w:rPr>
        <w:fldChar w:fldCharType="end"/>
      </w:r>
      <w:r w:rsidR="00435F36" w:rsidRPr="00A76D46">
        <w:rPr>
          <w:rFonts w:ascii="Times New Roman" w:hAnsi="Times New Roman" w:cs="Times New Roman"/>
          <w:sz w:val="24"/>
          <w:szCs w:val="24"/>
        </w:rPr>
        <w:t>.</w:t>
      </w:r>
    </w:p>
    <w:p w14:paraId="29669B57" w14:textId="691467D4" w:rsidR="000253B3" w:rsidRPr="00A76D46" w:rsidRDefault="003C763E" w:rsidP="00A76D46">
      <w:pPr>
        <w:pStyle w:val="Nadpis3"/>
        <w:spacing w:line="360" w:lineRule="auto"/>
        <w:jc w:val="both"/>
        <w:rPr>
          <w:rFonts w:ascii="Times New Roman" w:hAnsi="Times New Roman" w:cs="Times New Roman"/>
        </w:rPr>
      </w:pPr>
      <w:bookmarkStart w:id="42" w:name="_Toc164160393"/>
      <w:r w:rsidRPr="00A76D46">
        <w:rPr>
          <w:rFonts w:ascii="Times New Roman" w:hAnsi="Times New Roman" w:cs="Times New Roman"/>
        </w:rPr>
        <w:t>Specifické testy házené</w:t>
      </w:r>
      <w:bookmarkEnd w:id="42"/>
    </w:p>
    <w:p w14:paraId="08429903" w14:textId="39BEABF3" w:rsidR="00435F36" w:rsidRPr="00A76D46" w:rsidRDefault="00AA3710"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Do této skupiny jsem zařadil testy, ve kterých se vyskytují</w:t>
      </w:r>
      <w:r w:rsidR="0077207E" w:rsidRPr="00A76D46">
        <w:rPr>
          <w:rFonts w:ascii="Times New Roman" w:hAnsi="Times New Roman" w:cs="Times New Roman"/>
          <w:sz w:val="24"/>
          <w:szCs w:val="24"/>
        </w:rPr>
        <w:t xml:space="preserve"> specifické </w:t>
      </w:r>
      <w:r w:rsidR="00A8515A" w:rsidRPr="00A76D46">
        <w:rPr>
          <w:rFonts w:ascii="Times New Roman" w:hAnsi="Times New Roman" w:cs="Times New Roman"/>
          <w:sz w:val="24"/>
          <w:szCs w:val="24"/>
        </w:rPr>
        <w:t xml:space="preserve">obratnostní </w:t>
      </w:r>
      <w:r w:rsidR="0077207E" w:rsidRPr="00A76D46">
        <w:rPr>
          <w:rFonts w:ascii="Times New Roman" w:hAnsi="Times New Roman" w:cs="Times New Roman"/>
          <w:sz w:val="24"/>
          <w:szCs w:val="24"/>
        </w:rPr>
        <w:t xml:space="preserve">prvky házené </w:t>
      </w:r>
      <w:r w:rsidR="00006F6A" w:rsidRPr="00A76D46">
        <w:rPr>
          <w:rFonts w:ascii="Times New Roman" w:hAnsi="Times New Roman" w:cs="Times New Roman"/>
          <w:sz w:val="24"/>
          <w:szCs w:val="24"/>
        </w:rPr>
        <w:t>jako je například driblink</w:t>
      </w:r>
      <w:r w:rsidR="009421C9" w:rsidRPr="00A76D46">
        <w:rPr>
          <w:rFonts w:ascii="Times New Roman" w:hAnsi="Times New Roman" w:cs="Times New Roman"/>
          <w:sz w:val="24"/>
          <w:szCs w:val="24"/>
        </w:rPr>
        <w:t>, či</w:t>
      </w:r>
      <w:r w:rsidR="00C977F8" w:rsidRPr="00A76D46">
        <w:rPr>
          <w:rFonts w:ascii="Times New Roman" w:hAnsi="Times New Roman" w:cs="Times New Roman"/>
          <w:sz w:val="24"/>
          <w:szCs w:val="24"/>
        </w:rPr>
        <w:t xml:space="preserve"> specifické obranné pohyby</w:t>
      </w:r>
      <w:r w:rsidR="006A1CD0" w:rsidRPr="00A76D46">
        <w:rPr>
          <w:rFonts w:ascii="Times New Roman" w:hAnsi="Times New Roman" w:cs="Times New Roman"/>
          <w:sz w:val="24"/>
          <w:szCs w:val="24"/>
        </w:rPr>
        <w:t>.</w:t>
      </w:r>
      <w:r w:rsidR="00610962" w:rsidRPr="00A76D46">
        <w:rPr>
          <w:rFonts w:ascii="Times New Roman" w:hAnsi="Times New Roman" w:cs="Times New Roman"/>
          <w:sz w:val="24"/>
          <w:szCs w:val="24"/>
        </w:rPr>
        <w:t xml:space="preserve"> </w:t>
      </w:r>
      <w:r w:rsidR="006A1CD0" w:rsidRPr="00A76D46">
        <w:rPr>
          <w:rFonts w:ascii="Times New Roman" w:hAnsi="Times New Roman" w:cs="Times New Roman"/>
          <w:sz w:val="24"/>
          <w:szCs w:val="24"/>
        </w:rPr>
        <w:t>Dovednost sprintu s driblinkem se tes</w:t>
      </w:r>
      <w:r w:rsidR="00A53B60" w:rsidRPr="00A76D46">
        <w:rPr>
          <w:rFonts w:ascii="Times New Roman" w:hAnsi="Times New Roman" w:cs="Times New Roman"/>
          <w:sz w:val="24"/>
          <w:szCs w:val="24"/>
        </w:rPr>
        <w:t>tovala pomocí slalom dribble tes</w:t>
      </w:r>
      <w:r w:rsidR="00DB324A" w:rsidRPr="00A76D46">
        <w:rPr>
          <w:rFonts w:ascii="Times New Roman" w:hAnsi="Times New Roman" w:cs="Times New Roman"/>
          <w:sz w:val="24"/>
          <w:szCs w:val="24"/>
        </w:rPr>
        <w:t>t</w:t>
      </w:r>
      <w:r w:rsidR="00551FDD" w:rsidRPr="00A76D46">
        <w:rPr>
          <w:rFonts w:ascii="Times New Roman" w:hAnsi="Times New Roman" w:cs="Times New Roman"/>
          <w:sz w:val="24"/>
          <w:szCs w:val="24"/>
        </w:rPr>
        <w:t>u</w:t>
      </w:r>
      <w:r w:rsidR="006971E2" w:rsidRPr="00A76D46">
        <w:rPr>
          <w:rFonts w:ascii="Times New Roman" w:hAnsi="Times New Roman" w:cs="Times New Roman"/>
          <w:sz w:val="24"/>
          <w:szCs w:val="24"/>
        </w:rPr>
        <w:t>, při kterém měli účastníci za úkol</w:t>
      </w:r>
      <w:r w:rsidR="00C25DB9" w:rsidRPr="00A76D46">
        <w:rPr>
          <w:rFonts w:ascii="Times New Roman" w:hAnsi="Times New Roman" w:cs="Times New Roman"/>
          <w:sz w:val="24"/>
          <w:szCs w:val="24"/>
        </w:rPr>
        <w:t xml:space="preserve"> proběhnout slalomovou dráhou s míčem v co nejrychlej</w:t>
      </w:r>
      <w:r w:rsidR="009421C9" w:rsidRPr="00A76D46">
        <w:rPr>
          <w:rFonts w:ascii="Times New Roman" w:hAnsi="Times New Roman" w:cs="Times New Roman"/>
          <w:sz w:val="24"/>
          <w:szCs w:val="24"/>
        </w:rPr>
        <w:t>i</w:t>
      </w:r>
      <w:r w:rsidR="00C25DB9" w:rsidRPr="00A76D46">
        <w:rPr>
          <w:rFonts w:ascii="Times New Roman" w:hAnsi="Times New Roman" w:cs="Times New Roman"/>
          <w:sz w:val="24"/>
          <w:szCs w:val="24"/>
        </w:rPr>
        <w:t xml:space="preserve"> a zároveň co nejpřesnějším způsobem.</w:t>
      </w:r>
      <w:r w:rsidR="009421C9" w:rsidRPr="00A76D46">
        <w:rPr>
          <w:rFonts w:ascii="Times New Roman" w:hAnsi="Times New Roman" w:cs="Times New Roman"/>
          <w:sz w:val="24"/>
          <w:szCs w:val="24"/>
        </w:rPr>
        <w:t xml:space="preserve"> </w:t>
      </w:r>
      <w:r w:rsidR="00C25DB9" w:rsidRPr="00A76D46">
        <w:rPr>
          <w:rFonts w:ascii="Times New Roman" w:hAnsi="Times New Roman" w:cs="Times New Roman"/>
          <w:sz w:val="24"/>
          <w:szCs w:val="24"/>
        </w:rPr>
        <w:t>Tento test se provádí k posouzení obratnosti, koordinace a rychlosti pohybu hráče s míčem, což poskytuje důležité informace o jejich technických dovednostech</w:t>
      </w:r>
      <w:r w:rsidR="00C977F8" w:rsidRPr="00A76D46">
        <w:rPr>
          <w:rFonts w:ascii="Times New Roman" w:hAnsi="Times New Roman" w:cs="Times New Roman"/>
          <w:sz w:val="24"/>
          <w:szCs w:val="24"/>
        </w:rPr>
        <w:t xml:space="preserve">. Dalším prováděným testem byl </w:t>
      </w:r>
      <w:r w:rsidR="00A2323D" w:rsidRPr="00A76D46">
        <w:rPr>
          <w:rFonts w:ascii="Times New Roman" w:hAnsi="Times New Roman" w:cs="Times New Roman"/>
          <w:sz w:val="24"/>
          <w:szCs w:val="24"/>
        </w:rPr>
        <w:t>handball-specific shuttle run test</w:t>
      </w:r>
      <w:r w:rsidR="00A762E5" w:rsidRPr="00A76D46">
        <w:rPr>
          <w:rFonts w:ascii="Times New Roman" w:hAnsi="Times New Roman" w:cs="Times New Roman"/>
          <w:sz w:val="24"/>
          <w:szCs w:val="24"/>
        </w:rPr>
        <w:t xml:space="preserve">, jehož cílem bylo </w:t>
      </w:r>
      <w:r w:rsidR="00C90465" w:rsidRPr="00A76D46">
        <w:rPr>
          <w:rFonts w:ascii="Times New Roman" w:hAnsi="Times New Roman" w:cs="Times New Roman"/>
          <w:sz w:val="24"/>
          <w:szCs w:val="24"/>
        </w:rPr>
        <w:t xml:space="preserve">měřit rychlost, obratnost a koordinaci hráče při provádění specifických obranných pohybů, které simulují situace v utkání. Tyto dva testy se vyskytli ve studiích od </w:t>
      </w:r>
      <w:r w:rsidR="00874DE1" w:rsidRPr="00A76D46">
        <w:rPr>
          <w:rFonts w:ascii="Times New Roman" w:hAnsi="Times New Roman" w:cs="Times New Roman"/>
          <w:sz w:val="24"/>
          <w:szCs w:val="24"/>
        </w:rPr>
        <w:fldChar w:fldCharType="begin"/>
      </w:r>
      <w:r w:rsidR="00633EF9" w:rsidRPr="00A76D46">
        <w:rPr>
          <w:rFonts w:ascii="Times New Roman" w:hAnsi="Times New Roman" w:cs="Times New Roman"/>
          <w:sz w:val="24"/>
          <w:szCs w:val="24"/>
        </w:rPr>
        <w:instrText xml:space="preserve"> ADDIN ZOTERO_ITEM CSL_CITATION {"citationID":"lqtTtyhb","properties":{"formattedCitation":"(Matthys et al. 2011; 2013a; 2013b)","plainCitation":"(Matthys et al. 2011; 2013a; 2013b)","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1,"uris":["http://zotero.org/users/local/PuTqOBGs/items/ALB9RH2S"],"itemData":{"id":41,"type":"article-journal","container-title":"Journal of Sports Sciences","DOI":"10.1080/02640414.2013.781663","ISSN":"0264-0414, 1466-447X","issue":"12","journalAbbreviation":"Journal of Sports Sciences","language":"en","page":"1344-1352","source":"DOI.org (Crossref)","title":"Differences in biological maturation, anthropometry and physical performance between playing positions in youth team handball","volume":"31","author":[{"family":"Matthys","given":"Stijn P.J."},{"family":"Fransen","given":"Job"},{"family":"Vaeyens","given":"Roel"},{"family":"Lenoir","given":"Matthieu"},{"family":"Philippaerts","given":"Renaat"}],"issued":{"date-parts":[["2013",8]]}}},{"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schema":"https://github.com/citation-style-language/schema/raw/master/csl-citation.json"} </w:instrText>
      </w:r>
      <w:r w:rsidR="00874DE1" w:rsidRPr="00A76D46">
        <w:rPr>
          <w:rFonts w:ascii="Times New Roman" w:hAnsi="Times New Roman" w:cs="Times New Roman"/>
          <w:sz w:val="24"/>
          <w:szCs w:val="24"/>
        </w:rPr>
        <w:fldChar w:fldCharType="separate"/>
      </w:r>
      <w:r w:rsidR="00633EF9" w:rsidRPr="00A76D46">
        <w:rPr>
          <w:rFonts w:ascii="Times New Roman" w:hAnsi="Times New Roman" w:cs="Times New Roman"/>
          <w:sz w:val="24"/>
          <w:szCs w:val="24"/>
        </w:rPr>
        <w:t>(Matthys et al. 2011; 2013a; 2013b)</w:t>
      </w:r>
      <w:r w:rsidR="00874DE1" w:rsidRPr="00A76D46">
        <w:rPr>
          <w:rFonts w:ascii="Times New Roman" w:hAnsi="Times New Roman" w:cs="Times New Roman"/>
          <w:sz w:val="24"/>
          <w:szCs w:val="24"/>
        </w:rPr>
        <w:fldChar w:fldCharType="end"/>
      </w:r>
      <w:r w:rsidR="008C1A43" w:rsidRPr="00A76D46">
        <w:rPr>
          <w:rFonts w:ascii="Times New Roman" w:hAnsi="Times New Roman" w:cs="Times New Roman"/>
          <w:sz w:val="24"/>
          <w:szCs w:val="24"/>
        </w:rPr>
        <w:t>.</w:t>
      </w:r>
    </w:p>
    <w:p w14:paraId="6C558F2D" w14:textId="34278F26" w:rsidR="00F93375" w:rsidRPr="00A76D46" w:rsidRDefault="002A3930" w:rsidP="00A76D46">
      <w:pPr>
        <w:pStyle w:val="Nadpis2"/>
        <w:spacing w:line="360" w:lineRule="auto"/>
        <w:jc w:val="both"/>
        <w:rPr>
          <w:rFonts w:ascii="Times New Roman" w:hAnsi="Times New Roman" w:cs="Times New Roman"/>
          <w:sz w:val="24"/>
          <w:szCs w:val="24"/>
        </w:rPr>
      </w:pPr>
      <w:bookmarkStart w:id="43" w:name="_Toc164160394"/>
      <w:r w:rsidRPr="00A76D46">
        <w:rPr>
          <w:rFonts w:ascii="Times New Roman" w:hAnsi="Times New Roman" w:cs="Times New Roman"/>
          <w:sz w:val="24"/>
          <w:szCs w:val="24"/>
        </w:rPr>
        <w:t xml:space="preserve">Testy </w:t>
      </w:r>
      <w:r w:rsidR="001322B4" w:rsidRPr="00A76D46">
        <w:rPr>
          <w:rFonts w:ascii="Times New Roman" w:hAnsi="Times New Roman" w:cs="Times New Roman"/>
          <w:sz w:val="24"/>
          <w:szCs w:val="24"/>
        </w:rPr>
        <w:t xml:space="preserve">předpokladů </w:t>
      </w:r>
      <w:r w:rsidR="00052103" w:rsidRPr="00A76D46">
        <w:rPr>
          <w:rFonts w:ascii="Times New Roman" w:hAnsi="Times New Roman" w:cs="Times New Roman"/>
          <w:sz w:val="24"/>
          <w:szCs w:val="24"/>
        </w:rPr>
        <w:t>pohyblivosti</w:t>
      </w:r>
      <w:r w:rsidRPr="00A76D46">
        <w:rPr>
          <w:rFonts w:ascii="Times New Roman" w:hAnsi="Times New Roman" w:cs="Times New Roman"/>
          <w:sz w:val="24"/>
          <w:szCs w:val="24"/>
        </w:rPr>
        <w:t xml:space="preserve"> v</w:t>
      </w:r>
      <w:r w:rsidR="00B335F2" w:rsidRPr="00A76D46">
        <w:rPr>
          <w:rFonts w:ascii="Times New Roman" w:hAnsi="Times New Roman" w:cs="Times New Roman"/>
          <w:sz w:val="24"/>
          <w:szCs w:val="24"/>
        </w:rPr>
        <w:t> </w:t>
      </w:r>
      <w:r w:rsidRPr="00A76D46">
        <w:rPr>
          <w:rFonts w:ascii="Times New Roman" w:hAnsi="Times New Roman" w:cs="Times New Roman"/>
          <w:sz w:val="24"/>
          <w:szCs w:val="24"/>
        </w:rPr>
        <w:t>házené</w:t>
      </w:r>
      <w:bookmarkEnd w:id="43"/>
    </w:p>
    <w:p w14:paraId="4D7E0CF4" w14:textId="045B7C72" w:rsidR="008C1A43" w:rsidRPr="00A76D46" w:rsidRDefault="00052103"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ohyblivost</w:t>
      </w:r>
      <w:r w:rsidR="00B1654C" w:rsidRPr="00A76D46">
        <w:rPr>
          <w:rFonts w:ascii="Times New Roman" w:hAnsi="Times New Roman" w:cs="Times New Roman"/>
          <w:sz w:val="24"/>
          <w:szCs w:val="24"/>
        </w:rPr>
        <w:t xml:space="preserve"> hráče má vliv na jeho schopnost dosáhnout optimálního rozsahu pohybu při různých herních akcích, jako je střelba na branku, obranné činnosti nebo zrychlení a zpomalení během hry.</w:t>
      </w:r>
      <w:r w:rsidR="005112E6" w:rsidRPr="00A76D46">
        <w:rPr>
          <w:rFonts w:ascii="Times New Roman" w:hAnsi="Times New Roman" w:cs="Times New Roman"/>
          <w:sz w:val="24"/>
          <w:szCs w:val="24"/>
        </w:rPr>
        <w:t xml:space="preserve"> Pro tuto skutečnost jsou testy předpokladů </w:t>
      </w:r>
      <w:r w:rsidRPr="00A76D46">
        <w:rPr>
          <w:rFonts w:ascii="Times New Roman" w:hAnsi="Times New Roman" w:cs="Times New Roman"/>
          <w:sz w:val="24"/>
          <w:szCs w:val="24"/>
        </w:rPr>
        <w:t>pohyblivosti</w:t>
      </w:r>
      <w:r w:rsidR="005112E6" w:rsidRPr="00A76D46">
        <w:rPr>
          <w:rFonts w:ascii="Times New Roman" w:hAnsi="Times New Roman" w:cs="Times New Roman"/>
          <w:sz w:val="24"/>
          <w:szCs w:val="24"/>
        </w:rPr>
        <w:t xml:space="preserve"> důležitou </w:t>
      </w:r>
      <w:r w:rsidR="00E03AB3" w:rsidRPr="00A76D46">
        <w:rPr>
          <w:rFonts w:ascii="Times New Roman" w:hAnsi="Times New Roman" w:cs="Times New Roman"/>
          <w:sz w:val="24"/>
          <w:szCs w:val="24"/>
        </w:rPr>
        <w:lastRenderedPageBreak/>
        <w:t>součástí</w:t>
      </w:r>
      <w:r w:rsidR="003926A2" w:rsidRPr="00A76D46">
        <w:rPr>
          <w:rFonts w:ascii="Times New Roman" w:hAnsi="Times New Roman" w:cs="Times New Roman"/>
          <w:sz w:val="24"/>
          <w:szCs w:val="24"/>
        </w:rPr>
        <w:t xml:space="preserve"> hodnocení kondiční úrovně hráčů</w:t>
      </w:r>
      <w:r w:rsidR="00441937" w:rsidRPr="00A76D46">
        <w:rPr>
          <w:rFonts w:ascii="Times New Roman" w:hAnsi="Times New Roman" w:cs="Times New Roman"/>
          <w:sz w:val="24"/>
          <w:szCs w:val="24"/>
        </w:rPr>
        <w:t>. Mezi nejčastěji vyskytované testy</w:t>
      </w:r>
      <w:r w:rsidR="003D425F" w:rsidRPr="00A76D46">
        <w:rPr>
          <w:rFonts w:ascii="Times New Roman" w:hAnsi="Times New Roman" w:cs="Times New Roman"/>
          <w:sz w:val="24"/>
          <w:szCs w:val="24"/>
        </w:rPr>
        <w:t xml:space="preserve"> </w:t>
      </w:r>
      <w:r w:rsidR="009378B8" w:rsidRPr="00A76D46">
        <w:rPr>
          <w:rFonts w:ascii="Times New Roman" w:hAnsi="Times New Roman" w:cs="Times New Roman"/>
          <w:sz w:val="24"/>
          <w:szCs w:val="24"/>
        </w:rPr>
        <w:t>pohyblivosti</w:t>
      </w:r>
      <w:r w:rsidR="00441937" w:rsidRPr="00A76D46">
        <w:rPr>
          <w:rFonts w:ascii="Times New Roman" w:hAnsi="Times New Roman" w:cs="Times New Roman"/>
          <w:sz w:val="24"/>
          <w:szCs w:val="24"/>
        </w:rPr>
        <w:t xml:space="preserve"> patří</w:t>
      </w:r>
      <w:r w:rsidR="003D425F" w:rsidRPr="00A76D46">
        <w:rPr>
          <w:rFonts w:ascii="Times New Roman" w:hAnsi="Times New Roman" w:cs="Times New Roman"/>
          <w:sz w:val="24"/>
          <w:szCs w:val="24"/>
        </w:rPr>
        <w:t xml:space="preserve"> sit and reach test, který</w:t>
      </w:r>
      <w:r w:rsidR="0035406C" w:rsidRPr="00A76D46">
        <w:rPr>
          <w:rFonts w:ascii="Times New Roman" w:hAnsi="Times New Roman" w:cs="Times New Roman"/>
          <w:sz w:val="24"/>
          <w:szCs w:val="24"/>
        </w:rPr>
        <w:t xml:space="preserve"> měří flexibilitu dolní části zad a zadní strany stehen hráčů.</w:t>
      </w:r>
      <w:r w:rsidR="00C20E3D" w:rsidRPr="00A76D46">
        <w:rPr>
          <w:rFonts w:ascii="Times New Roman" w:hAnsi="Times New Roman" w:cs="Times New Roman"/>
          <w:sz w:val="24"/>
          <w:szCs w:val="24"/>
        </w:rPr>
        <w:t xml:space="preserve"> Během tohoto testu účastník sedí s nataženýma nohama a pokouší se</w:t>
      </w:r>
      <w:r w:rsidR="00D762D6" w:rsidRPr="00A76D46">
        <w:rPr>
          <w:rFonts w:ascii="Times New Roman" w:hAnsi="Times New Roman" w:cs="Times New Roman"/>
          <w:sz w:val="24"/>
          <w:szCs w:val="24"/>
        </w:rPr>
        <w:t xml:space="preserve"> rukama</w:t>
      </w:r>
      <w:r w:rsidR="00C20E3D" w:rsidRPr="00A76D46">
        <w:rPr>
          <w:rFonts w:ascii="Times New Roman" w:hAnsi="Times New Roman" w:cs="Times New Roman"/>
          <w:sz w:val="24"/>
          <w:szCs w:val="24"/>
        </w:rPr>
        <w:t xml:space="preserve"> dosáhnout co nejdále před sebe</w:t>
      </w:r>
      <w:r w:rsidR="00D762D6" w:rsidRPr="00A76D46">
        <w:rPr>
          <w:rFonts w:ascii="Times New Roman" w:hAnsi="Times New Roman" w:cs="Times New Roman"/>
          <w:sz w:val="24"/>
          <w:szCs w:val="24"/>
        </w:rPr>
        <w:t xml:space="preserve">. </w:t>
      </w:r>
      <w:r w:rsidR="004A5CB4" w:rsidRPr="00A76D46">
        <w:rPr>
          <w:rFonts w:ascii="Times New Roman" w:hAnsi="Times New Roman" w:cs="Times New Roman"/>
          <w:sz w:val="24"/>
          <w:szCs w:val="24"/>
        </w:rPr>
        <w:t xml:space="preserve">Tento test se vyskytl ve studiích od </w:t>
      </w:r>
      <w:r w:rsidR="004A5CB4" w:rsidRPr="00A76D46">
        <w:rPr>
          <w:rFonts w:ascii="Times New Roman" w:hAnsi="Times New Roman" w:cs="Times New Roman"/>
          <w:sz w:val="24"/>
          <w:szCs w:val="24"/>
        </w:rPr>
        <w:fldChar w:fldCharType="begin"/>
      </w:r>
      <w:r w:rsidR="008C1A43" w:rsidRPr="00A76D46">
        <w:rPr>
          <w:rFonts w:ascii="Times New Roman" w:hAnsi="Times New Roman" w:cs="Times New Roman"/>
          <w:sz w:val="24"/>
          <w:szCs w:val="24"/>
        </w:rPr>
        <w:instrText xml:space="preserve"> ADDIN ZOTERO_ITEM CSL_CITATION {"citationID":"MHBiAblE","properties":{"formattedCitation":"(Zapartidis et al. 2011; Fern\\uc0\\u225{}ndez-Romero et al. 2017; Matthys et al. 2011; 2013b; Zapartidis et al. 2009; Rousanoglou et al. 2014; El-Din et al. 2011; Pion et al. 2015; Fern\\uc0\\u225{}ndez-Romero et al. 2016; Palamas et al. 2015; Nikolaidis et al. 2014)","plainCitation":"(Zapartidis et al. 2011; Fernández-Romero et al. 2017; Matthys et al. 2011; 2013b; Zapartidis et al. 2009; Rousanoglou et al. 2014; El-Din et al. 2011; Pion et al. 2015; Fernández-Romero et al. 2016; Palamas et al. 2015; Nikolaidis et al. 2014)","noteIndex":0},"citationItems":[{"id":26,"uris":["http://zotero.org/users/local/PuTqOBGs/items/Z2UGF22E"],"itemData":{"id":26,"type":"article-journal","container-title":"Biology of Sport","DOI":"10.5604/959283","ISSN":"0860-021X, 2083-1862","issue":"3","journalAbbreviation":"Biol Sport","page":"171-176","source":"DOI.org (Crossref)","title":"SEX DIFFERENCES IN THE MOTOR ABILITIES OF YOUNG MALE AND FEMALE HANDBALL PLAYERS","volume":"28","author":[{"family":"Zapartidis","given":"I."},{"family":"Nikolaidou","given":"M.E."},{"family":"Vareltzis","given":"I."},{"family":"Kororos","given":"P."}],"issued":{"date-parts":[["2011",9,14]]}}},{"id":32,"uris":["http://zotero.org/users/local/PuTqOBGs/items/JJ493HBB"],"itemData":{"id":32,"type":"article-journal","abstract":"ABSTRACT Introduction: Anthropometric and physical performance parameters that determine competitive levels in handball need to be carefully studied to identify which of them can bring the optimal contribution when the talents for this sport are selected. Objective: To identify which anthropometric and physical performance variables evaluated in the basic categories (infantile, under-15 and cadet, under-17) have the greatest influence on professional levels attained by male and female handball players throughout their sports careers. Method: A total of 145 handball players (75 males and 70 females) participated in the study. Participants were initially evaluated during the season 1998-99 and their performance levels were supervised until March 2013. The resulting data were classified according to the performance level (regional n = 109; national n = 36), gender, and category (infantile, cadet). Results: The MANCOVA analysis indicated that the player’s maturation stage is one of the main parameters to be accounted for when selecting the variables that should configure a talent detection model for handball, which is also conditioned by sex. Anthropometric variables are highly influential in the case of male players, while physical performance variables (squat jump, counter movement jump, counter movement jump with arm, 10x5m shuttle run, 20 m shuttle run, and VO2 max) have a similar effect in males and females. Conclusion: The study of changes occurring in anthropometric and physical performance variables may yield useful information to detect talents in handball, and maturation is a key factor to choose the most appropriate variables.","container-title":"Revista Brasileira de Medicina do Esporte","DOI":"10.1590/1517-869220172305141727","ISSN":"1517-8692, 1806-9940","journalAbbreviation":"Rev Bras Med Esporte","language":"en","note":"publisher: Sociedade Brasileira de Medicina do Exercício e do Esporte","page":"361-365","source":"SciELO","title":"SELECTION OF TALENTS IN HANDBALL: ANTHROPOMETRIC AND PERFORMANCE ANALYSIS","title-short":"SELECTION OF TALENTS IN HANDBALL","volume":"23","author":[{"family":"Fernández-Romero","given":"Juan José"},{"family":"Suárez","given":"Helena Vila"},{"family":"Carral","given":"Jose María Cancela"}],"issued":{"date-parts":[["2017",10]]}}},{"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47,"uris":["http://zotero.org/users/local/PuTqOBGs/items/2FYU69YP"],"itemData":{"id":47,"type":"article-journal","abstract":"The aim of the study was to compare physical fitness and selected anthropometric characteristics between selected (SP) and non-selected (NSP) for the Greek preliminary national team male (n=88) and female (n=73) young handball players. Results revealed that compared to SP players, male SP players presented higher values in ball velocity (p=.001) standing long jump (p=.016), 30-m sprint (p=.034) and estimated VO 2max (p=.018), while female SP players presented higher values only in ball velocity (p=.009) and standing long jump (p=.045). Male SP players were taller (p=.042) and had larger arm span (p=.031). Taking into account the different playing positions, significant differences (in favor of SP) were found between SP and NSP male backs in stature (p=.008), hand spread (p=.042), arm span (p=.019) and ball velocity (p=.005). Female SP revealed higher values in stature (p=.041) and arm span (p=.046). For wings, significant differences were found in ball velocity (p=.007), 30-m sprint (p=.039) and estimated VO 2max (p=.002) between SP and NSP male players (in favor of SP) and in estimated VO 2max (p=.019) between SP and NSP female players. For pivots, significant differences were found only in ball velocity (p=.001) between SP and NSP females (in favor of SP). Finally, no statistically significant differences were found between SP and NSP male and female goalkeepers. Current results suggest that physical and anthropometric characteristics should be included in any testing procedure of junior handball players.","container-title":"The Open Sports Sciences Journal","DOI":"10.2174/1875399X00902010022","journalAbbreviation":"The Open Sports Sciences Journal","page":"22-28","source":"ResearchGate","title":"Physical Fitness and Anthropometric Characteristics in Different Levels of Young Team Handball Players","volume":"2","author":[{"family":"Zapartidis","given":"Ilias"},{"family":"Vareltzis","given":"Ioannis"},{"family":"Gouvali","given":"Marina"},{"family":"Kororos","given":"Panagiotis"}],"issued":{"date-parts":[["2009",3,19]]}}},{"id":54,"uris":["http://zotero.org/users/local/PuTqOBGs/items/YK6ERV4F"],"itemData":{"id":54,"type":"article-journal","abstract":"Aim: \nThe purpose of the study was to identify the playing level (Under 16: U16, Under 18: U18 and Under 20: U20) and the playing position (Goalkeepers, Backs, Wings, Pivots, Centers) differences of elite junior handball players expressed in the anthropometric and physical fitness characteristics.\n\nMethods:\nThe anthropometric characteristics of body height, arm span, hand length, hand width, body mass, adipose tissue percentage, somatotype components and the physical fitness characteristics of ball throwing velocity, sprinting time, standing long jump, aerobic capacity, lower back and hamstring flexibility were measured in a total of sixty (60) handball players all members of the Greek Junior National Teams.\n\nResults:\nThere were significant (P≤0.05) differences among playing levels regarding hand length, hand width, ball velocity (U18&gt;U16), body mass, ball velocity and standing long jump (U20&gt;U16). Significant differences among playing positions (P≤0.05) were found for body height (Backs&gt;Wings and Centres, Pivots&gt;Wings), arm span (Goalkeepers and Backs&gt;Wings), body mass (Pivots&gt;Wings and Centres) and 5 m sprint time (Pivots&gt;Centres).\n\nConclusion:\nThe anthropometric differences among playing positions may indicate the advantageous characteristics that the respective position demands, whereas the absence of playing position differences in physical fitness characteristics may indicate training specificity issues that must be addressed cautiously. The anthropometric and physical fitness differences between playing levels may be attributed to developmental maturation and the progressive increase of training intensity.","container-title":"The Journal of sports medicine and physical fitness","journalAbbreviation":"The Journal of sports medicine and physical fitness","page":"611-21","source":"ResearchGate","title":"Playing level and playing position differences of anthropometric and physical fitness characteristics in elite junior handball players","volume":"54","author":[{"family":"Rousanoglou","given":"Elissavet"},{"family":"Noutsos","given":"Konstantinos"},{"family":"Bayios","given":"Ioannis"}],"issued":{"date-parts":[["2014",10,1]]}}},{"id":58,"uris":["http://zotero.org/users/local/PuTqOBGs/items/9WALDEQI"],"itemData":{"id":58,"type":"article-journal","abstract":"This international comparative study between talented young handball players in Germany and Greece investigated specific physical and anthropometric characteristics. This investigation of both elite profiles will allow us to determine the differences in the selection system for elite young handball players between\nthe two countries. One hundred and sixty-two players participated in this study, 88 Greek young male players and 74 German young male players. For anthropometric tests the players were measured for body height, body mass and body mass index, arm span, hand length and hand spread. Physical fitness measurements were\n30 m sprint, standing long jump, sit and reach flexibility, and 20 m shuttle run test. The results of this study demonstrate that Greek players were taller and heavier (p&lt;0.01), had longer arm span and hand length (p&lt;0.01), and performed better in 30 m sprint (p&lt;0.01), standing long jump (p&lt;0.01) and aerobic capacity (p&lt;0.01). German players outperform in hand spread (p=0.03). While some of these differences can be explained by the different strategies and training methods, and also the training environment, the results do have important implications and effects in the physical condition of junior players.","container-title":"Biology of Sport","DOI":"10.5604/965488","journalAbbreviation":"Biology of Sport","page":"245-248","source":"ResearchGate","title":"A comparative study between talented young Greek and German handball players in some physical and anthropometric characteristics","volume":"28","author":[{"family":"El-Din","given":"Hamdy"},{"family":"Zapartidis","given":"Ilias"},{"family":"Hassan","given":"Ibrahim"}],"issued":{"date-parts":[["2011",7,17]]}}},{"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id":62,"uris":["http://zotero.org/users/local/PuTqOBGs/items/4ZSW7L32"],"itemData":{"id":62,"type":"article-journal","abstract":"Abstract The aim of this study was two-fold. The first aim was to determine if there were any anthropometric and physical performance differences (controlling for maturation) between male and female handball players selected in training categories as well asthe relation of these differences with the performance level achieved. The second aim was to identify the discriminatory variables between the performance levels achieved. A total of 216 young handball players (125 men and 91 women) participated in the study. The data were classified by selection level (regional n=154; national n=62), gender (men; women) and age category (under-15; under-17). The use of MANCOVA analyses, controllingfor maturation, identified how gender could determine variables related to handball players' future competitive levels. The results revealed that anthropometric variables such as height, arm span, trochanter height, thigh girth, and leg girth were more influential in men than in women. In addition, the physical performance tests of vertical jump (squat jump and counter movement jump with/without arm) and 10x5m shuttle run were determinants in both sexes. Discriminatory analysis predicted that a combination of five variables (counter movement jump with arm, body mass, 10x5m shuttle run, dominant hand length and trochanter height) would successfully distinguish between regional and national players, with a predictive accuracy of 81.9% for all players.","container-title":"Motriz: Revista de Educação Física","DOI":"10.1590/S1980-6574201600040011","ISSN":"1980-6574","journalAbbreviation":"Motriz: rev. educ. fis.","language":"en","note":"publisher: Universidade Estadual Paulista","page":"0283-0289","source":"SciELO","title":"Anthropometric analysis and performance characteristics to predict selection in young male and female handball players","volume":"22","author":[{"family":"Fernández-Romero","given":"Juan J."},{"family":"Suárez","given":"Helena Vila"},{"family":"Cancela","given":"Jose Mª"}],"issued":{"date-parts":[["2016",12]]}}},{"id":70,"uris":["http://zotero.org/users/local/PuTqOBGs/items/UQTJUCJZ"],"itemData":{"id":70,"type":"article-journal","abstract":"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n\nThe Use of Anthropometric and Skill Data to Identify Talented Adolescent Team Handball Athletes\nAthanasios Palamas, Ilias Zapartidis, Zacharo Kotsampoui kidou, Lamprina Tsakalou, Petros Natsis, Dimitrios Kokaridas\n\nAbstract\nObjectives: The purpose of this study was to detect differences between selected and unselected young handball athletes following a talent selection program, and to identify those characteristics that could predict young athletes’ selection in such programs. Methods: The sample consisted of 129 male young players all invited to train in youth pro-selection groups. Variables included height, body mass, body mass index, 30m running speed, standing long jump, hand grip strength, ball velocity, flexibility, agility with 5-0-5 test, and a shuttle run test. Statistics included a multivariate analysis of variance to investigate the mean differences on the dependent variables and a linear discriminant analysis (Wilks' lambda) for the determination of the main variables that distinguish successful sample (SP) from less successful sample (LSP) athletes. Results: MANOVA showed a significant effect of athletes’ level, with mean values revealing the superiority of selected athletes on all variables measured. Linear discriminant analysis revealed ball throwing speed and body height as exhibiting the highest correlation that distinguish SP from LSP athletes, followed by standing jump and maximum oxygen intake variables. Conclusions: Statistically significant differences exist between SP and LSP athletes, in parameters that are considered basic and significant in team sports like handball.\n\nFull Text: PDF DOI: 10.15640/jpesm.v2n2a13","container-title":"Journal of Physical Education and Sports Management","DOI":"10.15640/jpesm.v2n2a13","journalAbbreviation":"Journal of Physical Education and Sports Management","source":"ResearchGate","title":"The Use of Anthropometric and Skill Data to Identify Talented Adolescent Team Handball Athletes","volume":"2","author":[{"family":"Palamas","given":"Athanasios"},{"family":"Zapartidis","given":"Ilias"},{"family":"kidou","given":"Zacharo"},{"family":"Tsakalou","given":"Lamprina"},{"family":"Natsis","given":"P."},{"family":"Kokaridas","given":"Dimitrios"}],"issued":{"date-parts":[["2015",1,1]]}}},{"id":67,"uris":["http://zotero.org/users/local/PuTqOBGs/items/D8U8XZBQ"],"itemData":{"id":67,"type":"article-journal","abstract":"AIM: The purpose of this study was to examine the variation in physical and physiological characteristics according to playing position in adolescent and adult male team handball (TH) players. \nMETHODS: Adolescent (n=57, aged 14.9±1.4 yr) and adult (n=39, 26.6±5.7 yr) players were examined for anthropometric characteristics, somatotype and body composition, and performed the physical working capacity test, a force-velocity test, the Wingate anaerobic test (WAnT), sit-and-reach test, handgrip strength test, squat jump (SJ), countermovement vertical jump without (CMJ) and with arm-swing, and a 30-s Bosco test. Eccentric utilization ratio (EUR) was calculated as the ratio CMJ to SJ.\nRESULTS: In adult players, there were significant differences between wings and the other positions with regard to anthropometric and body composition parameters (body mass, -17.9 to -13.2%; height, -5.3 to -4.3%; and fat-free mass, -13.7 to -9.9%) and anaerobic power assessed by WAnT (peak power, -20.5 to -15.2%; and mean power, -20.0 to -14.8%), however these characteristics did not differ significantly in adolescents, in which the only statistically significant difference was found between goalkeepers and the other positions in EUR (+8.1%).\nCONCLUSIONS: Therefore, the differences in physical and physiological characteristics between playing positions are age-dependent. As adult players in this study were taken from players competing in the top Greek league, findings could serve as a base for talent identification and development for future studies. Moreover, knowledge about positional differences might enhance the ability to make tailored position-specific training programs among adult and adolescent players in the future.","container-title":"The Journal of sports medicine and physical fitness","journalAbbreviation":"The Journal of sports medicine and physical fitness","source":"ResearchGate","title":"Physical and physiological characteristics in male team handball players by playing position - Does age matter?","author":[{"family":"Nikolaidis","given":"Pantelis"},{"family":"Ingebrigtsen","given":"Jørgen"},{"family":"Póvoas","given":"Susana"},{"family":"Moss","given":"Samantha"},{"family":"Torres-Luque","given":"Gema"}],"issued":{"date-parts":[["2014",1,1]]}}}],"schema":"https://github.com/citation-style-language/schema/raw/master/csl-citation.json"} </w:instrText>
      </w:r>
      <w:r w:rsidR="004A5CB4" w:rsidRPr="00A76D46">
        <w:rPr>
          <w:rFonts w:ascii="Times New Roman" w:hAnsi="Times New Roman" w:cs="Times New Roman"/>
          <w:sz w:val="24"/>
          <w:szCs w:val="24"/>
        </w:rPr>
        <w:fldChar w:fldCharType="separate"/>
      </w:r>
      <w:r w:rsidR="008C1A43" w:rsidRPr="00A76D46">
        <w:rPr>
          <w:rFonts w:ascii="Times New Roman" w:hAnsi="Times New Roman" w:cs="Times New Roman"/>
          <w:kern w:val="0"/>
          <w:sz w:val="24"/>
          <w:szCs w:val="24"/>
        </w:rPr>
        <w:t>(Zapartidis et al. 2011; Fernández-Romero et al. 2017; Matthys et al. 2011; 2013b; Zapartidis et al. 2009; Rousanoglou et al. 2014; El-Din et al. 2011; Pion et al. 2015; Fernández-Romero et al. 2016; Palamas et al. 2015; Nikolaidis et al. 2014)</w:t>
      </w:r>
      <w:r w:rsidR="004A5CB4" w:rsidRPr="00A76D46">
        <w:rPr>
          <w:rFonts w:ascii="Times New Roman" w:hAnsi="Times New Roman" w:cs="Times New Roman"/>
          <w:sz w:val="24"/>
          <w:szCs w:val="24"/>
        </w:rPr>
        <w:fldChar w:fldCharType="end"/>
      </w:r>
      <w:r w:rsidR="008C1A43" w:rsidRPr="00A76D46">
        <w:rPr>
          <w:rFonts w:ascii="Times New Roman" w:hAnsi="Times New Roman" w:cs="Times New Roman"/>
          <w:sz w:val="24"/>
          <w:szCs w:val="24"/>
        </w:rPr>
        <w:t>. Modifikací tohoto testu je do</w:t>
      </w:r>
      <w:r w:rsidR="0013070B" w:rsidRPr="00A76D46">
        <w:rPr>
          <w:rFonts w:ascii="Times New Roman" w:hAnsi="Times New Roman" w:cs="Times New Roman"/>
          <w:sz w:val="24"/>
          <w:szCs w:val="24"/>
        </w:rPr>
        <w:t xml:space="preserve">sah ve stoje na </w:t>
      </w:r>
      <w:r w:rsidR="00C93C5B" w:rsidRPr="00A76D46">
        <w:rPr>
          <w:rFonts w:ascii="Times New Roman" w:hAnsi="Times New Roman" w:cs="Times New Roman"/>
          <w:sz w:val="24"/>
          <w:szCs w:val="24"/>
        </w:rPr>
        <w:t>vyvýšené platformě</w:t>
      </w:r>
      <w:r w:rsidR="00697305" w:rsidRPr="00A76D46">
        <w:rPr>
          <w:rFonts w:ascii="Times New Roman" w:hAnsi="Times New Roman" w:cs="Times New Roman"/>
          <w:sz w:val="24"/>
          <w:szCs w:val="24"/>
        </w:rPr>
        <w:t xml:space="preserve"> a objevil se ve studii od </w:t>
      </w:r>
      <w:r w:rsidR="00697305" w:rsidRPr="00A76D46">
        <w:rPr>
          <w:rFonts w:ascii="Times New Roman" w:hAnsi="Times New Roman" w:cs="Times New Roman"/>
          <w:sz w:val="24"/>
          <w:szCs w:val="24"/>
        </w:rPr>
        <w:fldChar w:fldCharType="begin"/>
      </w:r>
      <w:r w:rsidR="00697305" w:rsidRPr="00A76D46">
        <w:rPr>
          <w:rFonts w:ascii="Times New Roman" w:hAnsi="Times New Roman" w:cs="Times New Roman"/>
          <w:sz w:val="24"/>
          <w:szCs w:val="24"/>
        </w:rPr>
        <w:instrText xml:space="preserve"> ADDIN ZOTERO_ITEM CSL_CITATION {"citationID":"7Iz5llSq","properties":{"formattedCitation":"(Aouichaoui et al. 2024)","plainCitation":"(Aouichaoui et al. 2024)","noteIndex":0},"citationItems":[{"id":34,"uris":["http://zotero.org/users/local/PuTqOBGs/items/HDEQX33Q"],"itemData":{"id":34,"type":"article-journal","abstract":"Biological maturity status significantly influences success in handball, impacting an athlete’s performance and overall development. This study aimed to examine the anthropometric and physical performance variables concerning age and maturity status, establishing reference values for physical performance among Tunisian players. A total of 560 handball players (309 males and 251 females aged 13–19 years) were categorized based on maturity status: early (n = 98), average (n = 262), and late (n = 200), determined through Mirwald and colleagues’ equations. Anthropometric, physical fitness, and physiological data were collected for reference value creation. Our findings revealed significantly higher anthropometric parameters (p = 0.003) in late-maturing athletes compared to their early-maturing counterparts. Post-pubertal athletes showed significantly superior (p = 0.002) jumping ability, change of direction, and aerobic performance compared to their pre-pubertal peers. Additionally, male athletes outperformed females in both fitness (p = 0.001) and aerobic (p = 0.001) performance. A notable age-by-maturity interaction emerged for most performance outcomes (η2 ranging from 0.011 to 0.084), highlighting increased sex-specific differences as athletes progressed in age. Percentile values are provided for males and females, offering valuable insights for coaches and sports scientists to design personalized training programs. Understanding a player’s performance relative to these percentiles allows trainers to tailor workouts, addressing specific strengths and weaknesses for enhanced development and competitiveness.","container-title":"Clinics and Practice","DOI":"10.3390/clinpract14010024","ISSN":"2039-7283","issue":"1","language":"en","license":"http://creativecommons.org/licenses/by/3.0/","note":"number: 1\npublisher: Multidisciplinary Digital Publishing Institute","page":"305-326","source":"www.mdpi.com","title":"Reference Values of Physical Performance in Handball Players Aged 13–19 Years: Taking into Account Their Biological Maturity","title-short":"Reference Values of Physical Performance in Handball Players Aged 13–19 Years","volume":"14","author":[{"family":"Aouichaoui","given":"Chirine"},{"family":"Krichen","given":"Samir"},{"family":"Tounsi","given":"Mohamed"},{"family":"Ammar","given":"Achraf"},{"family":"Tabka","given":"Oussama"},{"family":"Chatti","given":"Salem"},{"family":"Zaouali","given":"Monia"},{"family":"Zouch","given":"Mohamed"},{"family":"Trabelsi","given":"Yassine"}],"issued":{"date-parts":[["2024",2]]}}}],"schema":"https://github.com/citation-style-language/schema/raw/master/csl-citation.json"} </w:instrText>
      </w:r>
      <w:r w:rsidR="00697305" w:rsidRPr="00A76D46">
        <w:rPr>
          <w:rFonts w:ascii="Times New Roman" w:hAnsi="Times New Roman" w:cs="Times New Roman"/>
          <w:sz w:val="24"/>
          <w:szCs w:val="24"/>
        </w:rPr>
        <w:fldChar w:fldCharType="separate"/>
      </w:r>
      <w:r w:rsidR="00697305" w:rsidRPr="00A76D46">
        <w:rPr>
          <w:rFonts w:ascii="Times New Roman" w:hAnsi="Times New Roman" w:cs="Times New Roman"/>
          <w:sz w:val="24"/>
          <w:szCs w:val="24"/>
        </w:rPr>
        <w:t>(Aouichaoui et al. 2024)</w:t>
      </w:r>
      <w:r w:rsidR="00697305" w:rsidRPr="00A76D46">
        <w:rPr>
          <w:rFonts w:ascii="Times New Roman" w:hAnsi="Times New Roman" w:cs="Times New Roman"/>
          <w:sz w:val="24"/>
          <w:szCs w:val="24"/>
        </w:rPr>
        <w:fldChar w:fldCharType="end"/>
      </w:r>
      <w:r w:rsidR="00F83D64" w:rsidRPr="00A76D46">
        <w:rPr>
          <w:rFonts w:ascii="Times New Roman" w:hAnsi="Times New Roman" w:cs="Times New Roman"/>
          <w:sz w:val="24"/>
          <w:szCs w:val="24"/>
        </w:rPr>
        <w:t>.</w:t>
      </w:r>
    </w:p>
    <w:p w14:paraId="0C124087" w14:textId="6F55B9BF" w:rsidR="00D129F7" w:rsidRPr="00A76D46" w:rsidRDefault="00A46A5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Další</w:t>
      </w:r>
      <w:r w:rsidR="00801052" w:rsidRPr="00A76D46">
        <w:rPr>
          <w:rFonts w:ascii="Times New Roman" w:hAnsi="Times New Roman" w:cs="Times New Roman"/>
          <w:sz w:val="24"/>
          <w:szCs w:val="24"/>
        </w:rPr>
        <w:t xml:space="preserve"> měřenou hodnotou</w:t>
      </w:r>
      <w:r w:rsidR="007977D4" w:rsidRPr="00A76D46">
        <w:rPr>
          <w:rFonts w:ascii="Times New Roman" w:hAnsi="Times New Roman" w:cs="Times New Roman"/>
          <w:sz w:val="24"/>
          <w:szCs w:val="24"/>
        </w:rPr>
        <w:t xml:space="preserve"> byla</w:t>
      </w:r>
      <w:r w:rsidRPr="00A76D46">
        <w:rPr>
          <w:rFonts w:ascii="Times New Roman" w:hAnsi="Times New Roman" w:cs="Times New Roman"/>
          <w:sz w:val="24"/>
          <w:szCs w:val="24"/>
        </w:rPr>
        <w:t xml:space="preserve"> </w:t>
      </w:r>
      <w:r w:rsidR="009378B8" w:rsidRPr="00A76D46">
        <w:rPr>
          <w:rFonts w:ascii="Times New Roman" w:hAnsi="Times New Roman" w:cs="Times New Roman"/>
          <w:sz w:val="24"/>
          <w:szCs w:val="24"/>
        </w:rPr>
        <w:t>pohyblivost</w:t>
      </w:r>
      <w:r w:rsidRPr="00A76D46">
        <w:rPr>
          <w:rFonts w:ascii="Times New Roman" w:hAnsi="Times New Roman" w:cs="Times New Roman"/>
          <w:sz w:val="24"/>
          <w:szCs w:val="24"/>
        </w:rPr>
        <w:t xml:space="preserve"> ramenní</w:t>
      </w:r>
      <w:r w:rsidR="00AA3313" w:rsidRPr="00A76D46">
        <w:rPr>
          <w:rFonts w:ascii="Times New Roman" w:hAnsi="Times New Roman" w:cs="Times New Roman"/>
          <w:sz w:val="24"/>
          <w:szCs w:val="24"/>
        </w:rPr>
        <w:t>ho kloubu</w:t>
      </w:r>
      <w:r w:rsidRPr="00A76D46">
        <w:rPr>
          <w:rFonts w:ascii="Times New Roman" w:hAnsi="Times New Roman" w:cs="Times New Roman"/>
          <w:sz w:val="24"/>
          <w:szCs w:val="24"/>
        </w:rPr>
        <w:t xml:space="preserve"> pomocí</w:t>
      </w:r>
      <w:r w:rsidR="00AA3313" w:rsidRPr="00A76D46">
        <w:rPr>
          <w:rFonts w:ascii="Times New Roman" w:hAnsi="Times New Roman" w:cs="Times New Roman"/>
          <w:sz w:val="24"/>
          <w:szCs w:val="24"/>
        </w:rPr>
        <w:t xml:space="preserve"> </w:t>
      </w:r>
      <w:r w:rsidRPr="00A76D46">
        <w:rPr>
          <w:rFonts w:ascii="Times New Roman" w:hAnsi="Times New Roman" w:cs="Times New Roman"/>
          <w:sz w:val="24"/>
          <w:szCs w:val="24"/>
        </w:rPr>
        <w:t>rotace</w:t>
      </w:r>
      <w:r w:rsidR="00AA3313" w:rsidRPr="00A76D46">
        <w:rPr>
          <w:rFonts w:ascii="Times New Roman" w:hAnsi="Times New Roman" w:cs="Times New Roman"/>
          <w:sz w:val="24"/>
          <w:szCs w:val="24"/>
        </w:rPr>
        <w:t>.</w:t>
      </w:r>
      <w:r w:rsidR="00786651" w:rsidRPr="00A76D46">
        <w:rPr>
          <w:rFonts w:ascii="Times New Roman" w:hAnsi="Times New Roman" w:cs="Times New Roman"/>
          <w:sz w:val="24"/>
          <w:szCs w:val="24"/>
        </w:rPr>
        <w:t xml:space="preserve"> </w:t>
      </w:r>
      <w:r w:rsidR="00544605" w:rsidRPr="00A76D46">
        <w:rPr>
          <w:rFonts w:ascii="Times New Roman" w:hAnsi="Times New Roman" w:cs="Times New Roman"/>
          <w:sz w:val="24"/>
          <w:szCs w:val="24"/>
        </w:rPr>
        <w:t xml:space="preserve">Tento test se vyskytl ve studiích od </w:t>
      </w:r>
      <w:r w:rsidR="00544605" w:rsidRPr="00A76D46">
        <w:rPr>
          <w:rFonts w:ascii="Times New Roman" w:hAnsi="Times New Roman" w:cs="Times New Roman"/>
          <w:sz w:val="24"/>
          <w:szCs w:val="24"/>
        </w:rPr>
        <w:fldChar w:fldCharType="begin"/>
      </w:r>
      <w:r w:rsidR="00544605" w:rsidRPr="00A76D46">
        <w:rPr>
          <w:rFonts w:ascii="Times New Roman" w:hAnsi="Times New Roman" w:cs="Times New Roman"/>
          <w:sz w:val="24"/>
          <w:szCs w:val="24"/>
        </w:rPr>
        <w:instrText xml:space="preserve"> ADDIN ZOTERO_ITEM CSL_CITATION {"citationID":"vjSGLBkx","properties":{"formattedCitation":"(Matthys et al. 2011; 2013b; Pion et al. 2015)","plainCitation":"(Matthys et al. 2011; 2013b; Pion et al. 2015)","noteIndex":0},"citationItems":[{"id":40,"uris":["http://zotero.org/users/local/PuTqOBGs/items/UFG9SCLF"],"itemData":{"id":40,"type":"article-journal","abstract":"Abstract\n            \n              Talent identification in team sports is complex and requires a multidisciplinary approach. The purpose of this study was to examine differences between elite and non‐elite handball players in three age groups: U14 (\n              n\n              =186), U16 (\n              n\n              =150), and U18 (\n              n\n              =92). A multidimensional test battery was assessed, taking biological maturation into account. Significant maturation effects were found for all anthropometric characteristics and most performance variables. Compared with their non‐elite peers, the elite handball players demonstrated significantly greater aerobic capacity (\n              P\n              &lt;0.01), strength and power (U14: countermovement jump,\n              P\n              =0.021; sit‐ups,\n              P\n              =0.003; handgrip,\n              P\n              =0.020; U16: countermovement jump,\n              P\n              =0.013; five‐jump test,\n              P\n              &lt;0.001), and speed and agility (\n              P\n              &lt;0.05) when maturation was controlled for. There was a significant difference in flexibility between elite and non‐elite players in the U18 group (\n              P\n              &lt;0.05). The elite and non‐elite players did not differ in task‐ and ego‐orientation. These results show that elite and non‐elite young handball players possess different physical performance characteristics and that the specific tests that discriminate elite from non‐elite handball players vary among age groups. In addition, maturity status can influence the results and should therefore be considered in talent identification and development programmes.","container-title":"European Journal of Sport Science","DOI":"10.1080/17461391.2010.523850","ISSN":"1746-1391, 1536-7290","issue":"5","journalAbbreviation":"European Journal of Sport Science","language":"en","page":"355-363","source":"DOI.org (Crossref)","title":"A multidisciplinary identification model for youth handball","volume":"11","author":[{"family":"Matthys","given":"Stijn P. J."},{"family":"Vaeyens","given":"Roel"},{"family":"Vandendriessche","given":"Joric"},{"family":"Vandorpe","given":"Barbara"},{"family":"Pion","given":"Johan"},{"family":"Coutts","given":"Aaron J."},{"family":"Lenoir","given":"Matthieu"},{"family":"Philippaerts","given":"Renaat M."}],"issued":{"date-parts":[["2011",9]]}}},{"id":43,"uris":["http://zotero.org/users/local/PuTqOBGs/items/MBA57MTA"],"itemData":{"id":43,"type":"article-journal","container-title":"Journal of Sports Sciences","DOI":"10.1080/02640414.2012.733819","ISSN":"0264-0414, 1466-447X","issue":"3","journalAbbreviation":"Journal of Sports Sciences","language":"en","page":"325-334","source":"DOI.org (Crossref)","title":"A longitudinal study of multidimensional performance characteristics related to physical capacities in youth handball","volume":"31","author":[{"family":"Matthys","given":"Stijn P.J."},{"family":"Vaeyens","given":"Roel"},{"family":"Fransen","given":"Job"},{"family":"Deprez","given":"Dieter"},{"family":"Pion","given":"Johan"},{"family":"Vandendriessche","given":"Joric"},{"family":"Vandorpe","given":"Barbara"},{"family":"Lenoir","given":"Matthieu"},{"family":"Philippaerts","given":"Renaat"}],"issued":{"date-parts":[["2013",2]]}}},{"id":61,"uris":["http://zotero.org/users/local/PuTqOBGs/items/F9YRDC7R"],"itemData":{"id":61,"type":"article-journal","abstract":"Abstract\n            The aim of the present study was to evaluate the Flemish Sports Compass (FSC), a non‐sport‐specific generic testing battery. It was hypothesised that a set of 22 tests would have sufficient discriminant power to allocate athletes to their own sport based on a unique combination of test scores. First, discriminant analyses were applied to the 22 tests of anthropometry, physical fitness and motor coordination in 141 boys under age 18 (16.1 ± 0.8 years) and post age at peak height velocity (maturity offset = 2.674 ± 0.926) from Flemish Top Sport Academies for badminton, basketball, gymnastics, handball, judo, soccer, table tennis, triathlon and volleyball. Second, nine sequential discriminant analyses were used to assess the ability of a set of relevant performance characteristics classifying participants and non‐participants for the respective sports. Discriminant analyses resulted in a 96.4% correct classification of all participants for the nine different sports. When focusing on relevant performance characteristics, 80.1% to 97.2% of the total test sample was classified correctly within their respective disciplines. The discriminating characteristics were briefly the following: flexibility in gymnastics, explosive lower‐limb strength in badminton and volleyball, speed and agility in badminton, judo, soccer and volleyball, upper‐body strength in badminton, basketball and gymnastics, cardiorespiratory endurance in triathletes, dribbling skills in handball, basketball and soccer and overhead‐throwing skills in badminton and volleyball. The generic talent characteristics of the FSC enable the distinction of adolescent boys according to their particular sport. Implications for talent programmes are discussed.","container-title":"European Journal of Sport Science","DOI":"10.1080/17461391.2014.944875","ISSN":"1746-1391, 1536-7290","issue":"5","journalAbbreviation":"European Journal of Sport Science","language":"en","page":"357-366","source":"DOI.org (Crossref)","title":"Generic anthropometric and performance characteristics among elite adolescent boys in nine different sports","volume":"15","author":[{"family":"Pion","given":"Johan"},{"family":"Segers","given":"Veerle"},{"family":"Fransen","given":"Job"},{"family":"Debuyck","given":"Gijs"},{"family":"Deprez","given":"Dieter"},{"family":"Haerens","given":"Leen"},{"family":"Vaeyens","given":"Roel"},{"family":"Philippaerts","given":"Renaat"},{"family":"Lenoir","given":"Matthieu"}],"issued":{"date-parts":[["2015",8]]}}}],"schema":"https://github.com/citation-style-language/schema/raw/master/csl-citation.json"} </w:instrText>
      </w:r>
      <w:r w:rsidR="00544605" w:rsidRPr="00A76D46">
        <w:rPr>
          <w:rFonts w:ascii="Times New Roman" w:hAnsi="Times New Roman" w:cs="Times New Roman"/>
          <w:sz w:val="24"/>
          <w:szCs w:val="24"/>
        </w:rPr>
        <w:fldChar w:fldCharType="separate"/>
      </w:r>
      <w:r w:rsidR="00544605" w:rsidRPr="00A76D46">
        <w:rPr>
          <w:rFonts w:ascii="Times New Roman" w:hAnsi="Times New Roman" w:cs="Times New Roman"/>
          <w:sz w:val="24"/>
          <w:szCs w:val="24"/>
        </w:rPr>
        <w:t>(Matthys et al. 2011; 2013b; Pion et al. 2015)</w:t>
      </w:r>
      <w:r w:rsidR="00544605" w:rsidRPr="00A76D46">
        <w:rPr>
          <w:rFonts w:ascii="Times New Roman" w:hAnsi="Times New Roman" w:cs="Times New Roman"/>
          <w:sz w:val="24"/>
          <w:szCs w:val="24"/>
        </w:rPr>
        <w:fldChar w:fldCharType="end"/>
      </w:r>
      <w:r w:rsidR="00A968A2" w:rsidRPr="00A76D46">
        <w:rPr>
          <w:rFonts w:ascii="Times New Roman" w:hAnsi="Times New Roman" w:cs="Times New Roman"/>
          <w:sz w:val="24"/>
          <w:szCs w:val="24"/>
        </w:rPr>
        <w:t>.</w:t>
      </w:r>
    </w:p>
    <w:p w14:paraId="7F05B1E6" w14:textId="77777777" w:rsidR="009140A4" w:rsidRPr="00A76D46" w:rsidRDefault="009140A4" w:rsidP="00A76D46">
      <w:pPr>
        <w:pStyle w:val="Nadpis2"/>
        <w:spacing w:line="360" w:lineRule="auto"/>
        <w:jc w:val="both"/>
        <w:rPr>
          <w:rStyle w:val="eop"/>
          <w:rFonts w:ascii="Times New Roman" w:hAnsi="Times New Roman" w:cs="Times New Roman"/>
          <w:sz w:val="24"/>
          <w:szCs w:val="24"/>
        </w:rPr>
      </w:pPr>
      <w:bookmarkStart w:id="44" w:name="_Toc164160395"/>
      <w:r w:rsidRPr="00A76D46">
        <w:rPr>
          <w:rStyle w:val="normaltextrun"/>
          <w:rFonts w:ascii="Times New Roman" w:hAnsi="Times New Roman" w:cs="Times New Roman"/>
          <w:sz w:val="24"/>
          <w:szCs w:val="24"/>
        </w:rPr>
        <w:t>Rychlost běhu na 30 metrů</w:t>
      </w:r>
      <w:bookmarkEnd w:id="44"/>
      <w:r w:rsidRPr="00A76D46">
        <w:rPr>
          <w:rStyle w:val="eop"/>
          <w:rFonts w:ascii="Times New Roman" w:hAnsi="Times New Roman" w:cs="Times New Roman"/>
          <w:sz w:val="24"/>
          <w:szCs w:val="24"/>
        </w:rPr>
        <w:t> </w:t>
      </w:r>
    </w:p>
    <w:p w14:paraId="7F7DF2B1" w14:textId="2563E698" w:rsidR="006C776E" w:rsidRPr="00A76D46" w:rsidRDefault="00DB0165"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růměrn</w:t>
      </w:r>
      <w:r w:rsidR="00F0672E" w:rsidRPr="00A76D46">
        <w:rPr>
          <w:rFonts w:ascii="Times New Roman" w:hAnsi="Times New Roman" w:cs="Times New Roman"/>
          <w:sz w:val="24"/>
          <w:szCs w:val="24"/>
        </w:rPr>
        <w:t>ý</w:t>
      </w:r>
      <w:r w:rsidRPr="00A76D46">
        <w:rPr>
          <w:rFonts w:ascii="Times New Roman" w:hAnsi="Times New Roman" w:cs="Times New Roman"/>
          <w:sz w:val="24"/>
          <w:szCs w:val="24"/>
        </w:rPr>
        <w:t xml:space="preserve"> výsled</w:t>
      </w:r>
      <w:r w:rsidR="004F51BA" w:rsidRPr="00A76D46">
        <w:rPr>
          <w:rFonts w:ascii="Times New Roman" w:hAnsi="Times New Roman" w:cs="Times New Roman"/>
          <w:sz w:val="24"/>
          <w:szCs w:val="24"/>
        </w:rPr>
        <w:t>ný čas</w:t>
      </w:r>
      <w:r w:rsidR="00F0672E" w:rsidRPr="00A76D46">
        <w:rPr>
          <w:rFonts w:ascii="Times New Roman" w:hAnsi="Times New Roman" w:cs="Times New Roman"/>
          <w:sz w:val="24"/>
          <w:szCs w:val="24"/>
        </w:rPr>
        <w:t xml:space="preserve"> </w:t>
      </w:r>
      <w:r w:rsidRPr="00A76D46">
        <w:rPr>
          <w:rFonts w:ascii="Times New Roman" w:hAnsi="Times New Roman" w:cs="Times New Roman"/>
          <w:sz w:val="24"/>
          <w:szCs w:val="24"/>
        </w:rPr>
        <w:t xml:space="preserve">39 testovaných hráčů </w:t>
      </w:r>
      <w:r w:rsidR="0097678A" w:rsidRPr="00A76D46">
        <w:rPr>
          <w:rFonts w:ascii="Times New Roman" w:hAnsi="Times New Roman" w:cs="Times New Roman"/>
          <w:sz w:val="24"/>
          <w:szCs w:val="24"/>
        </w:rPr>
        <w:t>na úsek 10 metrů</w:t>
      </w:r>
      <w:r w:rsidR="00F0672E" w:rsidRPr="00A76D46">
        <w:rPr>
          <w:rFonts w:ascii="Times New Roman" w:hAnsi="Times New Roman" w:cs="Times New Roman"/>
          <w:sz w:val="24"/>
          <w:szCs w:val="24"/>
        </w:rPr>
        <w:t xml:space="preserve"> činil </w:t>
      </w:r>
      <w:r w:rsidR="00F0672E" w:rsidRPr="00A76D46">
        <w:rPr>
          <w:rFonts w:ascii="Times New Roman" w:hAnsi="Times New Roman" w:cs="Times New Roman"/>
          <w:sz w:val="24"/>
          <w:szCs w:val="24"/>
          <w:u w:val="single"/>
        </w:rPr>
        <w:t>1,788</w:t>
      </w:r>
      <w:r w:rsidR="00F0672E" w:rsidRPr="00A76D46">
        <w:rPr>
          <w:rFonts w:ascii="Times New Roman" w:hAnsi="Times New Roman" w:cs="Times New Roman"/>
          <w:sz w:val="24"/>
          <w:szCs w:val="24"/>
        </w:rPr>
        <w:t xml:space="preserve"> sekund.</w:t>
      </w:r>
    </w:p>
    <w:p w14:paraId="5B25A184" w14:textId="3EE829F1" w:rsidR="00F0672E" w:rsidRPr="00A76D46" w:rsidRDefault="00F0672E"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růměrný výsled</w:t>
      </w:r>
      <w:r w:rsidR="004F51BA" w:rsidRPr="00A76D46">
        <w:rPr>
          <w:rFonts w:ascii="Times New Roman" w:hAnsi="Times New Roman" w:cs="Times New Roman"/>
          <w:sz w:val="24"/>
          <w:szCs w:val="24"/>
        </w:rPr>
        <w:t>ný čas</w:t>
      </w:r>
      <w:r w:rsidRPr="00A76D46">
        <w:rPr>
          <w:rFonts w:ascii="Times New Roman" w:hAnsi="Times New Roman" w:cs="Times New Roman"/>
          <w:sz w:val="24"/>
          <w:szCs w:val="24"/>
        </w:rPr>
        <w:t xml:space="preserve"> 39 testovaných hráčů na úsek 30 metrů činil </w:t>
      </w:r>
      <w:r w:rsidR="00D4409F" w:rsidRPr="00A76D46">
        <w:rPr>
          <w:rFonts w:ascii="Times New Roman" w:hAnsi="Times New Roman" w:cs="Times New Roman"/>
          <w:sz w:val="24"/>
          <w:szCs w:val="24"/>
          <w:u w:val="single"/>
        </w:rPr>
        <w:t>4,377</w:t>
      </w:r>
      <w:r w:rsidR="00D4409F" w:rsidRPr="00A76D46">
        <w:rPr>
          <w:rFonts w:ascii="Times New Roman" w:hAnsi="Times New Roman" w:cs="Times New Roman"/>
          <w:sz w:val="24"/>
          <w:szCs w:val="24"/>
        </w:rPr>
        <w:t xml:space="preserve"> sekund.</w:t>
      </w:r>
    </w:p>
    <w:p w14:paraId="14253FB4" w14:textId="4A9920E8" w:rsidR="00D4409F" w:rsidRPr="00A76D46" w:rsidRDefault="00D4409F"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w:t>
      </w:r>
      <w:r w:rsidR="0020354F" w:rsidRPr="00A76D46">
        <w:rPr>
          <w:rFonts w:ascii="Times New Roman" w:hAnsi="Times New Roman" w:cs="Times New Roman"/>
          <w:sz w:val="24"/>
          <w:szCs w:val="24"/>
        </w:rPr>
        <w:t>růměrný výsled</w:t>
      </w:r>
      <w:r w:rsidR="00EC2566" w:rsidRPr="00A76D46">
        <w:rPr>
          <w:rFonts w:ascii="Times New Roman" w:hAnsi="Times New Roman" w:cs="Times New Roman"/>
          <w:sz w:val="24"/>
          <w:szCs w:val="24"/>
        </w:rPr>
        <w:t>ný čas</w:t>
      </w:r>
      <w:r w:rsidR="0020354F" w:rsidRPr="00A76D46">
        <w:rPr>
          <w:rFonts w:ascii="Times New Roman" w:hAnsi="Times New Roman" w:cs="Times New Roman"/>
          <w:sz w:val="24"/>
          <w:szCs w:val="24"/>
        </w:rPr>
        <w:t xml:space="preserve"> </w:t>
      </w:r>
      <w:r w:rsidR="000F6DB9" w:rsidRPr="00A76D46">
        <w:rPr>
          <w:rFonts w:ascii="Times New Roman" w:hAnsi="Times New Roman" w:cs="Times New Roman"/>
          <w:sz w:val="24"/>
          <w:szCs w:val="24"/>
        </w:rPr>
        <w:t>11 studií</w:t>
      </w:r>
      <w:r w:rsidR="00C80847" w:rsidRPr="00A76D46">
        <w:rPr>
          <w:rFonts w:ascii="Times New Roman" w:hAnsi="Times New Roman" w:cs="Times New Roman"/>
          <w:sz w:val="24"/>
          <w:szCs w:val="24"/>
        </w:rPr>
        <w:t>, které měřili časy na úsek</w:t>
      </w:r>
      <w:r w:rsidR="00424DF0" w:rsidRPr="00A76D46">
        <w:rPr>
          <w:rFonts w:ascii="Times New Roman" w:hAnsi="Times New Roman" w:cs="Times New Roman"/>
          <w:sz w:val="24"/>
          <w:szCs w:val="24"/>
        </w:rPr>
        <w:t>u</w:t>
      </w:r>
      <w:r w:rsidR="00C80847" w:rsidRPr="00A76D46">
        <w:rPr>
          <w:rFonts w:ascii="Times New Roman" w:hAnsi="Times New Roman" w:cs="Times New Roman"/>
          <w:sz w:val="24"/>
          <w:szCs w:val="24"/>
        </w:rPr>
        <w:t xml:space="preserve"> </w:t>
      </w:r>
      <w:r w:rsidR="00347E99" w:rsidRPr="00A76D46">
        <w:rPr>
          <w:rFonts w:ascii="Times New Roman" w:hAnsi="Times New Roman" w:cs="Times New Roman"/>
          <w:sz w:val="24"/>
          <w:szCs w:val="24"/>
        </w:rPr>
        <w:t xml:space="preserve">10 metrů činil </w:t>
      </w:r>
      <w:r w:rsidR="00424DF0" w:rsidRPr="00A76D46">
        <w:rPr>
          <w:rFonts w:ascii="Times New Roman" w:eastAsia="Times New Roman" w:hAnsi="Times New Roman" w:cs="Times New Roman"/>
          <w:color w:val="000000"/>
          <w:kern w:val="0"/>
          <w:sz w:val="24"/>
          <w:szCs w:val="24"/>
          <w:u w:val="single"/>
          <w:lang w:eastAsia="cs-CZ"/>
          <w14:ligatures w14:val="none"/>
        </w:rPr>
        <w:t>1,986</w:t>
      </w:r>
      <w:r w:rsidR="00347E99" w:rsidRPr="00A76D46">
        <w:rPr>
          <w:rFonts w:ascii="Times New Roman" w:hAnsi="Times New Roman" w:cs="Times New Roman"/>
          <w:sz w:val="24"/>
          <w:szCs w:val="24"/>
          <w:u w:val="single"/>
        </w:rPr>
        <w:t xml:space="preserve"> </w:t>
      </w:r>
      <w:r w:rsidR="00347E99" w:rsidRPr="00A76D46">
        <w:rPr>
          <w:rFonts w:ascii="Times New Roman" w:hAnsi="Times New Roman" w:cs="Times New Roman"/>
          <w:sz w:val="24"/>
          <w:szCs w:val="24"/>
        </w:rPr>
        <w:t>sekund</w:t>
      </w:r>
      <w:r w:rsidR="00424DF0" w:rsidRPr="00A76D46">
        <w:rPr>
          <w:rFonts w:ascii="Times New Roman" w:hAnsi="Times New Roman" w:cs="Times New Roman"/>
          <w:sz w:val="24"/>
          <w:szCs w:val="24"/>
        </w:rPr>
        <w:t>.</w:t>
      </w:r>
    </w:p>
    <w:p w14:paraId="1C2A5D28" w14:textId="4B4EFD33" w:rsidR="00F674D3" w:rsidRPr="00A76D46" w:rsidRDefault="00BD6894" w:rsidP="00A76D46">
      <w:pPr>
        <w:spacing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Průměrný výsle</w:t>
      </w:r>
      <w:r w:rsidR="00EC2566" w:rsidRPr="00A76D46">
        <w:rPr>
          <w:rFonts w:ascii="Times New Roman" w:eastAsia="Times New Roman" w:hAnsi="Times New Roman" w:cs="Times New Roman"/>
          <w:color w:val="000000"/>
          <w:kern w:val="0"/>
          <w:sz w:val="24"/>
          <w:szCs w:val="24"/>
          <w:lang w:eastAsia="cs-CZ"/>
          <w14:ligatures w14:val="none"/>
        </w:rPr>
        <w:t>dný čas</w:t>
      </w:r>
      <w:r w:rsidRPr="00A76D46">
        <w:rPr>
          <w:rFonts w:ascii="Times New Roman" w:eastAsia="Times New Roman" w:hAnsi="Times New Roman" w:cs="Times New Roman"/>
          <w:color w:val="000000"/>
          <w:kern w:val="0"/>
          <w:sz w:val="24"/>
          <w:szCs w:val="24"/>
          <w:lang w:eastAsia="cs-CZ"/>
          <w14:ligatures w14:val="none"/>
        </w:rPr>
        <w:t xml:space="preserve"> 16 studií, které měřili časy na úseku 30 metrů činil </w:t>
      </w:r>
      <w:r w:rsidRPr="00A76D46">
        <w:rPr>
          <w:rFonts w:ascii="Times New Roman" w:eastAsia="Times New Roman" w:hAnsi="Times New Roman" w:cs="Times New Roman"/>
          <w:color w:val="000000"/>
          <w:kern w:val="0"/>
          <w:sz w:val="24"/>
          <w:szCs w:val="24"/>
          <w:u w:val="single"/>
          <w:lang w:eastAsia="cs-CZ"/>
          <w14:ligatures w14:val="none"/>
        </w:rPr>
        <w:t>4,643</w:t>
      </w:r>
      <w:r w:rsidRPr="00A76D46">
        <w:rPr>
          <w:rFonts w:ascii="Times New Roman" w:eastAsia="Times New Roman" w:hAnsi="Times New Roman" w:cs="Times New Roman"/>
          <w:color w:val="000000"/>
          <w:kern w:val="0"/>
          <w:sz w:val="24"/>
          <w:szCs w:val="24"/>
          <w:lang w:eastAsia="cs-CZ"/>
          <w14:ligatures w14:val="none"/>
        </w:rPr>
        <w:t xml:space="preserve"> sekund.</w:t>
      </w:r>
    </w:p>
    <w:tbl>
      <w:tblPr>
        <w:tblW w:w="6657" w:type="dxa"/>
        <w:tblCellMar>
          <w:left w:w="70" w:type="dxa"/>
          <w:right w:w="70" w:type="dxa"/>
        </w:tblCellMar>
        <w:tblLook w:val="04A0" w:firstRow="1" w:lastRow="0" w:firstColumn="1" w:lastColumn="0" w:noHBand="0" w:noVBand="1"/>
      </w:tblPr>
      <w:tblGrid>
        <w:gridCol w:w="2219"/>
        <w:gridCol w:w="2219"/>
        <w:gridCol w:w="2219"/>
      </w:tblGrid>
      <w:tr w:rsidR="002065DE" w:rsidRPr="00A76D46" w14:paraId="587FA045" w14:textId="77777777" w:rsidTr="00490129">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FCC407F" w14:textId="3BEAB4BB" w:rsidR="002065DE" w:rsidRPr="00A76D46"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09D34831" w14:textId="77777777" w:rsidR="002065DE" w:rsidRPr="00A76D46"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úsek 10 metrů</w:t>
            </w:r>
          </w:p>
        </w:tc>
        <w:tc>
          <w:tcPr>
            <w:tcW w:w="2219" w:type="dxa"/>
            <w:tcBorders>
              <w:top w:val="single" w:sz="4" w:space="0" w:color="auto"/>
              <w:left w:val="nil"/>
              <w:bottom w:val="single" w:sz="4" w:space="0" w:color="auto"/>
              <w:right w:val="single" w:sz="4" w:space="0" w:color="auto"/>
            </w:tcBorders>
            <w:shd w:val="clear" w:color="auto" w:fill="auto"/>
            <w:noWrap/>
            <w:vAlign w:val="center"/>
            <w:hideMark/>
          </w:tcPr>
          <w:p w14:paraId="0985439D" w14:textId="77777777" w:rsidR="002065DE" w:rsidRPr="00A76D46"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úsek 30 metrů</w:t>
            </w:r>
          </w:p>
        </w:tc>
      </w:tr>
      <w:tr w:rsidR="002065DE" w:rsidRPr="00A76D46" w14:paraId="07AB8B6B" w14:textId="77777777" w:rsidTr="00490129">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333466C9" w14:textId="23F755C3" w:rsidR="002065DE" w:rsidRPr="00A76D46"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Mé výsledky</w:t>
            </w:r>
            <w:r w:rsidR="006C5059" w:rsidRPr="00A76D46">
              <w:rPr>
                <w:rFonts w:ascii="Times New Roman" w:eastAsia="Times New Roman" w:hAnsi="Times New Roman" w:cs="Times New Roman"/>
                <w:color w:val="000000"/>
                <w:kern w:val="0"/>
                <w:sz w:val="24"/>
                <w:szCs w:val="24"/>
                <w:lang w:eastAsia="cs-CZ"/>
                <w14:ligatures w14:val="none"/>
              </w:rPr>
              <w:t xml:space="preserve"> (s)</w:t>
            </w:r>
          </w:p>
        </w:tc>
        <w:tc>
          <w:tcPr>
            <w:tcW w:w="2219" w:type="dxa"/>
            <w:tcBorders>
              <w:top w:val="nil"/>
              <w:left w:val="nil"/>
              <w:bottom w:val="single" w:sz="4" w:space="0" w:color="auto"/>
              <w:right w:val="single" w:sz="4" w:space="0" w:color="auto"/>
            </w:tcBorders>
            <w:shd w:val="clear" w:color="auto" w:fill="auto"/>
            <w:noWrap/>
            <w:vAlign w:val="center"/>
            <w:hideMark/>
          </w:tcPr>
          <w:p w14:paraId="7C580030" w14:textId="1EDC1FD5" w:rsidR="002065DE" w:rsidRPr="00A76D46"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hAnsi="Times New Roman" w:cs="Times New Roman"/>
                <w:sz w:val="24"/>
                <w:szCs w:val="24"/>
              </w:rPr>
              <w:t>1,788</w:t>
            </w:r>
          </w:p>
        </w:tc>
        <w:tc>
          <w:tcPr>
            <w:tcW w:w="2219" w:type="dxa"/>
            <w:tcBorders>
              <w:top w:val="nil"/>
              <w:left w:val="nil"/>
              <w:bottom w:val="single" w:sz="4" w:space="0" w:color="auto"/>
              <w:right w:val="single" w:sz="4" w:space="0" w:color="auto"/>
            </w:tcBorders>
            <w:shd w:val="clear" w:color="auto" w:fill="auto"/>
            <w:noWrap/>
            <w:vAlign w:val="center"/>
            <w:hideMark/>
          </w:tcPr>
          <w:p w14:paraId="570C231A" w14:textId="7DBDFE06" w:rsidR="002065DE" w:rsidRPr="00A76D46"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hAnsi="Times New Roman" w:cs="Times New Roman"/>
                <w:sz w:val="24"/>
                <w:szCs w:val="24"/>
              </w:rPr>
              <w:t>4,377</w:t>
            </w:r>
          </w:p>
        </w:tc>
      </w:tr>
      <w:tr w:rsidR="002065DE" w:rsidRPr="00A76D46" w14:paraId="72B47D59" w14:textId="77777777" w:rsidTr="00490129">
        <w:trPr>
          <w:trHeight w:val="387"/>
        </w:trPr>
        <w:tc>
          <w:tcPr>
            <w:tcW w:w="2219" w:type="dxa"/>
            <w:tcBorders>
              <w:top w:val="nil"/>
              <w:left w:val="single" w:sz="4" w:space="0" w:color="auto"/>
              <w:bottom w:val="single" w:sz="4" w:space="0" w:color="auto"/>
              <w:right w:val="single" w:sz="4" w:space="0" w:color="auto"/>
            </w:tcBorders>
            <w:shd w:val="clear" w:color="auto" w:fill="auto"/>
            <w:noWrap/>
            <w:vAlign w:val="center"/>
            <w:hideMark/>
          </w:tcPr>
          <w:p w14:paraId="5B103BB8" w14:textId="6CB2F13E" w:rsidR="002065DE" w:rsidRPr="00A76D46" w:rsidRDefault="002065D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Výsledky studií</w:t>
            </w:r>
            <w:r w:rsidR="006C5059" w:rsidRPr="00A76D46">
              <w:rPr>
                <w:rFonts w:ascii="Times New Roman" w:eastAsia="Times New Roman" w:hAnsi="Times New Roman" w:cs="Times New Roman"/>
                <w:color w:val="000000"/>
                <w:kern w:val="0"/>
                <w:sz w:val="24"/>
                <w:szCs w:val="24"/>
                <w:lang w:eastAsia="cs-CZ"/>
                <w14:ligatures w14:val="none"/>
              </w:rPr>
              <w:t xml:space="preserve"> (s)</w:t>
            </w:r>
          </w:p>
        </w:tc>
        <w:tc>
          <w:tcPr>
            <w:tcW w:w="2219" w:type="dxa"/>
            <w:tcBorders>
              <w:top w:val="nil"/>
              <w:left w:val="nil"/>
              <w:bottom w:val="single" w:sz="4" w:space="0" w:color="auto"/>
              <w:right w:val="single" w:sz="4" w:space="0" w:color="auto"/>
            </w:tcBorders>
            <w:shd w:val="clear" w:color="auto" w:fill="auto"/>
            <w:noWrap/>
            <w:vAlign w:val="center"/>
            <w:hideMark/>
          </w:tcPr>
          <w:p w14:paraId="18CFF65C" w14:textId="01F97F92" w:rsidR="002065DE" w:rsidRPr="00A76D46" w:rsidRDefault="00591A82"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1,986</w:t>
            </w:r>
          </w:p>
        </w:tc>
        <w:tc>
          <w:tcPr>
            <w:tcW w:w="2219" w:type="dxa"/>
            <w:tcBorders>
              <w:top w:val="nil"/>
              <w:left w:val="nil"/>
              <w:bottom w:val="single" w:sz="4" w:space="0" w:color="auto"/>
              <w:right w:val="single" w:sz="4" w:space="0" w:color="auto"/>
            </w:tcBorders>
            <w:shd w:val="clear" w:color="auto" w:fill="auto"/>
            <w:noWrap/>
            <w:vAlign w:val="center"/>
            <w:hideMark/>
          </w:tcPr>
          <w:p w14:paraId="7D2AEC34" w14:textId="5BCB31D2" w:rsidR="002065DE" w:rsidRPr="00A76D46" w:rsidRDefault="00591A82"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4,643</w:t>
            </w:r>
          </w:p>
        </w:tc>
      </w:tr>
      <w:tr w:rsidR="00E947AE" w:rsidRPr="00A76D46" w14:paraId="6CDF81DE" w14:textId="77777777" w:rsidTr="00490129">
        <w:trPr>
          <w:trHeight w:val="387"/>
        </w:trPr>
        <w:tc>
          <w:tcPr>
            <w:tcW w:w="2219" w:type="dxa"/>
            <w:tcBorders>
              <w:top w:val="single" w:sz="4" w:space="0" w:color="auto"/>
              <w:left w:val="single" w:sz="4" w:space="0" w:color="auto"/>
              <w:bottom w:val="single" w:sz="4" w:space="0" w:color="auto"/>
              <w:right w:val="single" w:sz="4" w:space="0" w:color="auto"/>
            </w:tcBorders>
            <w:shd w:val="clear" w:color="auto" w:fill="auto"/>
            <w:noWrap/>
            <w:vAlign w:val="center"/>
          </w:tcPr>
          <w:p w14:paraId="36A770A5" w14:textId="30AE0F1F" w:rsidR="00E947AE" w:rsidRPr="00A76D46" w:rsidRDefault="00E947AE"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Rozdíl</w:t>
            </w:r>
            <w:r w:rsidR="004F22DA" w:rsidRPr="00A76D46">
              <w:rPr>
                <w:rFonts w:ascii="Times New Roman" w:eastAsia="Times New Roman" w:hAnsi="Times New Roman" w:cs="Times New Roman"/>
                <w:color w:val="000000"/>
                <w:kern w:val="0"/>
                <w:sz w:val="24"/>
                <w:szCs w:val="24"/>
                <w:lang w:eastAsia="cs-CZ"/>
                <w14:ligatures w14:val="none"/>
              </w:rPr>
              <w:t xml:space="preserve"> vůči mým výsledkům</w:t>
            </w:r>
            <w:r w:rsidR="006C5059" w:rsidRPr="00A76D46">
              <w:rPr>
                <w:rFonts w:ascii="Times New Roman" w:eastAsia="Times New Roman" w:hAnsi="Times New Roman" w:cs="Times New Roman"/>
                <w:color w:val="000000"/>
                <w:kern w:val="0"/>
                <w:sz w:val="24"/>
                <w:szCs w:val="24"/>
                <w:lang w:eastAsia="cs-CZ"/>
                <w14:ligatures w14:val="none"/>
              </w:rPr>
              <w:t xml:space="preserve"> (s)</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50993DA3" w14:textId="4CED0522" w:rsidR="00E947AE" w:rsidRPr="00A76D46" w:rsidRDefault="00490129" w:rsidP="00A76D46">
            <w:pPr>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w:t>
            </w:r>
            <w:r w:rsidR="00814D7E" w:rsidRPr="00A76D46">
              <w:rPr>
                <w:rFonts w:ascii="Times New Roman" w:eastAsia="Times New Roman" w:hAnsi="Times New Roman" w:cs="Times New Roman"/>
                <w:color w:val="000000"/>
                <w:kern w:val="0"/>
                <w:sz w:val="24"/>
                <w:szCs w:val="24"/>
                <w:lang w:eastAsia="cs-CZ"/>
                <w14:ligatures w14:val="none"/>
              </w:rPr>
              <w:t>0,198</w:t>
            </w:r>
          </w:p>
        </w:tc>
        <w:tc>
          <w:tcPr>
            <w:tcW w:w="2219" w:type="dxa"/>
            <w:tcBorders>
              <w:top w:val="single" w:sz="4" w:space="0" w:color="auto"/>
              <w:left w:val="nil"/>
              <w:bottom w:val="single" w:sz="4" w:space="0" w:color="auto"/>
              <w:right w:val="single" w:sz="4" w:space="0" w:color="auto"/>
            </w:tcBorders>
            <w:shd w:val="clear" w:color="auto" w:fill="auto"/>
            <w:noWrap/>
            <w:vAlign w:val="center"/>
          </w:tcPr>
          <w:p w14:paraId="21DE6BEF" w14:textId="15111F5E" w:rsidR="00814D7E" w:rsidRPr="00A76D46" w:rsidRDefault="00490129" w:rsidP="00A76D46">
            <w:pPr>
              <w:keepNext/>
              <w:spacing w:after="0"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0,266</w:t>
            </w:r>
          </w:p>
        </w:tc>
      </w:tr>
    </w:tbl>
    <w:p w14:paraId="49D0F2A2" w14:textId="35AD620E" w:rsidR="00BD6894" w:rsidRPr="00A76D46" w:rsidRDefault="001B6BC1" w:rsidP="00A76D46">
      <w:pPr>
        <w:pStyle w:val="Titulek"/>
        <w:spacing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hAnsi="Times New Roman" w:cs="Times New Roman"/>
          <w:sz w:val="24"/>
          <w:szCs w:val="24"/>
        </w:rPr>
        <w:t xml:space="preserve">Tabulka </w:t>
      </w: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SEQ Tabulka \* ARABIC </w:instrText>
      </w:r>
      <w:r w:rsidRPr="00A76D46">
        <w:rPr>
          <w:rFonts w:ascii="Times New Roman" w:hAnsi="Times New Roman" w:cs="Times New Roman"/>
          <w:sz w:val="24"/>
          <w:szCs w:val="24"/>
        </w:rPr>
        <w:fldChar w:fldCharType="separate"/>
      </w:r>
      <w:r w:rsidR="004641C9">
        <w:rPr>
          <w:rFonts w:ascii="Times New Roman" w:hAnsi="Times New Roman" w:cs="Times New Roman"/>
          <w:noProof/>
          <w:sz w:val="24"/>
          <w:szCs w:val="24"/>
        </w:rPr>
        <w:t>4</w:t>
      </w:r>
      <w:r w:rsidRPr="00A76D46">
        <w:rPr>
          <w:rFonts w:ascii="Times New Roman" w:hAnsi="Times New Roman" w:cs="Times New Roman"/>
          <w:noProof/>
          <w:sz w:val="24"/>
          <w:szCs w:val="24"/>
        </w:rPr>
        <w:fldChar w:fldCharType="end"/>
      </w:r>
      <w:r w:rsidRPr="00A76D46">
        <w:rPr>
          <w:rFonts w:ascii="Times New Roman" w:hAnsi="Times New Roman" w:cs="Times New Roman"/>
          <w:sz w:val="24"/>
          <w:szCs w:val="24"/>
        </w:rPr>
        <w:t>. Komparace testu 30 metrů sprint</w:t>
      </w:r>
    </w:p>
    <w:p w14:paraId="3D644B6D" w14:textId="6D512C57" w:rsidR="002065DE" w:rsidRPr="00A76D46" w:rsidRDefault="001B6BC1" w:rsidP="00A76D46">
      <w:pPr>
        <w:spacing w:line="360" w:lineRule="auto"/>
        <w:jc w:val="both"/>
        <w:rPr>
          <w:rFonts w:ascii="Times New Roman" w:eastAsia="Times New Roman" w:hAnsi="Times New Roman" w:cs="Times New Roman"/>
          <w:color w:val="000000"/>
          <w:kern w:val="0"/>
          <w:sz w:val="24"/>
          <w:szCs w:val="24"/>
          <w:lang w:eastAsia="cs-CZ"/>
          <w14:ligatures w14:val="none"/>
        </w:rPr>
      </w:pPr>
      <w:r w:rsidRPr="00A76D46">
        <w:rPr>
          <w:rFonts w:ascii="Times New Roman" w:eastAsia="Times New Roman" w:hAnsi="Times New Roman" w:cs="Times New Roman"/>
          <w:color w:val="000000"/>
          <w:kern w:val="0"/>
          <w:sz w:val="24"/>
          <w:szCs w:val="24"/>
          <w:lang w:eastAsia="cs-CZ"/>
          <w14:ligatures w14:val="none"/>
        </w:rPr>
        <w:t xml:space="preserve">Dle tabulky </w:t>
      </w:r>
      <w:r w:rsidR="002979BF" w:rsidRPr="00A76D46">
        <w:rPr>
          <w:rFonts w:ascii="Times New Roman" w:eastAsia="Times New Roman" w:hAnsi="Times New Roman" w:cs="Times New Roman"/>
          <w:color w:val="000000"/>
          <w:kern w:val="0"/>
          <w:sz w:val="24"/>
          <w:szCs w:val="24"/>
          <w:lang w:eastAsia="cs-CZ"/>
          <w14:ligatures w14:val="none"/>
        </w:rPr>
        <w:t>4 lze usoudit, že výsledky</w:t>
      </w:r>
      <w:r w:rsidR="00385931" w:rsidRPr="00A76D46">
        <w:rPr>
          <w:rFonts w:ascii="Times New Roman" w:eastAsia="Times New Roman" w:hAnsi="Times New Roman" w:cs="Times New Roman"/>
          <w:color w:val="000000"/>
          <w:kern w:val="0"/>
          <w:sz w:val="24"/>
          <w:szCs w:val="24"/>
          <w:lang w:eastAsia="cs-CZ"/>
          <w14:ligatures w14:val="none"/>
        </w:rPr>
        <w:t xml:space="preserve"> třiceti metrového sprintu</w:t>
      </w:r>
      <w:r w:rsidR="002979BF" w:rsidRPr="00A76D46">
        <w:rPr>
          <w:rFonts w:ascii="Times New Roman" w:eastAsia="Times New Roman" w:hAnsi="Times New Roman" w:cs="Times New Roman"/>
          <w:color w:val="000000"/>
          <w:kern w:val="0"/>
          <w:sz w:val="24"/>
          <w:szCs w:val="24"/>
          <w:lang w:eastAsia="cs-CZ"/>
          <w14:ligatures w14:val="none"/>
        </w:rPr>
        <w:t xml:space="preserve"> testované mnou</w:t>
      </w:r>
      <w:r w:rsidR="00385931" w:rsidRPr="00A76D46">
        <w:rPr>
          <w:rFonts w:ascii="Times New Roman" w:eastAsia="Times New Roman" w:hAnsi="Times New Roman" w:cs="Times New Roman"/>
          <w:color w:val="000000"/>
          <w:kern w:val="0"/>
          <w:sz w:val="24"/>
          <w:szCs w:val="24"/>
          <w:lang w:eastAsia="cs-CZ"/>
          <w14:ligatures w14:val="none"/>
        </w:rPr>
        <w:t>, jsou na</w:t>
      </w:r>
      <w:r w:rsidR="008C3CF3" w:rsidRPr="00A76D46">
        <w:rPr>
          <w:rFonts w:ascii="Times New Roman" w:eastAsia="Times New Roman" w:hAnsi="Times New Roman" w:cs="Times New Roman"/>
          <w:color w:val="000000"/>
          <w:kern w:val="0"/>
          <w:sz w:val="24"/>
          <w:szCs w:val="24"/>
          <w:lang w:eastAsia="cs-CZ"/>
          <w14:ligatures w14:val="none"/>
        </w:rPr>
        <w:t xml:space="preserve"> </w:t>
      </w:r>
      <w:r w:rsidR="005B5CA9" w:rsidRPr="00A76D46">
        <w:rPr>
          <w:rFonts w:ascii="Times New Roman" w:eastAsia="Times New Roman" w:hAnsi="Times New Roman" w:cs="Times New Roman"/>
          <w:color w:val="000000"/>
          <w:kern w:val="0"/>
          <w:sz w:val="24"/>
          <w:szCs w:val="24"/>
          <w:lang w:eastAsia="cs-CZ"/>
          <w14:ligatures w14:val="none"/>
        </w:rPr>
        <w:t>deseti</w:t>
      </w:r>
      <w:r w:rsidR="008C3CF3" w:rsidRPr="00A76D46">
        <w:rPr>
          <w:rFonts w:ascii="Times New Roman" w:eastAsia="Times New Roman" w:hAnsi="Times New Roman" w:cs="Times New Roman"/>
          <w:color w:val="000000"/>
          <w:kern w:val="0"/>
          <w:sz w:val="24"/>
          <w:szCs w:val="24"/>
          <w:lang w:eastAsia="cs-CZ"/>
          <w14:ligatures w14:val="none"/>
        </w:rPr>
        <w:t xml:space="preserve"> metrovém úseku</w:t>
      </w:r>
      <w:r w:rsidR="00385931" w:rsidRPr="00A76D46">
        <w:rPr>
          <w:rFonts w:ascii="Times New Roman" w:eastAsia="Times New Roman" w:hAnsi="Times New Roman" w:cs="Times New Roman"/>
          <w:color w:val="000000"/>
          <w:kern w:val="0"/>
          <w:sz w:val="24"/>
          <w:szCs w:val="24"/>
          <w:lang w:eastAsia="cs-CZ"/>
          <w14:ligatures w14:val="none"/>
        </w:rPr>
        <w:t xml:space="preserve"> lepš</w:t>
      </w:r>
      <w:r w:rsidR="003F04B0" w:rsidRPr="00A76D46">
        <w:rPr>
          <w:rFonts w:ascii="Times New Roman" w:eastAsia="Times New Roman" w:hAnsi="Times New Roman" w:cs="Times New Roman"/>
          <w:color w:val="000000"/>
          <w:kern w:val="0"/>
          <w:sz w:val="24"/>
          <w:szCs w:val="24"/>
          <w:lang w:eastAsia="cs-CZ"/>
          <w14:ligatures w14:val="none"/>
        </w:rPr>
        <w:t xml:space="preserve">í o 0,198 sekundy a na </w:t>
      </w:r>
      <w:r w:rsidR="005B5CA9" w:rsidRPr="00A76D46">
        <w:rPr>
          <w:rFonts w:ascii="Times New Roman" w:eastAsia="Times New Roman" w:hAnsi="Times New Roman" w:cs="Times New Roman"/>
          <w:color w:val="000000"/>
          <w:kern w:val="0"/>
          <w:sz w:val="24"/>
          <w:szCs w:val="24"/>
          <w:lang w:eastAsia="cs-CZ"/>
          <w14:ligatures w14:val="none"/>
        </w:rPr>
        <w:t>třiceti</w:t>
      </w:r>
      <w:r w:rsidR="008C3CF3" w:rsidRPr="00A76D46">
        <w:rPr>
          <w:rFonts w:ascii="Times New Roman" w:eastAsia="Times New Roman" w:hAnsi="Times New Roman" w:cs="Times New Roman"/>
          <w:color w:val="000000"/>
          <w:kern w:val="0"/>
          <w:sz w:val="24"/>
          <w:szCs w:val="24"/>
          <w:lang w:eastAsia="cs-CZ"/>
          <w14:ligatures w14:val="none"/>
        </w:rPr>
        <w:t xml:space="preserve"> metrovém úseku lepší o 0,266 sekundy.</w:t>
      </w:r>
    </w:p>
    <w:p w14:paraId="670104D7" w14:textId="74933563" w:rsidR="009140A4" w:rsidRPr="00A76D46" w:rsidRDefault="009140A4" w:rsidP="00A76D46">
      <w:pPr>
        <w:pStyle w:val="Nadpis2"/>
        <w:spacing w:line="360" w:lineRule="auto"/>
        <w:jc w:val="both"/>
        <w:rPr>
          <w:rStyle w:val="normaltextrun"/>
          <w:rFonts w:ascii="Times New Roman" w:hAnsi="Times New Roman" w:cs="Times New Roman"/>
          <w:sz w:val="24"/>
          <w:szCs w:val="24"/>
        </w:rPr>
      </w:pPr>
      <w:bookmarkStart w:id="45" w:name="_Toc164160396"/>
      <w:r w:rsidRPr="00A76D46">
        <w:rPr>
          <w:rStyle w:val="normaltextrun"/>
          <w:rFonts w:ascii="Times New Roman" w:hAnsi="Times New Roman" w:cs="Times New Roman"/>
          <w:sz w:val="24"/>
          <w:szCs w:val="24"/>
        </w:rPr>
        <w:t>Agility T-test</w:t>
      </w:r>
      <w:bookmarkEnd w:id="45"/>
    </w:p>
    <w:p w14:paraId="16317711" w14:textId="347F5234" w:rsidR="007F57B7" w:rsidRPr="00A76D46" w:rsidRDefault="00A27967"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růměrný výsled</w:t>
      </w:r>
      <w:r w:rsidR="004F51BA" w:rsidRPr="00A76D46">
        <w:rPr>
          <w:rFonts w:ascii="Times New Roman" w:hAnsi="Times New Roman" w:cs="Times New Roman"/>
          <w:sz w:val="24"/>
          <w:szCs w:val="24"/>
        </w:rPr>
        <w:t>ný čas</w:t>
      </w:r>
      <w:r w:rsidRPr="00A76D46">
        <w:rPr>
          <w:rFonts w:ascii="Times New Roman" w:hAnsi="Times New Roman" w:cs="Times New Roman"/>
          <w:sz w:val="24"/>
          <w:szCs w:val="24"/>
        </w:rPr>
        <w:t xml:space="preserve"> 39 testovaných hráčů činil </w:t>
      </w:r>
      <w:r w:rsidRPr="00A76D46">
        <w:rPr>
          <w:rFonts w:ascii="Times New Roman" w:hAnsi="Times New Roman" w:cs="Times New Roman"/>
          <w:sz w:val="24"/>
          <w:szCs w:val="24"/>
          <w:u w:val="single"/>
        </w:rPr>
        <w:t>1</w:t>
      </w:r>
      <w:r w:rsidR="00FF4938" w:rsidRPr="00A76D46">
        <w:rPr>
          <w:rFonts w:ascii="Times New Roman" w:hAnsi="Times New Roman" w:cs="Times New Roman"/>
          <w:sz w:val="24"/>
          <w:szCs w:val="24"/>
          <w:u w:val="single"/>
        </w:rPr>
        <w:t>1,067</w:t>
      </w:r>
      <w:r w:rsidRPr="00A76D46">
        <w:rPr>
          <w:rFonts w:ascii="Times New Roman" w:hAnsi="Times New Roman" w:cs="Times New Roman"/>
          <w:sz w:val="24"/>
          <w:szCs w:val="24"/>
        </w:rPr>
        <w:t xml:space="preserve"> sekund</w:t>
      </w:r>
      <w:r w:rsidR="002E05F9" w:rsidRPr="00A76D46">
        <w:rPr>
          <w:rFonts w:ascii="Times New Roman" w:hAnsi="Times New Roman" w:cs="Times New Roman"/>
          <w:sz w:val="24"/>
          <w:szCs w:val="24"/>
        </w:rPr>
        <w:t>.</w:t>
      </w:r>
    </w:p>
    <w:p w14:paraId="1C8830C5" w14:textId="56075C4C" w:rsidR="007B52C2" w:rsidRPr="00A76D46" w:rsidRDefault="009140A4" w:rsidP="00A76D46">
      <w:pPr>
        <w:pStyle w:val="Nadpis2"/>
        <w:spacing w:line="360" w:lineRule="auto"/>
        <w:jc w:val="both"/>
        <w:rPr>
          <w:rStyle w:val="normaltextrun"/>
          <w:rFonts w:ascii="Times New Roman" w:hAnsi="Times New Roman" w:cs="Times New Roman"/>
          <w:sz w:val="24"/>
          <w:szCs w:val="24"/>
        </w:rPr>
      </w:pPr>
      <w:bookmarkStart w:id="46" w:name="_Toc164160397"/>
      <w:r w:rsidRPr="00A76D46">
        <w:rPr>
          <w:rStyle w:val="normaltextrun"/>
          <w:rFonts w:ascii="Times New Roman" w:hAnsi="Times New Roman" w:cs="Times New Roman"/>
          <w:sz w:val="24"/>
          <w:szCs w:val="24"/>
        </w:rPr>
        <w:t>Rychlost odhodu</w:t>
      </w:r>
      <w:r w:rsidR="004A1D72" w:rsidRPr="00A76D46">
        <w:rPr>
          <w:rStyle w:val="normaltextrun"/>
          <w:rFonts w:ascii="Times New Roman" w:hAnsi="Times New Roman" w:cs="Times New Roman"/>
          <w:sz w:val="24"/>
          <w:szCs w:val="24"/>
        </w:rPr>
        <w:t xml:space="preserve"> míčem</w:t>
      </w:r>
      <w:bookmarkEnd w:id="46"/>
    </w:p>
    <w:p w14:paraId="31646ECF" w14:textId="764C043F" w:rsidR="002E05F9" w:rsidRPr="00A76D46" w:rsidRDefault="002E05F9"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růměrn</w:t>
      </w:r>
      <w:r w:rsidR="00A476E6" w:rsidRPr="00A76D46">
        <w:rPr>
          <w:rFonts w:ascii="Times New Roman" w:hAnsi="Times New Roman" w:cs="Times New Roman"/>
          <w:sz w:val="24"/>
          <w:szCs w:val="24"/>
        </w:rPr>
        <w:t>á</w:t>
      </w:r>
      <w:r w:rsidRPr="00A76D46">
        <w:rPr>
          <w:rFonts w:ascii="Times New Roman" w:hAnsi="Times New Roman" w:cs="Times New Roman"/>
          <w:sz w:val="24"/>
          <w:szCs w:val="24"/>
        </w:rPr>
        <w:t xml:space="preserve"> výsled</w:t>
      </w:r>
      <w:r w:rsidR="00A476E6" w:rsidRPr="00A76D46">
        <w:rPr>
          <w:rFonts w:ascii="Times New Roman" w:hAnsi="Times New Roman" w:cs="Times New Roman"/>
          <w:sz w:val="24"/>
          <w:szCs w:val="24"/>
        </w:rPr>
        <w:t>ná rychlost</w:t>
      </w:r>
      <w:r w:rsidRPr="00A76D46">
        <w:rPr>
          <w:rFonts w:ascii="Times New Roman" w:hAnsi="Times New Roman" w:cs="Times New Roman"/>
          <w:sz w:val="24"/>
          <w:szCs w:val="24"/>
        </w:rPr>
        <w:t xml:space="preserve"> </w:t>
      </w:r>
      <w:r w:rsidR="00E242E1" w:rsidRPr="00A76D46">
        <w:rPr>
          <w:rFonts w:ascii="Times New Roman" w:hAnsi="Times New Roman" w:cs="Times New Roman"/>
          <w:sz w:val="24"/>
          <w:szCs w:val="24"/>
        </w:rPr>
        <w:t xml:space="preserve">odhodu </w:t>
      </w:r>
      <w:r w:rsidRPr="00A76D46">
        <w:rPr>
          <w:rFonts w:ascii="Times New Roman" w:hAnsi="Times New Roman" w:cs="Times New Roman"/>
          <w:sz w:val="24"/>
          <w:szCs w:val="24"/>
        </w:rPr>
        <w:t>39 testovaných hráčů činil</w:t>
      </w:r>
      <w:r w:rsidR="00A476E6" w:rsidRPr="00A76D46">
        <w:rPr>
          <w:rFonts w:ascii="Times New Roman" w:hAnsi="Times New Roman" w:cs="Times New Roman"/>
          <w:sz w:val="24"/>
          <w:szCs w:val="24"/>
        </w:rPr>
        <w:t>a</w:t>
      </w:r>
      <w:r w:rsidRPr="00A76D46">
        <w:rPr>
          <w:rFonts w:ascii="Times New Roman" w:hAnsi="Times New Roman" w:cs="Times New Roman"/>
          <w:sz w:val="24"/>
          <w:szCs w:val="24"/>
        </w:rPr>
        <w:t xml:space="preserve"> </w:t>
      </w:r>
      <w:r w:rsidR="004A6237" w:rsidRPr="00A76D46">
        <w:rPr>
          <w:rFonts w:ascii="Times New Roman" w:hAnsi="Times New Roman" w:cs="Times New Roman"/>
          <w:sz w:val="24"/>
          <w:szCs w:val="24"/>
          <w:u w:val="single"/>
        </w:rPr>
        <w:t>88,789</w:t>
      </w:r>
      <w:r w:rsidRPr="00A76D46">
        <w:rPr>
          <w:rFonts w:ascii="Times New Roman" w:hAnsi="Times New Roman" w:cs="Times New Roman"/>
          <w:sz w:val="24"/>
          <w:szCs w:val="24"/>
        </w:rPr>
        <w:t xml:space="preserve"> </w:t>
      </w:r>
      <w:r w:rsidR="004A6237" w:rsidRPr="00A76D46">
        <w:rPr>
          <w:rFonts w:ascii="Times New Roman" w:hAnsi="Times New Roman" w:cs="Times New Roman"/>
          <w:sz w:val="24"/>
          <w:szCs w:val="24"/>
        </w:rPr>
        <w:t>kilometrů za</w:t>
      </w:r>
      <w:r w:rsidR="00A476E6" w:rsidRPr="00A76D46">
        <w:rPr>
          <w:rFonts w:ascii="Times New Roman" w:hAnsi="Times New Roman" w:cs="Times New Roman"/>
          <w:sz w:val="24"/>
          <w:szCs w:val="24"/>
        </w:rPr>
        <w:t xml:space="preserve"> </w:t>
      </w:r>
      <w:r w:rsidR="004A6237" w:rsidRPr="00A76D46">
        <w:rPr>
          <w:rFonts w:ascii="Times New Roman" w:hAnsi="Times New Roman" w:cs="Times New Roman"/>
          <w:sz w:val="24"/>
          <w:szCs w:val="24"/>
        </w:rPr>
        <w:t>hodinu</w:t>
      </w:r>
      <w:r w:rsidRPr="00A76D46">
        <w:rPr>
          <w:rFonts w:ascii="Times New Roman" w:hAnsi="Times New Roman" w:cs="Times New Roman"/>
          <w:sz w:val="24"/>
          <w:szCs w:val="24"/>
        </w:rPr>
        <w:t>.</w:t>
      </w:r>
    </w:p>
    <w:p w14:paraId="48E74ECA" w14:textId="6A77095B" w:rsidR="009140A4" w:rsidRPr="00A76D46" w:rsidRDefault="00F25254" w:rsidP="00A76D46">
      <w:pPr>
        <w:pStyle w:val="Nadpis2"/>
        <w:spacing w:line="360" w:lineRule="auto"/>
        <w:jc w:val="both"/>
        <w:rPr>
          <w:rStyle w:val="normaltextrun"/>
          <w:rFonts w:ascii="Times New Roman" w:hAnsi="Times New Roman" w:cs="Times New Roman"/>
          <w:sz w:val="24"/>
          <w:szCs w:val="24"/>
        </w:rPr>
      </w:pPr>
      <w:bookmarkStart w:id="47" w:name="_Toc164160398"/>
      <w:r w:rsidRPr="00A76D46">
        <w:rPr>
          <w:rStyle w:val="normaltextrun"/>
          <w:rFonts w:ascii="Times New Roman" w:hAnsi="Times New Roman" w:cs="Times New Roman"/>
          <w:sz w:val="24"/>
          <w:szCs w:val="24"/>
        </w:rPr>
        <w:lastRenderedPageBreak/>
        <w:t>Horizontální skok</w:t>
      </w:r>
      <w:r w:rsidR="00E5740F" w:rsidRPr="00A76D46">
        <w:rPr>
          <w:rStyle w:val="normaltextrun"/>
          <w:rFonts w:ascii="Times New Roman" w:hAnsi="Times New Roman" w:cs="Times New Roman"/>
          <w:sz w:val="24"/>
          <w:szCs w:val="24"/>
        </w:rPr>
        <w:t>y</w:t>
      </w:r>
      <w:bookmarkEnd w:id="47"/>
    </w:p>
    <w:p w14:paraId="179E79B6" w14:textId="0A7632A2" w:rsidR="00A476E6" w:rsidRPr="00A76D46" w:rsidRDefault="00F40180"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růměrná výsledná </w:t>
      </w:r>
      <w:r w:rsidR="004A2331" w:rsidRPr="00A76D46">
        <w:rPr>
          <w:rFonts w:ascii="Times New Roman" w:hAnsi="Times New Roman" w:cs="Times New Roman"/>
          <w:sz w:val="24"/>
          <w:szCs w:val="24"/>
        </w:rPr>
        <w:t>dálka</w:t>
      </w:r>
      <w:r w:rsidR="00E242E1" w:rsidRPr="00A76D46">
        <w:rPr>
          <w:rFonts w:ascii="Times New Roman" w:hAnsi="Times New Roman" w:cs="Times New Roman"/>
          <w:sz w:val="24"/>
          <w:szCs w:val="24"/>
        </w:rPr>
        <w:t xml:space="preserve"> skoku</w:t>
      </w:r>
      <w:r w:rsidRPr="00A76D46">
        <w:rPr>
          <w:rFonts w:ascii="Times New Roman" w:hAnsi="Times New Roman" w:cs="Times New Roman"/>
          <w:sz w:val="24"/>
          <w:szCs w:val="24"/>
        </w:rPr>
        <w:t xml:space="preserve"> 39 testovaných hráčů</w:t>
      </w:r>
      <w:r w:rsidR="00CA3738" w:rsidRPr="00A76D46">
        <w:rPr>
          <w:rFonts w:ascii="Times New Roman" w:hAnsi="Times New Roman" w:cs="Times New Roman"/>
          <w:sz w:val="24"/>
          <w:szCs w:val="24"/>
        </w:rPr>
        <w:t xml:space="preserve"> při </w:t>
      </w:r>
      <w:r w:rsidR="00745F88" w:rsidRPr="00A76D46">
        <w:rPr>
          <w:rFonts w:ascii="Times New Roman" w:hAnsi="Times New Roman" w:cs="Times New Roman"/>
          <w:sz w:val="24"/>
          <w:szCs w:val="24"/>
        </w:rPr>
        <w:t>odrazu</w:t>
      </w:r>
      <w:r w:rsidR="00CA3738" w:rsidRPr="00A76D46">
        <w:rPr>
          <w:rFonts w:ascii="Times New Roman" w:hAnsi="Times New Roman" w:cs="Times New Roman"/>
          <w:sz w:val="24"/>
          <w:szCs w:val="24"/>
        </w:rPr>
        <w:t xml:space="preserve"> </w:t>
      </w:r>
      <w:r w:rsidR="002C5B80" w:rsidRPr="00A76D46">
        <w:rPr>
          <w:rFonts w:ascii="Times New Roman" w:hAnsi="Times New Roman" w:cs="Times New Roman"/>
          <w:sz w:val="24"/>
          <w:szCs w:val="24"/>
        </w:rPr>
        <w:t xml:space="preserve">snožmo </w:t>
      </w:r>
      <w:r w:rsidR="00CA3738" w:rsidRPr="00A76D46">
        <w:rPr>
          <w:rFonts w:ascii="Times New Roman" w:hAnsi="Times New Roman" w:cs="Times New Roman"/>
          <w:sz w:val="24"/>
          <w:szCs w:val="24"/>
        </w:rPr>
        <w:t xml:space="preserve">činila </w:t>
      </w:r>
      <w:r w:rsidR="00317870" w:rsidRPr="00A76D46">
        <w:rPr>
          <w:rFonts w:ascii="Times New Roman" w:hAnsi="Times New Roman" w:cs="Times New Roman"/>
          <w:sz w:val="24"/>
          <w:szCs w:val="24"/>
          <w:u w:val="single"/>
        </w:rPr>
        <w:t>229,179</w:t>
      </w:r>
      <w:r w:rsidR="00317870" w:rsidRPr="00A76D46">
        <w:rPr>
          <w:rFonts w:ascii="Times New Roman" w:hAnsi="Times New Roman" w:cs="Times New Roman"/>
          <w:sz w:val="24"/>
          <w:szCs w:val="24"/>
        </w:rPr>
        <w:t xml:space="preserve"> </w:t>
      </w:r>
      <w:r w:rsidR="00B244AF" w:rsidRPr="00A76D46">
        <w:rPr>
          <w:rFonts w:ascii="Times New Roman" w:hAnsi="Times New Roman" w:cs="Times New Roman"/>
          <w:sz w:val="24"/>
          <w:szCs w:val="24"/>
        </w:rPr>
        <w:t>centi</w:t>
      </w:r>
      <w:r w:rsidR="00317870" w:rsidRPr="00A76D46">
        <w:rPr>
          <w:rFonts w:ascii="Times New Roman" w:hAnsi="Times New Roman" w:cs="Times New Roman"/>
          <w:sz w:val="24"/>
          <w:szCs w:val="24"/>
        </w:rPr>
        <w:t>metrů.</w:t>
      </w:r>
    </w:p>
    <w:p w14:paraId="6BB0BB1A" w14:textId="3F667924" w:rsidR="002C5B80" w:rsidRPr="00A76D46" w:rsidRDefault="002C5B80"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růměrná výsledná </w:t>
      </w:r>
      <w:r w:rsidR="004A2331" w:rsidRPr="00A76D46">
        <w:rPr>
          <w:rFonts w:ascii="Times New Roman" w:hAnsi="Times New Roman" w:cs="Times New Roman"/>
          <w:sz w:val="24"/>
          <w:szCs w:val="24"/>
        </w:rPr>
        <w:t>dálka</w:t>
      </w:r>
      <w:r w:rsidRPr="00A76D46">
        <w:rPr>
          <w:rFonts w:ascii="Times New Roman" w:hAnsi="Times New Roman" w:cs="Times New Roman"/>
          <w:sz w:val="24"/>
          <w:szCs w:val="24"/>
        </w:rPr>
        <w:t xml:space="preserve"> skoku 39 testovaných hráčů při </w:t>
      </w:r>
      <w:r w:rsidR="00745F88" w:rsidRPr="00A76D46">
        <w:rPr>
          <w:rFonts w:ascii="Times New Roman" w:hAnsi="Times New Roman" w:cs="Times New Roman"/>
          <w:sz w:val="24"/>
          <w:szCs w:val="24"/>
        </w:rPr>
        <w:t>odrazu</w:t>
      </w:r>
      <w:r w:rsidRPr="00A76D46">
        <w:rPr>
          <w:rFonts w:ascii="Times New Roman" w:hAnsi="Times New Roman" w:cs="Times New Roman"/>
          <w:sz w:val="24"/>
          <w:szCs w:val="24"/>
        </w:rPr>
        <w:t xml:space="preserve"> z levé končetiny činila </w:t>
      </w:r>
      <w:r w:rsidR="00745F88" w:rsidRPr="00A76D46">
        <w:rPr>
          <w:rFonts w:ascii="Times New Roman" w:hAnsi="Times New Roman" w:cs="Times New Roman"/>
          <w:sz w:val="24"/>
          <w:szCs w:val="24"/>
          <w:u w:val="single"/>
        </w:rPr>
        <w:t>201,052</w:t>
      </w:r>
      <w:r w:rsidRPr="00A76D46">
        <w:rPr>
          <w:rFonts w:ascii="Times New Roman" w:hAnsi="Times New Roman" w:cs="Times New Roman"/>
          <w:sz w:val="24"/>
          <w:szCs w:val="24"/>
        </w:rPr>
        <w:t xml:space="preserve"> </w:t>
      </w:r>
      <w:r w:rsidR="00B244AF" w:rsidRPr="00A76D46">
        <w:rPr>
          <w:rFonts w:ascii="Times New Roman" w:hAnsi="Times New Roman" w:cs="Times New Roman"/>
          <w:sz w:val="24"/>
          <w:szCs w:val="24"/>
        </w:rPr>
        <w:t>centi</w:t>
      </w:r>
      <w:r w:rsidRPr="00A76D46">
        <w:rPr>
          <w:rFonts w:ascii="Times New Roman" w:hAnsi="Times New Roman" w:cs="Times New Roman"/>
          <w:sz w:val="24"/>
          <w:szCs w:val="24"/>
        </w:rPr>
        <w:t>metrů.</w:t>
      </w:r>
    </w:p>
    <w:p w14:paraId="49C3CF7F" w14:textId="5B1C580F" w:rsidR="00745F88" w:rsidRPr="00A76D46" w:rsidRDefault="00745F88"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růměrná výsledná dálka skoku 39 testovaných hráčů při </w:t>
      </w:r>
      <w:r w:rsidR="00775056" w:rsidRPr="00A76D46">
        <w:rPr>
          <w:rFonts w:ascii="Times New Roman" w:hAnsi="Times New Roman" w:cs="Times New Roman"/>
          <w:sz w:val="24"/>
          <w:szCs w:val="24"/>
        </w:rPr>
        <w:t>odrazu</w:t>
      </w:r>
      <w:r w:rsidRPr="00A76D46">
        <w:rPr>
          <w:rFonts w:ascii="Times New Roman" w:hAnsi="Times New Roman" w:cs="Times New Roman"/>
          <w:sz w:val="24"/>
          <w:szCs w:val="24"/>
        </w:rPr>
        <w:t xml:space="preserve"> z pravé končetiny činila </w:t>
      </w:r>
      <w:r w:rsidR="00775056" w:rsidRPr="00A76D46">
        <w:rPr>
          <w:rFonts w:ascii="Times New Roman" w:hAnsi="Times New Roman" w:cs="Times New Roman"/>
          <w:sz w:val="24"/>
          <w:szCs w:val="24"/>
          <w:u w:val="single"/>
        </w:rPr>
        <w:t>195,</w:t>
      </w:r>
      <w:r w:rsidR="00B244AF" w:rsidRPr="00A76D46">
        <w:rPr>
          <w:rFonts w:ascii="Times New Roman" w:hAnsi="Times New Roman" w:cs="Times New Roman"/>
          <w:sz w:val="24"/>
          <w:szCs w:val="24"/>
          <w:u w:val="single"/>
        </w:rPr>
        <w:t>474</w:t>
      </w:r>
      <w:r w:rsidRPr="00A76D46">
        <w:rPr>
          <w:rFonts w:ascii="Times New Roman" w:hAnsi="Times New Roman" w:cs="Times New Roman"/>
          <w:sz w:val="24"/>
          <w:szCs w:val="24"/>
        </w:rPr>
        <w:t xml:space="preserve"> </w:t>
      </w:r>
      <w:r w:rsidR="00B244AF" w:rsidRPr="00A76D46">
        <w:rPr>
          <w:rFonts w:ascii="Times New Roman" w:hAnsi="Times New Roman" w:cs="Times New Roman"/>
          <w:sz w:val="24"/>
          <w:szCs w:val="24"/>
        </w:rPr>
        <w:t>centi</w:t>
      </w:r>
      <w:r w:rsidRPr="00A76D46">
        <w:rPr>
          <w:rFonts w:ascii="Times New Roman" w:hAnsi="Times New Roman" w:cs="Times New Roman"/>
          <w:sz w:val="24"/>
          <w:szCs w:val="24"/>
        </w:rPr>
        <w:t>metrů.</w:t>
      </w:r>
    </w:p>
    <w:p w14:paraId="1B515190" w14:textId="40B78A04" w:rsidR="003309F6" w:rsidRPr="00A76D46" w:rsidRDefault="002360F7" w:rsidP="00A76D46">
      <w:pPr>
        <w:pStyle w:val="Nadpis2"/>
        <w:spacing w:line="360" w:lineRule="auto"/>
        <w:jc w:val="both"/>
        <w:rPr>
          <w:rFonts w:ascii="Times New Roman" w:hAnsi="Times New Roman" w:cs="Times New Roman"/>
          <w:sz w:val="24"/>
          <w:szCs w:val="24"/>
        </w:rPr>
      </w:pPr>
      <w:bookmarkStart w:id="48" w:name="_Toc164160399"/>
      <w:r w:rsidRPr="00A76D46">
        <w:rPr>
          <w:rFonts w:ascii="Times New Roman" w:hAnsi="Times New Roman" w:cs="Times New Roman"/>
          <w:sz w:val="24"/>
          <w:szCs w:val="24"/>
        </w:rPr>
        <w:t>Vertikální v</w:t>
      </w:r>
      <w:r w:rsidR="006F5B4C" w:rsidRPr="00A76D46">
        <w:rPr>
          <w:rFonts w:ascii="Times New Roman" w:hAnsi="Times New Roman" w:cs="Times New Roman"/>
          <w:sz w:val="24"/>
          <w:szCs w:val="24"/>
        </w:rPr>
        <w:t xml:space="preserve">ýskok </w:t>
      </w:r>
      <w:r w:rsidR="00BE189C" w:rsidRPr="00A76D46">
        <w:rPr>
          <w:rFonts w:ascii="Times New Roman" w:hAnsi="Times New Roman" w:cs="Times New Roman"/>
          <w:sz w:val="24"/>
          <w:szCs w:val="24"/>
        </w:rPr>
        <w:t>z</w:t>
      </w:r>
      <w:r w:rsidR="00DC36E2" w:rsidRPr="00A76D46">
        <w:rPr>
          <w:rFonts w:ascii="Times New Roman" w:hAnsi="Times New Roman" w:cs="Times New Roman"/>
          <w:sz w:val="24"/>
          <w:szCs w:val="24"/>
        </w:rPr>
        <w:t> </w:t>
      </w:r>
      <w:r w:rsidR="006F5B4C" w:rsidRPr="00A76D46">
        <w:rPr>
          <w:rFonts w:ascii="Times New Roman" w:hAnsi="Times New Roman" w:cs="Times New Roman"/>
          <w:sz w:val="24"/>
          <w:szCs w:val="24"/>
        </w:rPr>
        <w:t>protipoh</w:t>
      </w:r>
      <w:r w:rsidR="00BE189C" w:rsidRPr="00A76D46">
        <w:rPr>
          <w:rFonts w:ascii="Times New Roman" w:hAnsi="Times New Roman" w:cs="Times New Roman"/>
          <w:sz w:val="24"/>
          <w:szCs w:val="24"/>
        </w:rPr>
        <w:t>y</w:t>
      </w:r>
      <w:r w:rsidR="006F5B4C" w:rsidRPr="00A76D46">
        <w:rPr>
          <w:rFonts w:ascii="Times New Roman" w:hAnsi="Times New Roman" w:cs="Times New Roman"/>
          <w:sz w:val="24"/>
          <w:szCs w:val="24"/>
        </w:rPr>
        <w:t>bu</w:t>
      </w:r>
      <w:r w:rsidR="00DC36E2" w:rsidRPr="00A76D46">
        <w:rPr>
          <w:rFonts w:ascii="Times New Roman" w:hAnsi="Times New Roman" w:cs="Times New Roman"/>
          <w:sz w:val="24"/>
          <w:szCs w:val="24"/>
        </w:rPr>
        <w:t xml:space="preserve"> (CMJ)</w:t>
      </w:r>
      <w:bookmarkEnd w:id="48"/>
    </w:p>
    <w:p w14:paraId="1E044050" w14:textId="58CB64B2" w:rsidR="00E15B72" w:rsidRPr="00A76D46" w:rsidRDefault="00E15B72"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růměrná výsledná výška </w:t>
      </w:r>
      <w:r w:rsidR="00DC36E2" w:rsidRPr="00A76D46">
        <w:rPr>
          <w:rFonts w:ascii="Times New Roman" w:hAnsi="Times New Roman" w:cs="Times New Roman"/>
          <w:sz w:val="24"/>
          <w:szCs w:val="24"/>
        </w:rPr>
        <w:t>CMJ</w:t>
      </w:r>
      <w:r w:rsidRPr="00A76D46">
        <w:rPr>
          <w:rFonts w:ascii="Times New Roman" w:hAnsi="Times New Roman" w:cs="Times New Roman"/>
          <w:sz w:val="24"/>
          <w:szCs w:val="24"/>
        </w:rPr>
        <w:t xml:space="preserve"> 39 testovaných hráčů činila </w:t>
      </w:r>
      <w:r w:rsidR="00602709" w:rsidRPr="00A76D46">
        <w:rPr>
          <w:rFonts w:ascii="Times New Roman" w:hAnsi="Times New Roman" w:cs="Times New Roman"/>
          <w:sz w:val="24"/>
          <w:szCs w:val="24"/>
          <w:u w:val="single"/>
        </w:rPr>
        <w:t>42,219</w:t>
      </w:r>
      <w:r w:rsidRPr="00A76D46">
        <w:rPr>
          <w:rFonts w:ascii="Times New Roman" w:hAnsi="Times New Roman" w:cs="Times New Roman"/>
          <w:sz w:val="24"/>
          <w:szCs w:val="24"/>
        </w:rPr>
        <w:t xml:space="preserve"> </w:t>
      </w:r>
      <w:r w:rsidR="00602709" w:rsidRPr="00A76D46">
        <w:rPr>
          <w:rFonts w:ascii="Times New Roman" w:hAnsi="Times New Roman" w:cs="Times New Roman"/>
          <w:sz w:val="24"/>
          <w:szCs w:val="24"/>
        </w:rPr>
        <w:t>centi</w:t>
      </w:r>
      <w:r w:rsidRPr="00A76D46">
        <w:rPr>
          <w:rFonts w:ascii="Times New Roman" w:hAnsi="Times New Roman" w:cs="Times New Roman"/>
          <w:sz w:val="24"/>
          <w:szCs w:val="24"/>
        </w:rPr>
        <w:t xml:space="preserve">metrů.  </w:t>
      </w:r>
    </w:p>
    <w:p w14:paraId="4B8BD65D" w14:textId="64A7FC1E" w:rsidR="00BC73E4" w:rsidRPr="00A76D46" w:rsidRDefault="00BC73E4" w:rsidP="00A76D46">
      <w:pPr>
        <w:pStyle w:val="Nadpis1"/>
        <w:jc w:val="both"/>
        <w:rPr>
          <w:rFonts w:ascii="Times New Roman" w:hAnsi="Times New Roman" w:cs="Times New Roman"/>
          <w:sz w:val="24"/>
          <w:szCs w:val="24"/>
        </w:rPr>
      </w:pPr>
      <w:bookmarkStart w:id="49" w:name="_Toc164160400"/>
      <w:r w:rsidRPr="00A76D46">
        <w:rPr>
          <w:rStyle w:val="normaltextrun"/>
          <w:rFonts w:ascii="Times New Roman" w:hAnsi="Times New Roman" w:cs="Times New Roman"/>
          <w:sz w:val="24"/>
          <w:szCs w:val="24"/>
        </w:rPr>
        <w:t>D</w:t>
      </w:r>
      <w:r w:rsidR="00A8429E" w:rsidRPr="00A76D46">
        <w:rPr>
          <w:rStyle w:val="normaltextrun"/>
          <w:rFonts w:ascii="Times New Roman" w:hAnsi="Times New Roman" w:cs="Times New Roman"/>
          <w:sz w:val="24"/>
          <w:szCs w:val="24"/>
        </w:rPr>
        <w:t>ISKUZE</w:t>
      </w:r>
      <w:bookmarkEnd w:id="49"/>
    </w:p>
    <w:p w14:paraId="4EAB896C" w14:textId="09B55D09" w:rsidR="00BC73E4" w:rsidRPr="00A76D46" w:rsidRDefault="00A8429E" w:rsidP="00A76D46">
      <w:pPr>
        <w:pStyle w:val="Nadpis1"/>
        <w:jc w:val="both"/>
        <w:rPr>
          <w:rStyle w:val="eop"/>
          <w:rFonts w:ascii="Times New Roman" w:hAnsi="Times New Roman" w:cs="Times New Roman"/>
          <w:sz w:val="24"/>
          <w:szCs w:val="24"/>
        </w:rPr>
      </w:pPr>
      <w:bookmarkStart w:id="50" w:name="_Toc164160401"/>
      <w:r w:rsidRPr="00A76D46">
        <w:rPr>
          <w:rStyle w:val="normaltextrun"/>
          <w:rFonts w:ascii="Times New Roman" w:hAnsi="Times New Roman" w:cs="Times New Roman"/>
          <w:sz w:val="24"/>
          <w:szCs w:val="24"/>
        </w:rPr>
        <w:t>ZÁVĚR</w:t>
      </w:r>
      <w:bookmarkEnd w:id="50"/>
    </w:p>
    <w:p w14:paraId="2764BC37" w14:textId="2ACAEDA9" w:rsidR="00BF72AE" w:rsidRPr="00A76D46" w:rsidRDefault="00A8429E" w:rsidP="00A76D46">
      <w:pPr>
        <w:pStyle w:val="Nadpis1"/>
        <w:jc w:val="both"/>
        <w:rPr>
          <w:rFonts w:ascii="Times New Roman" w:hAnsi="Times New Roman" w:cs="Times New Roman"/>
          <w:sz w:val="24"/>
          <w:szCs w:val="24"/>
        </w:rPr>
      </w:pPr>
      <w:bookmarkStart w:id="51" w:name="_Toc164160402"/>
      <w:r w:rsidRPr="00A76D46">
        <w:rPr>
          <w:rFonts w:ascii="Times New Roman" w:hAnsi="Times New Roman" w:cs="Times New Roman"/>
          <w:sz w:val="24"/>
          <w:szCs w:val="24"/>
        </w:rPr>
        <w:t>ZKRATKY</w:t>
      </w:r>
      <w:bookmarkEnd w:id="51"/>
    </w:p>
    <w:p w14:paraId="25C3D3B2" w14:textId="1FBE1827" w:rsidR="00BC73E4" w:rsidRPr="00A76D46" w:rsidRDefault="00B06032" w:rsidP="00A76D46">
      <w:pPr>
        <w:pStyle w:val="Nadpis1"/>
        <w:jc w:val="both"/>
        <w:rPr>
          <w:rStyle w:val="normaltextrun"/>
          <w:rFonts w:ascii="Times New Roman" w:hAnsi="Times New Roman" w:cs="Times New Roman"/>
          <w:sz w:val="24"/>
          <w:szCs w:val="24"/>
        </w:rPr>
      </w:pPr>
      <w:bookmarkStart w:id="52" w:name="_Toc164160403"/>
      <w:r w:rsidRPr="00A76D46">
        <w:rPr>
          <w:rStyle w:val="normaltextrun"/>
          <w:rFonts w:ascii="Times New Roman" w:hAnsi="Times New Roman" w:cs="Times New Roman"/>
          <w:sz w:val="24"/>
          <w:szCs w:val="24"/>
        </w:rPr>
        <w:t>(</w:t>
      </w:r>
      <w:r w:rsidR="00A8429E" w:rsidRPr="00A76D46">
        <w:rPr>
          <w:rStyle w:val="normaltextrun"/>
          <w:rFonts w:ascii="Times New Roman" w:hAnsi="Times New Roman" w:cs="Times New Roman"/>
          <w:sz w:val="24"/>
          <w:szCs w:val="24"/>
        </w:rPr>
        <w:t>S</w:t>
      </w:r>
      <w:r w:rsidR="00DA71EA" w:rsidRPr="00A76D46">
        <w:rPr>
          <w:rStyle w:val="normaltextrun"/>
          <w:rFonts w:ascii="Times New Roman" w:hAnsi="Times New Roman" w:cs="Times New Roman"/>
          <w:sz w:val="24"/>
          <w:szCs w:val="24"/>
        </w:rPr>
        <w:t>TUDIE</w:t>
      </w:r>
      <w:r w:rsidR="004B3621" w:rsidRPr="00A76D46">
        <w:rPr>
          <w:rStyle w:val="normaltextrun"/>
          <w:rFonts w:ascii="Times New Roman" w:hAnsi="Times New Roman" w:cs="Times New Roman"/>
          <w:sz w:val="24"/>
          <w:szCs w:val="24"/>
        </w:rPr>
        <w:t xml:space="preserve"> k</w:t>
      </w:r>
      <w:r w:rsidRPr="00A76D46">
        <w:rPr>
          <w:rStyle w:val="normaltextrun"/>
          <w:rFonts w:ascii="Times New Roman" w:hAnsi="Times New Roman" w:cs="Times New Roman"/>
          <w:sz w:val="24"/>
          <w:szCs w:val="24"/>
        </w:rPr>
        <w:t xml:space="preserve"> celkové </w:t>
      </w:r>
      <w:r w:rsidR="004B3621" w:rsidRPr="00A76D46">
        <w:rPr>
          <w:rStyle w:val="normaltextrun"/>
          <w:rFonts w:ascii="Times New Roman" w:hAnsi="Times New Roman" w:cs="Times New Roman"/>
          <w:sz w:val="24"/>
          <w:szCs w:val="24"/>
        </w:rPr>
        <w:t>tabulce</w:t>
      </w:r>
      <w:r w:rsidRPr="00A76D46">
        <w:rPr>
          <w:rStyle w:val="normaltextrun"/>
          <w:rFonts w:ascii="Times New Roman" w:hAnsi="Times New Roman" w:cs="Times New Roman"/>
          <w:sz w:val="24"/>
          <w:szCs w:val="24"/>
        </w:rPr>
        <w:t>)</w:t>
      </w:r>
      <w:r w:rsidR="004B3621" w:rsidRPr="00A76D46">
        <w:rPr>
          <w:rStyle w:val="normaltextrun"/>
          <w:rFonts w:ascii="Times New Roman" w:hAnsi="Times New Roman" w:cs="Times New Roman"/>
          <w:sz w:val="24"/>
          <w:szCs w:val="24"/>
        </w:rPr>
        <w:t xml:space="preserve"> </w:t>
      </w:r>
      <w:r w:rsidRPr="00A76D46">
        <w:rPr>
          <w:rStyle w:val="normaltextrun"/>
          <w:rFonts w:ascii="Times New Roman" w:hAnsi="Times New Roman" w:cs="Times New Roman"/>
          <w:sz w:val="24"/>
          <w:szCs w:val="24"/>
        </w:rPr>
        <w:t>= jen pro orientaci</w:t>
      </w:r>
      <w:bookmarkEnd w:id="52"/>
    </w:p>
    <w:p w14:paraId="4723C75C"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Effects of high-intensity interval training and plyometric exercise on the physical fitness of junior male handball players</w:t>
      </w:r>
    </w:p>
    <w:p w14:paraId="42A3F41B"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Sex differences in the motor abilities of young male and female handball players</w:t>
      </w:r>
    </w:p>
    <w:p w14:paraId="26D887ED"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Effects of Combined Plyometric and Short Sprint With Change-of-Direction Training on Athletic Performance of Male U15 Handball Players“ (Hammami, Mehrez; Gaamouri, Nawel; Aloui, Gaith; Shephard, Roy J.; Chelly, Mohamed Souhaiel, 2021).</w:t>
      </w:r>
    </w:p>
    <w:p w14:paraId="5BE359F3"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Adherence to the Mediterranean diet, kinanthropometric characteristics and physical performance of young male handball players</w:t>
      </w:r>
    </w:p>
    <w:p w14:paraId="3BFEAABA"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SELECTION OF TALENTS IN HANDBALL: ANTHROPOMETRIC AND PERFORMANCE ANALYSIS</w:t>
      </w:r>
    </w:p>
    <w:p w14:paraId="33E8672E"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Reference Values of Physical Performance in Handball Players Aged 13–19 Years: Taking into Account Their Biological Maturity</w:t>
      </w:r>
    </w:p>
    <w:p w14:paraId="75CB1FBB"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Field Tests of Performance and Their Relationship to Age and Anthropometric Parameters in Adolescent Handball Players</w:t>
      </w:r>
    </w:p>
    <w:p w14:paraId="0C8D48D7"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Mediation Effect of Age Category on the Relationship between Body Composition and the Physical Fitness Profile in Youth Handball Players</w:t>
      </w:r>
    </w:p>
    <w:p w14:paraId="233015FB"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lastRenderedPageBreak/>
        <w:t>A multidisciplinary identification model for youth handbal</w:t>
      </w:r>
    </w:p>
    <w:p w14:paraId="06C808AB"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Differences in biological maturation, anthropometry and physical performance between playing positions in youth team handbal</w:t>
      </w:r>
    </w:p>
    <w:p w14:paraId="43012A5D"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Determinant Factors of Physical Performance and Specific Throwing in Handball Players of Different Ages</w:t>
      </w:r>
    </w:p>
    <w:p w14:paraId="1EC30C00"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A longitudinal study of multidimensional performance characteristics related to physical capacities in youth handbal</w:t>
      </w:r>
    </w:p>
    <w:p w14:paraId="3BB02A27"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hysical Fitness and Anthropometric Characteristics in Different Levels of Young Team Handball Players</w:t>
      </w:r>
    </w:p>
    <w:p w14:paraId="704DDEF3"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Anthropometric and Physical Performance of Youth Handball Players: The Role of the Relative Age</w:t>
      </w:r>
    </w:p>
    <w:p w14:paraId="766F06BC"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hysical Characteristics and Abilities of Junior Elite Male and Female Handball Players</w:t>
      </w:r>
    </w:p>
    <w:p w14:paraId="1C62613F"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The effect of a sand surface on physical performance responses of junior male handball players to plyometric training</w:t>
      </w:r>
    </w:p>
    <w:p w14:paraId="0539669D"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laying level and playing position differences of anthropometric and physical fitness characteristics in elite junior handball players</w:t>
      </w:r>
    </w:p>
    <w:p w14:paraId="06223568"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Relationship Between Interlimb Asymmetries and Speed and Change of Direction Speed in Youth Handball Players</w:t>
      </w:r>
    </w:p>
    <w:p w14:paraId="69679C3D"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A comparative study between talented young Greek and German handball players in some physical and anthropometric characteristics</w:t>
      </w:r>
    </w:p>
    <w:p w14:paraId="46E1B89C"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Generic anthropometric and performance characteristics among elite adolescent boys in nine different sports</w:t>
      </w:r>
    </w:p>
    <w:p w14:paraId="5C741A74"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Anthropometric analysis and performance characteristics to predict selection in young male and female handball players</w:t>
      </w:r>
    </w:p>
    <w:p w14:paraId="6D27AF8D"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The Use of Anthropometric and Skill Data to Identify Talented Adolescent Team Handball Athletes</w:t>
      </w:r>
    </w:p>
    <w:p w14:paraId="2686A524"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Relationship between speed, strength and jumping abilities in elite junior handball players</w:t>
      </w:r>
    </w:p>
    <w:p w14:paraId="167A25BB" w14:textId="77777777"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Jumping-based Asymmetries are Negatively Associated with Jump, Change of Direction, and Repeated Sprint Performance, but not Linear Speed, in Adolescent Handball Athletes</w:t>
      </w:r>
    </w:p>
    <w:p w14:paraId="1F90B539" w14:textId="03D8CCE9" w:rsidR="00BA65D5" w:rsidRPr="00A76D46" w:rsidRDefault="00BA65D5" w:rsidP="00A76D46">
      <w:pPr>
        <w:pStyle w:val="Odstavecseseznamem"/>
        <w:numPr>
          <w:ilvl w:val="0"/>
          <w:numId w:val="6"/>
        </w:num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Physical and physiological characteristics in male team handball players by playing position - Does age matter?</w:t>
      </w:r>
    </w:p>
    <w:p w14:paraId="57E8B11B" w14:textId="29D6C4BB" w:rsidR="00BC73E4" w:rsidRPr="00A76D46" w:rsidRDefault="00A8429E" w:rsidP="00A76D46">
      <w:pPr>
        <w:pStyle w:val="Nadpis1"/>
        <w:jc w:val="both"/>
        <w:rPr>
          <w:rStyle w:val="normaltextrun"/>
          <w:rFonts w:ascii="Times New Roman" w:hAnsi="Times New Roman" w:cs="Times New Roman"/>
          <w:sz w:val="24"/>
          <w:szCs w:val="24"/>
        </w:rPr>
      </w:pPr>
      <w:bookmarkStart w:id="53" w:name="_Toc164160404"/>
      <w:r w:rsidRPr="00A76D46">
        <w:rPr>
          <w:rStyle w:val="normaltextrun"/>
          <w:rFonts w:ascii="Times New Roman" w:hAnsi="Times New Roman" w:cs="Times New Roman"/>
          <w:sz w:val="24"/>
          <w:szCs w:val="24"/>
        </w:rPr>
        <w:lastRenderedPageBreak/>
        <w:t>SEZNAM POUŽITÉ LITERATURY</w:t>
      </w:r>
      <w:bookmarkEnd w:id="53"/>
    </w:p>
    <w:p w14:paraId="082D4E3E"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begin"/>
      </w:r>
      <w:r w:rsidRPr="00A76D46">
        <w:rPr>
          <w:rFonts w:ascii="Times New Roman" w:hAnsi="Times New Roman" w:cs="Times New Roman"/>
          <w:sz w:val="24"/>
          <w:szCs w:val="24"/>
        </w:rPr>
        <w:instrText xml:space="preserve"> ADDIN ZOTERO_BIBL {"uncited":[],"omitted":[],"custom":[]} CSL_BIBLIOGRAPHY </w:instrText>
      </w:r>
      <w:r w:rsidRPr="00A76D46">
        <w:rPr>
          <w:rFonts w:ascii="Times New Roman" w:hAnsi="Times New Roman" w:cs="Times New Roman"/>
          <w:sz w:val="24"/>
          <w:szCs w:val="24"/>
        </w:rPr>
        <w:fldChar w:fldCharType="separate"/>
      </w:r>
      <w:r w:rsidRPr="00A76D46">
        <w:rPr>
          <w:rFonts w:ascii="Times New Roman" w:hAnsi="Times New Roman" w:cs="Times New Roman"/>
          <w:sz w:val="24"/>
          <w:szCs w:val="24"/>
        </w:rPr>
        <w:t xml:space="preserve">AOUICHAOUI, Chirine, Samir KRICHEN, Mohamed TOUNSI, Achraf AMMAR, Oussama TABKA, Salem CHATTI, Monia ZAOUALI, Mohamed ZOUCH a Yassine TRABELSI, 2024. Reference Values of Physical Performance in Handball Players Aged 13–19 Years: Taking into Account Their Biological Maturity. </w:t>
      </w:r>
      <w:r w:rsidRPr="00A76D46">
        <w:rPr>
          <w:rFonts w:ascii="Times New Roman" w:hAnsi="Times New Roman" w:cs="Times New Roman"/>
          <w:i/>
          <w:iCs/>
          <w:sz w:val="24"/>
          <w:szCs w:val="24"/>
        </w:rPr>
        <w:t>Clinics and Practice</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14</w:t>
      </w:r>
      <w:r w:rsidRPr="00A76D46">
        <w:rPr>
          <w:rFonts w:ascii="Times New Roman" w:hAnsi="Times New Roman" w:cs="Times New Roman"/>
          <w:sz w:val="24"/>
          <w:szCs w:val="24"/>
        </w:rPr>
        <w:t>(1), 305–326. ISSN 2039-7283. Dostupné z: doi:10.3390/clinpract14010024</w:t>
      </w:r>
    </w:p>
    <w:p w14:paraId="4D1F5A4B"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BOMPA, Tudor O., 1999. </w:t>
      </w:r>
      <w:r w:rsidRPr="00A76D46">
        <w:rPr>
          <w:rFonts w:ascii="Times New Roman" w:hAnsi="Times New Roman" w:cs="Times New Roman"/>
          <w:i/>
          <w:iCs/>
          <w:sz w:val="24"/>
          <w:szCs w:val="24"/>
        </w:rPr>
        <w:t>Periodization Training for Sports</w:t>
      </w:r>
      <w:r w:rsidRPr="00A76D46">
        <w:rPr>
          <w:rFonts w:ascii="Times New Roman" w:hAnsi="Times New Roman" w:cs="Times New Roman"/>
          <w:sz w:val="24"/>
          <w:szCs w:val="24"/>
        </w:rPr>
        <w:t xml:space="preserve">. B.m.: Human Kinetics. ISBN 978-0-88011-840-8. </w:t>
      </w:r>
    </w:p>
    <w:p w14:paraId="46D7CACF"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CAMACHO-CARDENOSA, Alba, Marta CAMACHO-CARDENOSA, Adrián GONZÁLEZ-CUSTODIO, Ismael MARTÍNEZ-GUARDADO, Rafael TIMÓN, Guillermo OLCINA a Javier BRAZO-SAYAVERA, 2018. Anthropometric and Physical Performance of Youth Handball Players: The Role of the Relative Age. </w:t>
      </w:r>
      <w:r w:rsidRPr="00A76D46">
        <w:rPr>
          <w:rFonts w:ascii="Times New Roman" w:hAnsi="Times New Roman" w:cs="Times New Roman"/>
          <w:i/>
          <w:iCs/>
          <w:sz w:val="24"/>
          <w:szCs w:val="24"/>
        </w:rPr>
        <w:t>Sports</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6</w:t>
      </w:r>
      <w:r w:rsidRPr="00A76D46">
        <w:rPr>
          <w:rFonts w:ascii="Times New Roman" w:hAnsi="Times New Roman" w:cs="Times New Roman"/>
          <w:sz w:val="24"/>
          <w:szCs w:val="24"/>
        </w:rPr>
        <w:t>(2), 47. ISSN 2075-4663. Dostupné z: doi:10.3390/sports6020047</w:t>
      </w:r>
    </w:p>
    <w:p w14:paraId="5F8C3FB0"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ČELIKOVSKÝ, Stanislav, 1979. </w:t>
      </w:r>
      <w:r w:rsidRPr="00A76D46">
        <w:rPr>
          <w:rFonts w:ascii="Times New Roman" w:hAnsi="Times New Roman" w:cs="Times New Roman"/>
          <w:i/>
          <w:iCs/>
          <w:sz w:val="24"/>
          <w:szCs w:val="24"/>
        </w:rPr>
        <w:t>Antropomotorika: Pro studující tělesnou výchovu</w:t>
      </w:r>
      <w:r w:rsidRPr="00A76D46">
        <w:rPr>
          <w:rFonts w:ascii="Times New Roman" w:hAnsi="Times New Roman" w:cs="Times New Roman"/>
          <w:sz w:val="24"/>
          <w:szCs w:val="24"/>
        </w:rPr>
        <w:t xml:space="preserve">. B.m.: Státní pedagogické nakladatelství. </w:t>
      </w:r>
    </w:p>
    <w:p w14:paraId="227430A2"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DOVALIL, Josef, CHOUTKA, MIROSLAV, SVOBODA, BOHUMIL, HOŠEK, VÁCLAV, PERIČ, TOMÁŠ, POTMĚŠIL, JAROSLAV, VRÁNOVÁ, JANA, a BUNC, VÁCLAV, 2002. </w:t>
      </w:r>
      <w:r w:rsidRPr="00A76D46">
        <w:rPr>
          <w:rFonts w:ascii="Times New Roman" w:hAnsi="Times New Roman" w:cs="Times New Roman"/>
          <w:i/>
          <w:iCs/>
          <w:sz w:val="24"/>
          <w:szCs w:val="24"/>
        </w:rPr>
        <w:t>Výkon a trénink ve sportu</w:t>
      </w:r>
      <w:r w:rsidRPr="00A76D46">
        <w:rPr>
          <w:rFonts w:ascii="Times New Roman" w:hAnsi="Times New Roman" w:cs="Times New Roman"/>
          <w:sz w:val="24"/>
          <w:szCs w:val="24"/>
        </w:rPr>
        <w:t xml:space="preserve">. Vyd. 1. Praha: Olympia. ISBN 978-80-7033-760-8. </w:t>
      </w:r>
    </w:p>
    <w:p w14:paraId="5E7A8DB1"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EL-DIN, Hamdy, Ilias ZAPARTIDIS a Ibrahim HASSAN, 2011. A comparative study between talented young Greek and German handball players in some physical and anthropometric characteristics. </w:t>
      </w:r>
      <w:r w:rsidRPr="00A76D46">
        <w:rPr>
          <w:rFonts w:ascii="Times New Roman" w:hAnsi="Times New Roman" w:cs="Times New Roman"/>
          <w:i/>
          <w:iCs/>
          <w:sz w:val="24"/>
          <w:szCs w:val="24"/>
        </w:rPr>
        <w:t>Biology of Sport</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28</w:t>
      </w:r>
      <w:r w:rsidRPr="00A76D46">
        <w:rPr>
          <w:rFonts w:ascii="Times New Roman" w:hAnsi="Times New Roman" w:cs="Times New Roman"/>
          <w:sz w:val="24"/>
          <w:szCs w:val="24"/>
        </w:rPr>
        <w:t>, 245–248. Dostupné z: doi:10.5604/965488</w:t>
      </w:r>
    </w:p>
    <w:p w14:paraId="1E9AAD26"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FERNÁNDEZ-ROMERO, Juan J., Helena Vila SUÁREZ a Jose M</w:t>
      </w:r>
      <w:r w:rsidRPr="00A76D46">
        <w:rPr>
          <w:rFonts w:ascii="Times New Roman" w:hAnsi="Times New Roman" w:cs="Times New Roman"/>
          <w:sz w:val="24"/>
          <w:szCs w:val="24"/>
          <w:vertAlign w:val="superscript"/>
        </w:rPr>
        <w:t>a</w:t>
      </w:r>
      <w:r w:rsidRPr="00A76D46">
        <w:rPr>
          <w:rFonts w:ascii="Times New Roman" w:hAnsi="Times New Roman" w:cs="Times New Roman"/>
          <w:sz w:val="24"/>
          <w:szCs w:val="24"/>
        </w:rPr>
        <w:t xml:space="preserve"> CANCELA, 2016. Anthropometric analysis and performance characteristics to predict selection in young male and female handball players. </w:t>
      </w:r>
      <w:r w:rsidRPr="00A76D46">
        <w:rPr>
          <w:rFonts w:ascii="Times New Roman" w:hAnsi="Times New Roman" w:cs="Times New Roman"/>
          <w:i/>
          <w:iCs/>
          <w:sz w:val="24"/>
          <w:szCs w:val="24"/>
        </w:rPr>
        <w:t>Motriz: Revista de Educação Física</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22</w:t>
      </w:r>
      <w:r w:rsidRPr="00A76D46">
        <w:rPr>
          <w:rFonts w:ascii="Times New Roman" w:hAnsi="Times New Roman" w:cs="Times New Roman"/>
          <w:sz w:val="24"/>
          <w:szCs w:val="24"/>
        </w:rPr>
        <w:t>, 0283–0289. ISSN 1980-6574. Dostupné z: doi:10.1590/S1980-6574201600040011</w:t>
      </w:r>
    </w:p>
    <w:p w14:paraId="2EF14939"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FERNÁNDEZ-ROMERO, Juan José, Helena Vila SUÁREZ a Jose María Cancela CARRAL, 2017. SELECTION OF TALENTS IN HANDBALL: ANTHROPOMETRIC AND </w:t>
      </w:r>
      <w:r w:rsidRPr="00A76D46">
        <w:rPr>
          <w:rFonts w:ascii="Times New Roman" w:hAnsi="Times New Roman" w:cs="Times New Roman"/>
          <w:sz w:val="24"/>
          <w:szCs w:val="24"/>
        </w:rPr>
        <w:lastRenderedPageBreak/>
        <w:t xml:space="preserve">PERFORMANCE ANALYSIS. </w:t>
      </w:r>
      <w:r w:rsidRPr="00A76D46">
        <w:rPr>
          <w:rFonts w:ascii="Times New Roman" w:hAnsi="Times New Roman" w:cs="Times New Roman"/>
          <w:i/>
          <w:iCs/>
          <w:sz w:val="24"/>
          <w:szCs w:val="24"/>
        </w:rPr>
        <w:t>Revista Brasileira de Medicina do Esporte</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23</w:t>
      </w:r>
      <w:r w:rsidRPr="00A76D46">
        <w:rPr>
          <w:rFonts w:ascii="Times New Roman" w:hAnsi="Times New Roman" w:cs="Times New Roman"/>
          <w:sz w:val="24"/>
          <w:szCs w:val="24"/>
        </w:rPr>
        <w:t>, 361–365. ISSN 1517-8692, 1806-9940. Dostupné z: doi:10.1590/1517-869220172305141727</w:t>
      </w:r>
    </w:p>
    <w:p w14:paraId="7992CEF1"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HÁJEK, Jeroným, 2001. </w:t>
      </w:r>
      <w:r w:rsidRPr="00A76D46">
        <w:rPr>
          <w:rFonts w:ascii="Times New Roman" w:hAnsi="Times New Roman" w:cs="Times New Roman"/>
          <w:i/>
          <w:iCs/>
          <w:sz w:val="24"/>
          <w:szCs w:val="24"/>
        </w:rPr>
        <w:t>Antropomotorika</w:t>
      </w:r>
      <w:r w:rsidRPr="00A76D46">
        <w:rPr>
          <w:rFonts w:ascii="Times New Roman" w:hAnsi="Times New Roman" w:cs="Times New Roman"/>
          <w:sz w:val="24"/>
          <w:szCs w:val="24"/>
        </w:rPr>
        <w:t xml:space="preserve">. Praha: Univerzita Karlova, Pedagogická fakulta. ISBN 978-80-7290-063-3. </w:t>
      </w:r>
    </w:p>
    <w:p w14:paraId="1019FF72"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HAMMAMI, M., N. GAAMOURI, R. RAMIREZ-CAMPILLO, R.J. SHEPHARD, N.L. BRAGAZZI, M.S. CHELLY, B. KNECHTLE a S. GAIED, 2021. Effects of high-intensity interval training and plyometric exercise on the physical fitness of junior male handball players. </w:t>
      </w:r>
      <w:r w:rsidRPr="00A76D46">
        <w:rPr>
          <w:rFonts w:ascii="Times New Roman" w:hAnsi="Times New Roman" w:cs="Times New Roman"/>
          <w:i/>
          <w:iCs/>
          <w:sz w:val="24"/>
          <w:szCs w:val="24"/>
        </w:rPr>
        <w:t>European Review for Medical and Pharmacological Sciences</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25</w:t>
      </w:r>
      <w:r w:rsidRPr="00A76D46">
        <w:rPr>
          <w:rFonts w:ascii="Times New Roman" w:hAnsi="Times New Roman" w:cs="Times New Roman"/>
          <w:sz w:val="24"/>
          <w:szCs w:val="24"/>
        </w:rPr>
        <w:t>(23), 7380–7389. ISSN 1128-3602, 2284-0729. Dostupné z: doi:10.26355/eurrev_202112_27434</w:t>
      </w:r>
    </w:p>
    <w:p w14:paraId="506970AF"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HAMMAMI, Mehrez, Nicola Luigi BRAGAZZI, Souhail HERMASSI, Nawel GAAMOURI, Ridha AOUADI, Roy J. SHEPHARD a Mohamed Souhaiel CHELLY, 2020. The effect of a sand surface on physical performance responses of junior male handball players to plyometric training. </w:t>
      </w:r>
      <w:r w:rsidRPr="00A76D46">
        <w:rPr>
          <w:rFonts w:ascii="Times New Roman" w:hAnsi="Times New Roman" w:cs="Times New Roman"/>
          <w:i/>
          <w:iCs/>
          <w:sz w:val="24"/>
          <w:szCs w:val="24"/>
        </w:rPr>
        <w:t>BMC Sports Science, Medicine and Rehabilitation</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12</w:t>
      </w:r>
      <w:r w:rsidRPr="00A76D46">
        <w:rPr>
          <w:rFonts w:ascii="Times New Roman" w:hAnsi="Times New Roman" w:cs="Times New Roman"/>
          <w:sz w:val="24"/>
          <w:szCs w:val="24"/>
        </w:rPr>
        <w:t>(1), 26. ISSN 2052-1847. Dostupné z: doi:10.1186/s13102-020-00176-x</w:t>
      </w:r>
    </w:p>
    <w:p w14:paraId="7814D338"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HAMMAMI, Mehrez, Nawel GAAMOURI, Gaith ALOUI, Roy J. SHEPHARD a Mohamed Souhaiel CHELLY, 2019a. Effects of Combined Plyometric and Short Sprint With Change-of-Direction Training on Athletic Performance of Male U15 Handball Players. </w:t>
      </w:r>
      <w:r w:rsidRPr="00A76D46">
        <w:rPr>
          <w:rFonts w:ascii="Times New Roman" w:hAnsi="Times New Roman" w:cs="Times New Roman"/>
          <w:i/>
          <w:iCs/>
          <w:sz w:val="24"/>
          <w:szCs w:val="24"/>
        </w:rPr>
        <w:t>Journal of Strength and Conditioning Research</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33</w:t>
      </w:r>
      <w:r w:rsidRPr="00A76D46">
        <w:rPr>
          <w:rFonts w:ascii="Times New Roman" w:hAnsi="Times New Roman" w:cs="Times New Roman"/>
          <w:sz w:val="24"/>
          <w:szCs w:val="24"/>
        </w:rPr>
        <w:t>(3), 662–675. ISSN 1064-8011. Dostupné z: doi:10.1519/JSC.0000000000002870</w:t>
      </w:r>
    </w:p>
    <w:p w14:paraId="51F80FE4"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HAMMAMI, Mehrez, Souhail HERMASSI, Nawel GAAMOURI, Gaith ALOUI, Paul COMFORT, Roy J. SHEPHARD a Mohamed Souhaiel CHELLY, 2019b. Field Tests of Performance and Their Relationship to Age and Anthropometric Parameters in Adolescent Handball Players. </w:t>
      </w:r>
      <w:r w:rsidRPr="00A76D46">
        <w:rPr>
          <w:rFonts w:ascii="Times New Roman" w:hAnsi="Times New Roman" w:cs="Times New Roman"/>
          <w:i/>
          <w:iCs/>
          <w:sz w:val="24"/>
          <w:szCs w:val="24"/>
        </w:rPr>
        <w:t>Frontiers in Physiology</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10</w:t>
      </w:r>
      <w:r w:rsidRPr="00A76D46">
        <w:rPr>
          <w:rFonts w:ascii="Times New Roman" w:hAnsi="Times New Roman" w:cs="Times New Roman"/>
          <w:sz w:val="24"/>
          <w:szCs w:val="24"/>
        </w:rPr>
        <w:t xml:space="preserve"> [vid. 2024-03-01]. ISSN 1664-042X. Dostupné z: https://www.frontiersin.org/journals/physiology/articles/10.3389/fphys.2019.01124</w:t>
      </w:r>
    </w:p>
    <w:p w14:paraId="3486841B"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HAVLÍČKOVÁ, Ladislava, 1999. </w:t>
      </w:r>
      <w:r w:rsidRPr="00A76D46">
        <w:rPr>
          <w:rFonts w:ascii="Times New Roman" w:hAnsi="Times New Roman" w:cs="Times New Roman"/>
          <w:i/>
          <w:iCs/>
          <w:sz w:val="24"/>
          <w:szCs w:val="24"/>
        </w:rPr>
        <w:t>Fyziologie tělesné zátěže I.: obecná část</w:t>
      </w:r>
      <w:r w:rsidRPr="00A76D46">
        <w:rPr>
          <w:rFonts w:ascii="Times New Roman" w:hAnsi="Times New Roman" w:cs="Times New Roman"/>
          <w:sz w:val="24"/>
          <w:szCs w:val="24"/>
        </w:rPr>
        <w:t xml:space="preserve">. B.m.: Karolinum. ISBN 978-80-7184-875-2. </w:t>
      </w:r>
    </w:p>
    <w:p w14:paraId="2786D754"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lastRenderedPageBreak/>
        <w:t xml:space="preserve">CHOUTKA, M., 1983. </w:t>
      </w:r>
      <w:r w:rsidRPr="00A76D46">
        <w:rPr>
          <w:rFonts w:ascii="Times New Roman" w:hAnsi="Times New Roman" w:cs="Times New Roman"/>
          <w:i/>
          <w:iCs/>
          <w:sz w:val="24"/>
          <w:szCs w:val="24"/>
        </w:rPr>
        <w:t>Teorie a didaktika sportu</w:t>
      </w:r>
      <w:r w:rsidRPr="00A76D46">
        <w:rPr>
          <w:rFonts w:ascii="Times New Roman" w:hAnsi="Times New Roman" w:cs="Times New Roman"/>
          <w:sz w:val="24"/>
          <w:szCs w:val="24"/>
        </w:rPr>
        <w:t xml:space="preserve"> [online]. B.m.: Státní pedagogické nakl. Edice Učebnice pro vysoké školy. Dostupné z: https://books.google.cz/books?id=hEJHN4ICUpEC</w:t>
      </w:r>
    </w:p>
    <w:p w14:paraId="7AFF6AFB"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INGEBRIGTSEN, Jørgen a Ian JEFFREYS, 2012. Relationship between speed, strength and jumping abilities in elite junior handball players [online]. [vid. 2024-03-08]. Dostupné z: https://nordopen.nord.no/nord-xmlui/handle/11250/286459</w:t>
      </w:r>
    </w:p>
    <w:p w14:paraId="33B82B9A"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INGEBRIGTSEN, Jørgen, Ian JEFFREYS a Stein RODAHL, 2013. Physical Characteristics and Abilities of Junior Elite Male and Female Handball Players. </w:t>
      </w:r>
      <w:r w:rsidRPr="00A76D46">
        <w:rPr>
          <w:rFonts w:ascii="Times New Roman" w:hAnsi="Times New Roman" w:cs="Times New Roman"/>
          <w:i/>
          <w:iCs/>
          <w:sz w:val="24"/>
          <w:szCs w:val="24"/>
        </w:rPr>
        <w:t>The Journal of Strength &amp; Conditioning Research</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27</w:t>
      </w:r>
      <w:r w:rsidRPr="00A76D46">
        <w:rPr>
          <w:rFonts w:ascii="Times New Roman" w:hAnsi="Times New Roman" w:cs="Times New Roman"/>
          <w:sz w:val="24"/>
          <w:szCs w:val="24"/>
        </w:rPr>
        <w:t>(2), 302. ISSN 1064-8011. Dostupné z: doi:10.1519/JSC.0b013e318254899f</w:t>
      </w:r>
    </w:p>
    <w:p w14:paraId="3B6D75B5"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LEHNERT, Michal, 2010. </w:t>
      </w:r>
      <w:r w:rsidRPr="00A76D46">
        <w:rPr>
          <w:rFonts w:ascii="Times New Roman" w:hAnsi="Times New Roman" w:cs="Times New Roman"/>
          <w:i/>
          <w:iCs/>
          <w:sz w:val="24"/>
          <w:szCs w:val="24"/>
        </w:rPr>
        <w:t>Trénink kondice ve sportu</w:t>
      </w:r>
      <w:r w:rsidRPr="00A76D46">
        <w:rPr>
          <w:rFonts w:ascii="Times New Roman" w:hAnsi="Times New Roman" w:cs="Times New Roman"/>
          <w:sz w:val="24"/>
          <w:szCs w:val="24"/>
        </w:rPr>
        <w:t xml:space="preserve"> [online]. B.m.: Univerzita Palackého v Olomouci [vid. 2024-04-09]. ISBN 978-80-244-2614-3. Dostupné z: https://is.muni.cz/publication/936775/cs/Trenink-kondice-ve-sportu/Lehnert</w:t>
      </w:r>
    </w:p>
    <w:p w14:paraId="71497485"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LEHNERT, Michal, Jiří NOVOSAD a Filip NEULS, 2001. </w:t>
      </w:r>
      <w:r w:rsidRPr="00A76D46">
        <w:rPr>
          <w:rFonts w:ascii="Times New Roman" w:hAnsi="Times New Roman" w:cs="Times New Roman"/>
          <w:i/>
          <w:iCs/>
          <w:sz w:val="24"/>
          <w:szCs w:val="24"/>
        </w:rPr>
        <w:t>Základy sportovního tréninku.</w:t>
      </w:r>
      <w:r w:rsidRPr="00A76D46">
        <w:rPr>
          <w:rFonts w:ascii="Times New Roman" w:hAnsi="Times New Roman" w:cs="Times New Roman"/>
          <w:sz w:val="24"/>
          <w:szCs w:val="24"/>
        </w:rPr>
        <w:t xml:space="preserve"> [online]. B.m.: Hanex [vid. 2024-04-08]. ISBN 978-80-85783-33-9. Dostupné z: https://is.muni.cz/publication/511938/cs/Zaklady-sportovniho-treninku/Lehnert-Novosad-Neuls</w:t>
      </w:r>
    </w:p>
    <w:p w14:paraId="2A08155E"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MADRUGA, Marc, Chris BISHOP, Paul READ, Jason LAKE, Jon BRAZIER a Daniel ROMERO-RODRÍGUEZ, 2019. Jumping-based Asymmetries are Negatively Associated with Jump, Change of Direction, and Repeated Sprint Performance, but not Linear Speed, in Adolescent Handball Athletes. </w:t>
      </w:r>
      <w:r w:rsidRPr="00A76D46">
        <w:rPr>
          <w:rFonts w:ascii="Times New Roman" w:hAnsi="Times New Roman" w:cs="Times New Roman"/>
          <w:i/>
          <w:iCs/>
          <w:sz w:val="24"/>
          <w:szCs w:val="24"/>
        </w:rPr>
        <w:t>Journal of Human Kinetics</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71</w:t>
      </w:r>
      <w:r w:rsidRPr="00A76D46">
        <w:rPr>
          <w:rFonts w:ascii="Times New Roman" w:hAnsi="Times New Roman" w:cs="Times New Roman"/>
          <w:sz w:val="24"/>
          <w:szCs w:val="24"/>
        </w:rPr>
        <w:t>. Dostupné z: doi:10.2478/hukin-2019-0095</w:t>
      </w:r>
    </w:p>
    <w:p w14:paraId="13288527"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MADRUGA-PARERA, Marc, Chris BISHOP, Marco BEATO, Azahara FORT-VANMEERHAEGHE, Oliver GONZALO-SKOK a Daniel ROMERO-RODRÍGUEZ, 2021. Relationship Between Interlimb Asymmetries and Speed and Change of Direction Speed in Youth Handball Players. </w:t>
      </w:r>
      <w:r w:rsidRPr="00A76D46">
        <w:rPr>
          <w:rFonts w:ascii="Times New Roman" w:hAnsi="Times New Roman" w:cs="Times New Roman"/>
          <w:i/>
          <w:iCs/>
          <w:sz w:val="24"/>
          <w:szCs w:val="24"/>
        </w:rPr>
        <w:t>Journal of Strength and Conditioning Research</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35</w:t>
      </w:r>
      <w:r w:rsidRPr="00A76D46">
        <w:rPr>
          <w:rFonts w:ascii="Times New Roman" w:hAnsi="Times New Roman" w:cs="Times New Roman"/>
          <w:sz w:val="24"/>
          <w:szCs w:val="24"/>
        </w:rPr>
        <w:t>(12), 3482–3490. ISSN 1064-8011. Dostupné z: doi:10.1519/JSC.0000000000003328</w:t>
      </w:r>
    </w:p>
    <w:p w14:paraId="1488E005"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MATTHYS, Stijn P. J., Roel VAEYENS, Joric VANDENDRIESSCHE, Barbara VANDORPE, Johan PION, Aaron J. COUTTS, Matthieu LENOIR a Renaat M. </w:t>
      </w:r>
      <w:r w:rsidRPr="00A76D46">
        <w:rPr>
          <w:rFonts w:ascii="Times New Roman" w:hAnsi="Times New Roman" w:cs="Times New Roman"/>
          <w:sz w:val="24"/>
          <w:szCs w:val="24"/>
        </w:rPr>
        <w:lastRenderedPageBreak/>
        <w:t xml:space="preserve">PHILIPPAERTS, 2011. A multidisciplinary identification model for youth handball. </w:t>
      </w:r>
      <w:r w:rsidRPr="00A76D46">
        <w:rPr>
          <w:rFonts w:ascii="Times New Roman" w:hAnsi="Times New Roman" w:cs="Times New Roman"/>
          <w:i/>
          <w:iCs/>
          <w:sz w:val="24"/>
          <w:szCs w:val="24"/>
        </w:rPr>
        <w:t>European Journal of Sport Science</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11</w:t>
      </w:r>
      <w:r w:rsidRPr="00A76D46">
        <w:rPr>
          <w:rFonts w:ascii="Times New Roman" w:hAnsi="Times New Roman" w:cs="Times New Roman"/>
          <w:sz w:val="24"/>
          <w:szCs w:val="24"/>
        </w:rPr>
        <w:t>(5), 355–363. ISSN 1746-1391, 1536-7290. Dostupné z: doi:10.1080/17461391.2010.523850</w:t>
      </w:r>
    </w:p>
    <w:p w14:paraId="6206D1CB"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MATTHYS, Stijn P.J., Job FRANSEN, Roel VAEYENS, Matthieu LENOIR a Renaat PHILIPPAERTS, 2013a. Differences in biological maturation, anthropometry and physical performance between playing positions in youth team handball. </w:t>
      </w:r>
      <w:r w:rsidRPr="00A76D46">
        <w:rPr>
          <w:rFonts w:ascii="Times New Roman" w:hAnsi="Times New Roman" w:cs="Times New Roman"/>
          <w:i/>
          <w:iCs/>
          <w:sz w:val="24"/>
          <w:szCs w:val="24"/>
        </w:rPr>
        <w:t>Journal of Sports Sciences</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31</w:t>
      </w:r>
      <w:r w:rsidRPr="00A76D46">
        <w:rPr>
          <w:rFonts w:ascii="Times New Roman" w:hAnsi="Times New Roman" w:cs="Times New Roman"/>
          <w:sz w:val="24"/>
          <w:szCs w:val="24"/>
        </w:rPr>
        <w:t>(12), 1344–1352. ISSN 0264-0414, 1466-447X. Dostupné z: doi:10.1080/02640414.2013.781663</w:t>
      </w:r>
    </w:p>
    <w:p w14:paraId="3AAB3881"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MATTHYS, Stijn P.J., Roel VAEYENS, Job FRANSEN, Dieter DEPREZ, Johan PION, Joric VANDENDRIESSCHE, Barbara VANDORPE, Matthieu LENOIR a Renaat PHILIPPAERTS, 2013b. A longitudinal study of multidimensional performance characteristics related to physical capacities in youth handball. </w:t>
      </w:r>
      <w:r w:rsidRPr="00A76D46">
        <w:rPr>
          <w:rFonts w:ascii="Times New Roman" w:hAnsi="Times New Roman" w:cs="Times New Roman"/>
          <w:i/>
          <w:iCs/>
          <w:sz w:val="24"/>
          <w:szCs w:val="24"/>
        </w:rPr>
        <w:t>Journal of Sports Sciences</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31</w:t>
      </w:r>
      <w:r w:rsidRPr="00A76D46">
        <w:rPr>
          <w:rFonts w:ascii="Times New Roman" w:hAnsi="Times New Roman" w:cs="Times New Roman"/>
          <w:sz w:val="24"/>
          <w:szCs w:val="24"/>
        </w:rPr>
        <w:t>(3), 325–334. ISSN 0264-0414, 1466-447X. Dostupné z: doi:10.1080/02640414.2012.733819</w:t>
      </w:r>
    </w:p>
    <w:p w14:paraId="55A38BF2"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MĚKOTA, K. a P. BLAHUŠ, 1983. </w:t>
      </w:r>
      <w:r w:rsidRPr="00A76D46">
        <w:rPr>
          <w:rFonts w:ascii="Times New Roman" w:hAnsi="Times New Roman" w:cs="Times New Roman"/>
          <w:i/>
          <w:iCs/>
          <w:sz w:val="24"/>
          <w:szCs w:val="24"/>
        </w:rPr>
        <w:t>Motorické testy v tělesné vỳchově</w:t>
      </w:r>
      <w:r w:rsidRPr="00A76D46">
        <w:rPr>
          <w:rFonts w:ascii="Times New Roman" w:hAnsi="Times New Roman" w:cs="Times New Roman"/>
          <w:sz w:val="24"/>
          <w:szCs w:val="24"/>
        </w:rPr>
        <w:t xml:space="preserve"> [online]. B.m.: Státní pedagogické nakladatelství. Učebnice pro vysoké školy. Dostupné z: https://books.google.cz/books?id=GLHLPAAACAAJ</w:t>
      </w:r>
    </w:p>
    <w:p w14:paraId="7E3CB002"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MĚKOTA, Karel a Jiří NOVOSAD, 2005. </w:t>
      </w:r>
      <w:r w:rsidRPr="00A76D46">
        <w:rPr>
          <w:rFonts w:ascii="Times New Roman" w:hAnsi="Times New Roman" w:cs="Times New Roman"/>
          <w:i/>
          <w:iCs/>
          <w:sz w:val="24"/>
          <w:szCs w:val="24"/>
        </w:rPr>
        <w:t>Motorické schopnosti</w:t>
      </w:r>
      <w:r w:rsidRPr="00A76D46">
        <w:rPr>
          <w:rFonts w:ascii="Times New Roman" w:hAnsi="Times New Roman" w:cs="Times New Roman"/>
          <w:sz w:val="24"/>
          <w:szCs w:val="24"/>
        </w:rPr>
        <w:t xml:space="preserve">. 1. vyd. Olomouc: Univerzita Palackého. ISBN 978-80-244-0981-8. </w:t>
      </w:r>
    </w:p>
    <w:p w14:paraId="7939288C"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MĚKOTA, Karel, Jiří ŠTĚPNIČKA a Rudolf KOVÁŘ, 1988. </w:t>
      </w:r>
      <w:r w:rsidRPr="00A76D46">
        <w:rPr>
          <w:rFonts w:ascii="Times New Roman" w:hAnsi="Times New Roman" w:cs="Times New Roman"/>
          <w:i/>
          <w:iCs/>
          <w:sz w:val="24"/>
          <w:szCs w:val="24"/>
        </w:rPr>
        <w:t>Antropomotorika II</w:t>
      </w:r>
      <w:r w:rsidRPr="00A76D46">
        <w:rPr>
          <w:rFonts w:ascii="Times New Roman" w:hAnsi="Times New Roman" w:cs="Times New Roman"/>
          <w:sz w:val="24"/>
          <w:szCs w:val="24"/>
        </w:rPr>
        <w:t xml:space="preserve">. 1. vyd. Praha: SPN. </w:t>
      </w:r>
    </w:p>
    <w:p w14:paraId="20D56B63"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MOLINA-LÓPEZ, Jorge, Iván BAREA ZARZUELA, Jesús SÁEZ-PADILLA, Inmaculada TORNERO-QUIÑONES a Elena PLANELLS, 2020. Mediation Effect of Age Category on the Relationship between Body Composition and the Physical Fitness Profile in Youth Handball Players. </w:t>
      </w:r>
      <w:r w:rsidRPr="00A76D46">
        <w:rPr>
          <w:rFonts w:ascii="Times New Roman" w:hAnsi="Times New Roman" w:cs="Times New Roman"/>
          <w:i/>
          <w:iCs/>
          <w:sz w:val="24"/>
          <w:szCs w:val="24"/>
        </w:rPr>
        <w:t>International Journal of Environmental Research and Public Health</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17</w:t>
      </w:r>
      <w:r w:rsidRPr="00A76D46">
        <w:rPr>
          <w:rFonts w:ascii="Times New Roman" w:hAnsi="Times New Roman" w:cs="Times New Roman"/>
          <w:sz w:val="24"/>
          <w:szCs w:val="24"/>
        </w:rPr>
        <w:t>(7), 2350. ISSN 1660-4601. Dostupné z: doi:10.3390/ijerph17072350</w:t>
      </w:r>
    </w:p>
    <w:p w14:paraId="3685776D"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MORAVEC, Roman, 2007. </w:t>
      </w:r>
      <w:r w:rsidRPr="00A76D46">
        <w:rPr>
          <w:rFonts w:ascii="Times New Roman" w:hAnsi="Times New Roman" w:cs="Times New Roman"/>
          <w:i/>
          <w:iCs/>
          <w:sz w:val="24"/>
          <w:szCs w:val="24"/>
        </w:rPr>
        <w:t>Teória a didaktika výkonnostného a vrcholového športu</w:t>
      </w:r>
      <w:r w:rsidRPr="00A76D46">
        <w:rPr>
          <w:rFonts w:ascii="Times New Roman" w:hAnsi="Times New Roman" w:cs="Times New Roman"/>
          <w:sz w:val="24"/>
          <w:szCs w:val="24"/>
        </w:rPr>
        <w:t xml:space="preserve"> [online]. B.m.: Fakulta telesnej výchovy a športu Univerzity Komenského v Bratislave [vid. 2024-04-</w:t>
      </w:r>
      <w:r w:rsidRPr="00A76D46">
        <w:rPr>
          <w:rFonts w:ascii="Times New Roman" w:hAnsi="Times New Roman" w:cs="Times New Roman"/>
          <w:sz w:val="24"/>
          <w:szCs w:val="24"/>
        </w:rPr>
        <w:lastRenderedPageBreak/>
        <w:t>12]. ISBN 978-80-89075-31-7. Dostupné z: https://is.muni.cz/publication/761138/cs/Teoria-a-didaktika-vykonnostneho-a-vrcholoveho-sportu/Moravec</w:t>
      </w:r>
    </w:p>
    <w:p w14:paraId="39436EDC"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NIKOLAIDIS, Pantelis, Jørgen INGEBRIGTSEN, Susana PÓVOAS, Samantha MOSS a Gema TORRES-LUQUE, 2014. Physical and physiological characteristics in male team handball players by playing position - Does age matter? </w:t>
      </w:r>
      <w:r w:rsidRPr="00A76D46">
        <w:rPr>
          <w:rFonts w:ascii="Times New Roman" w:hAnsi="Times New Roman" w:cs="Times New Roman"/>
          <w:i/>
          <w:iCs/>
          <w:sz w:val="24"/>
          <w:szCs w:val="24"/>
        </w:rPr>
        <w:t>The Journal of sports medicine and physical fitness</w:t>
      </w:r>
      <w:r w:rsidRPr="00A76D46">
        <w:rPr>
          <w:rFonts w:ascii="Times New Roman" w:hAnsi="Times New Roman" w:cs="Times New Roman"/>
          <w:sz w:val="24"/>
          <w:szCs w:val="24"/>
        </w:rPr>
        <w:t xml:space="preserve">. </w:t>
      </w:r>
    </w:p>
    <w:p w14:paraId="6B00B4BA"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ORTEGA-BECERRA, Manuel, Fernando PAREJA-BLANCO, Pedro JIMÉNEZ-REYES, Víctor CUADRADO-PEÑAFIEL a Juan J. GONZÁLEZ-BADILLO, 2018. Determinant Factors of Physical Performance and Specific Throwing in Handball Players of Different Ages. </w:t>
      </w:r>
      <w:r w:rsidRPr="00A76D46">
        <w:rPr>
          <w:rFonts w:ascii="Times New Roman" w:hAnsi="Times New Roman" w:cs="Times New Roman"/>
          <w:i/>
          <w:iCs/>
          <w:sz w:val="24"/>
          <w:szCs w:val="24"/>
        </w:rPr>
        <w:t>The Journal of Strength &amp; Conditioning Research</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32</w:t>
      </w:r>
      <w:r w:rsidRPr="00A76D46">
        <w:rPr>
          <w:rFonts w:ascii="Times New Roman" w:hAnsi="Times New Roman" w:cs="Times New Roman"/>
          <w:sz w:val="24"/>
          <w:szCs w:val="24"/>
        </w:rPr>
        <w:t>(6), 1778. ISSN 1064-8011. Dostupné z: doi:10.1519/JSC.0000000000002050</w:t>
      </w:r>
    </w:p>
    <w:p w14:paraId="1522365D"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ALAMAS, Athanasios, Ilias ZAPARTIDIS, Zacharo KIDOU, Lamprina TSAKALOU, P. NATSIS a Dimitrios KOKARIDAS, 2015. The Use of Anthropometric and Skill Data to Identify Talented Adolescent Team Handball Athletes. </w:t>
      </w:r>
      <w:r w:rsidRPr="00A76D46">
        <w:rPr>
          <w:rFonts w:ascii="Times New Roman" w:hAnsi="Times New Roman" w:cs="Times New Roman"/>
          <w:i/>
          <w:iCs/>
          <w:sz w:val="24"/>
          <w:szCs w:val="24"/>
        </w:rPr>
        <w:t>Journal of Physical Education and Sports Management</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2</w:t>
      </w:r>
      <w:r w:rsidRPr="00A76D46">
        <w:rPr>
          <w:rFonts w:ascii="Times New Roman" w:hAnsi="Times New Roman" w:cs="Times New Roman"/>
          <w:sz w:val="24"/>
          <w:szCs w:val="24"/>
        </w:rPr>
        <w:t>. Dostupné z: doi:10.15640/jpesm.v2n2a13</w:t>
      </w:r>
    </w:p>
    <w:p w14:paraId="5C8C4BC0"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ERIČ, Tomáš a Josef DOVALIL, 2010. </w:t>
      </w:r>
      <w:r w:rsidRPr="00A76D46">
        <w:rPr>
          <w:rFonts w:ascii="Times New Roman" w:hAnsi="Times New Roman" w:cs="Times New Roman"/>
          <w:i/>
          <w:iCs/>
          <w:sz w:val="24"/>
          <w:szCs w:val="24"/>
        </w:rPr>
        <w:t>Sportovní trénink</w:t>
      </w:r>
      <w:r w:rsidRPr="00A76D46">
        <w:rPr>
          <w:rFonts w:ascii="Times New Roman" w:hAnsi="Times New Roman" w:cs="Times New Roman"/>
          <w:sz w:val="24"/>
          <w:szCs w:val="24"/>
        </w:rPr>
        <w:t xml:space="preserve"> [online]. B.m.: Grada [vid. 2024-04-11]. ISBN 978-80-247-2118-7. Dostupné z: https://is.muni.cz/publication/868541/cs/Sportovni-trenink/Peric-Dovalil</w:t>
      </w:r>
    </w:p>
    <w:p w14:paraId="0D42E6E9"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PION, Johan, Veerle SEGERS, Job FRANSEN, Gijs DEBUYCK, Dieter DEPREZ, Leen HAERENS, Roel VAEYENS, Renaat PHILIPPAERTS a Matthieu LENOIR, 2015. Generic anthropometric and performance characteristics among elite adolescent boys in nine different sports. </w:t>
      </w:r>
      <w:r w:rsidRPr="00A76D46">
        <w:rPr>
          <w:rFonts w:ascii="Times New Roman" w:hAnsi="Times New Roman" w:cs="Times New Roman"/>
          <w:i/>
          <w:iCs/>
          <w:sz w:val="24"/>
          <w:szCs w:val="24"/>
        </w:rPr>
        <w:t>European Journal of Sport Science</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15</w:t>
      </w:r>
      <w:r w:rsidRPr="00A76D46">
        <w:rPr>
          <w:rFonts w:ascii="Times New Roman" w:hAnsi="Times New Roman" w:cs="Times New Roman"/>
          <w:sz w:val="24"/>
          <w:szCs w:val="24"/>
        </w:rPr>
        <w:t>(5), 357–366. ISSN 1746-1391, 1536-7290. Dostupné z: doi:10.1080/17461391.2014.944875</w:t>
      </w:r>
    </w:p>
    <w:p w14:paraId="5AA12A2C"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ROMERO-GARCÍA, David, Francisco ESPARZA-ROS, María PICÓ GARCÍA, José Miguel MARTÍNEZ-SANZ a Raquel VAQUERO-CRISTÓBAL, 2022. Adherence to the Mediterranean diet, kinanthropometric characteristics and physical performance of young male handball players. </w:t>
      </w:r>
      <w:r w:rsidRPr="00A76D46">
        <w:rPr>
          <w:rFonts w:ascii="Times New Roman" w:hAnsi="Times New Roman" w:cs="Times New Roman"/>
          <w:i/>
          <w:iCs/>
          <w:sz w:val="24"/>
          <w:szCs w:val="24"/>
        </w:rPr>
        <w:t>PeerJ</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10</w:t>
      </w:r>
      <w:r w:rsidRPr="00A76D46">
        <w:rPr>
          <w:rFonts w:ascii="Times New Roman" w:hAnsi="Times New Roman" w:cs="Times New Roman"/>
          <w:sz w:val="24"/>
          <w:szCs w:val="24"/>
        </w:rPr>
        <w:t>, e14329. ISSN 2167-8359. Dostupné z: doi:10.7717/peerj.14329</w:t>
      </w:r>
    </w:p>
    <w:p w14:paraId="73DBB64B"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lastRenderedPageBreak/>
        <w:t xml:space="preserve">ROUSANOGLOU, Elissavet, Konstantinos NOUTSOS a Ioannis BAYIOS, 2014. Playing level and playing position differences of anthropometric and physical fitness characteristics in elite junior handball players. </w:t>
      </w:r>
      <w:r w:rsidRPr="00A76D46">
        <w:rPr>
          <w:rFonts w:ascii="Times New Roman" w:hAnsi="Times New Roman" w:cs="Times New Roman"/>
          <w:i/>
          <w:iCs/>
          <w:sz w:val="24"/>
          <w:szCs w:val="24"/>
        </w:rPr>
        <w:t>The Journal of sports medicine and physical fitness</w:t>
      </w:r>
      <w:r w:rsidRPr="00A76D46">
        <w:rPr>
          <w:rFonts w:ascii="Times New Roman" w:hAnsi="Times New Roman" w:cs="Times New Roman"/>
          <w:sz w:val="24"/>
          <w:szCs w:val="24"/>
        </w:rPr>
        <w:t xml:space="preserve">. </w:t>
      </w:r>
      <w:r w:rsidRPr="00A76D46">
        <w:rPr>
          <w:rFonts w:ascii="Times New Roman" w:hAnsi="Times New Roman" w:cs="Times New Roman"/>
          <w:b/>
          <w:bCs/>
          <w:sz w:val="24"/>
          <w:szCs w:val="24"/>
        </w:rPr>
        <w:t>54</w:t>
      </w:r>
      <w:r w:rsidRPr="00A76D46">
        <w:rPr>
          <w:rFonts w:ascii="Times New Roman" w:hAnsi="Times New Roman" w:cs="Times New Roman"/>
          <w:sz w:val="24"/>
          <w:szCs w:val="24"/>
        </w:rPr>
        <w:t xml:space="preserve">, 611–21. </w:t>
      </w:r>
    </w:p>
    <w:p w14:paraId="4EED530E"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SPIESZNY, Michal a Mateusz ZUBIK, 2018. Modification of Strength Training Programs in Handball Players and its Influence on Power During the Competitive Period. </w:t>
      </w:r>
      <w:r w:rsidRPr="00A76D46">
        <w:rPr>
          <w:rFonts w:ascii="Times New Roman" w:hAnsi="Times New Roman" w:cs="Times New Roman"/>
          <w:i/>
          <w:iCs/>
          <w:sz w:val="24"/>
          <w:szCs w:val="24"/>
        </w:rPr>
        <w:t>Journal of Human Kinetics</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63</w:t>
      </w:r>
      <w:r w:rsidRPr="00A76D46">
        <w:rPr>
          <w:rFonts w:ascii="Times New Roman" w:hAnsi="Times New Roman" w:cs="Times New Roman"/>
          <w:sz w:val="24"/>
          <w:szCs w:val="24"/>
        </w:rPr>
        <w:t>, 149–160. ISSN 1640-5544. Dostupné z: doi:10.2478/hukin-2018-0015</w:t>
      </w:r>
    </w:p>
    <w:p w14:paraId="01982B03"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TŮMA, Martin a Jiří TKADLEC, 2010. </w:t>
      </w:r>
      <w:r w:rsidRPr="00A76D46">
        <w:rPr>
          <w:rFonts w:ascii="Times New Roman" w:hAnsi="Times New Roman" w:cs="Times New Roman"/>
          <w:i/>
          <w:iCs/>
          <w:sz w:val="24"/>
          <w:szCs w:val="24"/>
        </w:rPr>
        <w:t>Házená : [herní trénink, průpravná a herní cvičení, kondiční trénink, plážová házená]</w:t>
      </w:r>
      <w:r w:rsidRPr="00A76D46">
        <w:rPr>
          <w:rFonts w:ascii="Times New Roman" w:hAnsi="Times New Roman" w:cs="Times New Roman"/>
          <w:sz w:val="24"/>
          <w:szCs w:val="24"/>
        </w:rPr>
        <w:t xml:space="preserve"> [online]. B.m.: Grada [vid. 2024-04-11]. ISBN 978-80-247-0219-3. Dostupné z: https://is.muni.cz/publication/957923/cs/Hazena-herni-trenink-prupravna-a-herni-cviceni-kondicni-trenink-plazova-hazena/Tuma-Tkadlec</w:t>
      </w:r>
    </w:p>
    <w:p w14:paraId="45B6CD48"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ZAPARTIDIS, I., M.E. NIKOLAIDOU, I. VARELTZIS a P. KOROROS, 2011. SEX DIFFERENCES IN THE MOTOR ABILITIES OF YOUNG MALE AND FEMALE HANDBALL PLAYERS. </w:t>
      </w:r>
      <w:r w:rsidRPr="00A76D46">
        <w:rPr>
          <w:rFonts w:ascii="Times New Roman" w:hAnsi="Times New Roman" w:cs="Times New Roman"/>
          <w:i/>
          <w:iCs/>
          <w:sz w:val="24"/>
          <w:szCs w:val="24"/>
        </w:rPr>
        <w:t>Biology of Sport</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28</w:t>
      </w:r>
      <w:r w:rsidRPr="00A76D46">
        <w:rPr>
          <w:rFonts w:ascii="Times New Roman" w:hAnsi="Times New Roman" w:cs="Times New Roman"/>
          <w:sz w:val="24"/>
          <w:szCs w:val="24"/>
        </w:rPr>
        <w:t>(3), 171–176. ISSN 0860-021X, 2083-1862. Dostupné z: doi:10.5604/959283</w:t>
      </w:r>
    </w:p>
    <w:p w14:paraId="10EE3008" w14:textId="77777777" w:rsidR="008F5BF9" w:rsidRPr="00A76D46" w:rsidRDefault="008F5BF9" w:rsidP="00A76D46">
      <w:pPr>
        <w:pStyle w:val="Bibliografie"/>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t xml:space="preserve">ZAPARTIDIS, Ilias, Ioannis VARELTZIS, Marina GOUVALI a Panagiotis KOROROS, 2009. Physical Fitness and Anthropometric Characteristics in Different Levels of Young Team Handball Players. </w:t>
      </w:r>
      <w:r w:rsidRPr="00A76D46">
        <w:rPr>
          <w:rFonts w:ascii="Times New Roman" w:hAnsi="Times New Roman" w:cs="Times New Roman"/>
          <w:i/>
          <w:iCs/>
          <w:sz w:val="24"/>
          <w:szCs w:val="24"/>
        </w:rPr>
        <w:t>The Open Sports Sciences Journal</w:t>
      </w:r>
      <w:r w:rsidRPr="00A76D46">
        <w:rPr>
          <w:rFonts w:ascii="Times New Roman" w:hAnsi="Times New Roman" w:cs="Times New Roman"/>
          <w:sz w:val="24"/>
          <w:szCs w:val="24"/>
        </w:rPr>
        <w:t xml:space="preserve"> [online]. </w:t>
      </w:r>
      <w:r w:rsidRPr="00A76D46">
        <w:rPr>
          <w:rFonts w:ascii="Times New Roman" w:hAnsi="Times New Roman" w:cs="Times New Roman"/>
          <w:b/>
          <w:bCs/>
          <w:sz w:val="24"/>
          <w:szCs w:val="24"/>
        </w:rPr>
        <w:t>2</w:t>
      </w:r>
      <w:r w:rsidRPr="00A76D46">
        <w:rPr>
          <w:rFonts w:ascii="Times New Roman" w:hAnsi="Times New Roman" w:cs="Times New Roman"/>
          <w:sz w:val="24"/>
          <w:szCs w:val="24"/>
        </w:rPr>
        <w:t>, 22–28. Dostupné z: doi:10.2174/1875399X00902010022</w:t>
      </w:r>
    </w:p>
    <w:p w14:paraId="06C0D0E1" w14:textId="3974E15B" w:rsidR="00DA71EA" w:rsidRPr="00A76D46" w:rsidRDefault="008F5BF9" w:rsidP="00A76D46">
      <w:pPr>
        <w:spacing w:line="360" w:lineRule="auto"/>
        <w:jc w:val="both"/>
        <w:rPr>
          <w:rFonts w:ascii="Times New Roman" w:hAnsi="Times New Roman" w:cs="Times New Roman"/>
          <w:sz w:val="24"/>
          <w:szCs w:val="24"/>
        </w:rPr>
      </w:pPr>
      <w:r w:rsidRPr="00A76D46">
        <w:rPr>
          <w:rFonts w:ascii="Times New Roman" w:hAnsi="Times New Roman" w:cs="Times New Roman"/>
          <w:sz w:val="24"/>
          <w:szCs w:val="24"/>
        </w:rPr>
        <w:fldChar w:fldCharType="end"/>
      </w:r>
    </w:p>
    <w:sectPr w:rsidR="00DA71EA" w:rsidRPr="00A76D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D7E4261" w14:textId="77777777" w:rsidR="00ED7C89" w:rsidRDefault="00ED7C89" w:rsidP="004A1AE7">
      <w:pPr>
        <w:spacing w:after="0" w:line="240" w:lineRule="auto"/>
      </w:pPr>
      <w:r>
        <w:separator/>
      </w:r>
    </w:p>
  </w:endnote>
  <w:endnote w:type="continuationSeparator" w:id="0">
    <w:p w14:paraId="0EAAFB4F" w14:textId="77777777" w:rsidR="00ED7C89" w:rsidRDefault="00ED7C89" w:rsidP="004A1AE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1816AF" w14:textId="77777777" w:rsidR="00ED7C89" w:rsidRDefault="00ED7C89" w:rsidP="004A1AE7">
      <w:pPr>
        <w:spacing w:after="0" w:line="240" w:lineRule="auto"/>
      </w:pPr>
      <w:r>
        <w:separator/>
      </w:r>
    </w:p>
  </w:footnote>
  <w:footnote w:type="continuationSeparator" w:id="0">
    <w:p w14:paraId="6D084D01" w14:textId="77777777" w:rsidR="00ED7C89" w:rsidRDefault="00ED7C89" w:rsidP="004A1AE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B967506"/>
    <w:multiLevelType w:val="hybridMultilevel"/>
    <w:tmpl w:val="93EC70B2"/>
    <w:lvl w:ilvl="0" w:tplc="0405000F">
      <w:start w:val="1"/>
      <w:numFmt w:val="decimal"/>
      <w:lvlText w:val="%1."/>
      <w:lvlJc w:val="left"/>
      <w:pPr>
        <w:ind w:left="1210" w:hanging="360"/>
      </w:pPr>
    </w:lvl>
    <w:lvl w:ilvl="1" w:tplc="04050019" w:tentative="1">
      <w:start w:val="1"/>
      <w:numFmt w:val="lowerLetter"/>
      <w:lvlText w:val="%2."/>
      <w:lvlJc w:val="left"/>
      <w:pPr>
        <w:ind w:left="2145" w:hanging="360"/>
      </w:pPr>
    </w:lvl>
    <w:lvl w:ilvl="2" w:tplc="0405001B" w:tentative="1">
      <w:start w:val="1"/>
      <w:numFmt w:val="lowerRoman"/>
      <w:lvlText w:val="%3."/>
      <w:lvlJc w:val="right"/>
      <w:pPr>
        <w:ind w:left="2865" w:hanging="180"/>
      </w:pPr>
    </w:lvl>
    <w:lvl w:ilvl="3" w:tplc="0405000F" w:tentative="1">
      <w:start w:val="1"/>
      <w:numFmt w:val="decimal"/>
      <w:lvlText w:val="%4."/>
      <w:lvlJc w:val="left"/>
      <w:pPr>
        <w:ind w:left="3585" w:hanging="360"/>
      </w:pPr>
    </w:lvl>
    <w:lvl w:ilvl="4" w:tplc="04050019" w:tentative="1">
      <w:start w:val="1"/>
      <w:numFmt w:val="lowerLetter"/>
      <w:lvlText w:val="%5."/>
      <w:lvlJc w:val="left"/>
      <w:pPr>
        <w:ind w:left="4305" w:hanging="360"/>
      </w:pPr>
    </w:lvl>
    <w:lvl w:ilvl="5" w:tplc="0405001B" w:tentative="1">
      <w:start w:val="1"/>
      <w:numFmt w:val="lowerRoman"/>
      <w:lvlText w:val="%6."/>
      <w:lvlJc w:val="right"/>
      <w:pPr>
        <w:ind w:left="5025" w:hanging="180"/>
      </w:pPr>
    </w:lvl>
    <w:lvl w:ilvl="6" w:tplc="0405000F" w:tentative="1">
      <w:start w:val="1"/>
      <w:numFmt w:val="decimal"/>
      <w:lvlText w:val="%7."/>
      <w:lvlJc w:val="left"/>
      <w:pPr>
        <w:ind w:left="5745" w:hanging="360"/>
      </w:pPr>
    </w:lvl>
    <w:lvl w:ilvl="7" w:tplc="04050019" w:tentative="1">
      <w:start w:val="1"/>
      <w:numFmt w:val="lowerLetter"/>
      <w:lvlText w:val="%8."/>
      <w:lvlJc w:val="left"/>
      <w:pPr>
        <w:ind w:left="6465" w:hanging="360"/>
      </w:pPr>
    </w:lvl>
    <w:lvl w:ilvl="8" w:tplc="0405001B" w:tentative="1">
      <w:start w:val="1"/>
      <w:numFmt w:val="lowerRoman"/>
      <w:lvlText w:val="%9."/>
      <w:lvlJc w:val="right"/>
      <w:pPr>
        <w:ind w:left="7185" w:hanging="180"/>
      </w:pPr>
    </w:lvl>
  </w:abstractNum>
  <w:abstractNum w:abstractNumId="1" w15:restartNumberingAfterBreak="0">
    <w:nsid w:val="24E06CC6"/>
    <w:multiLevelType w:val="hybridMultilevel"/>
    <w:tmpl w:val="5D6C74F4"/>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 w15:restartNumberingAfterBreak="0">
    <w:nsid w:val="3B0F737B"/>
    <w:multiLevelType w:val="hybridMultilevel"/>
    <w:tmpl w:val="5E927D9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 w15:restartNumberingAfterBreak="0">
    <w:nsid w:val="5D037940"/>
    <w:multiLevelType w:val="multilevel"/>
    <w:tmpl w:val="647C68B6"/>
    <w:lvl w:ilvl="0">
      <w:start w:val="1"/>
      <w:numFmt w:val="decimal"/>
      <w:lvlText w:val="%1."/>
      <w:lvlJc w:val="left"/>
      <w:pPr>
        <w:tabs>
          <w:tab w:val="num" w:pos="720"/>
        </w:tabs>
        <w:ind w:left="720" w:hanging="360"/>
      </w:pPr>
    </w:lvl>
    <w:lvl w:ilvl="1">
      <w:numFmt w:val="bullet"/>
      <w:lvlText w:val="-"/>
      <w:lvlJc w:val="left"/>
      <w:pPr>
        <w:ind w:left="1440" w:hanging="360"/>
      </w:pPr>
      <w:rPr>
        <w:rFonts w:ascii="Calibri" w:eastAsia="Times New Roman" w:hAnsi="Calibri" w:cs="Calibri"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63D363DA"/>
    <w:multiLevelType w:val="multilevel"/>
    <w:tmpl w:val="DB84CF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6F8938B3"/>
    <w:multiLevelType w:val="multilevel"/>
    <w:tmpl w:val="14B6083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num w:numId="1" w16cid:durableId="1482235821">
    <w:abstractNumId w:val="4"/>
  </w:num>
  <w:num w:numId="2" w16cid:durableId="812067705">
    <w:abstractNumId w:val="3"/>
  </w:num>
  <w:num w:numId="3" w16cid:durableId="671299526">
    <w:abstractNumId w:val="5"/>
  </w:num>
  <w:num w:numId="4" w16cid:durableId="583295003">
    <w:abstractNumId w:val="2"/>
  </w:num>
  <w:num w:numId="5" w16cid:durableId="1582328809">
    <w:abstractNumId w:val="1"/>
  </w:num>
  <w:num w:numId="6" w16cid:durableId="2018726327">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6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C73E4"/>
    <w:rsid w:val="00001114"/>
    <w:rsid w:val="00001630"/>
    <w:rsid w:val="000018C0"/>
    <w:rsid w:val="000020BC"/>
    <w:rsid w:val="00004EAC"/>
    <w:rsid w:val="0000636A"/>
    <w:rsid w:val="00006F6A"/>
    <w:rsid w:val="0000760C"/>
    <w:rsid w:val="0000777A"/>
    <w:rsid w:val="00007953"/>
    <w:rsid w:val="0001168B"/>
    <w:rsid w:val="0001173B"/>
    <w:rsid w:val="00013AC5"/>
    <w:rsid w:val="00013CB7"/>
    <w:rsid w:val="00014029"/>
    <w:rsid w:val="000147B1"/>
    <w:rsid w:val="00014BD1"/>
    <w:rsid w:val="00014EF4"/>
    <w:rsid w:val="00014F44"/>
    <w:rsid w:val="00015840"/>
    <w:rsid w:val="000160F0"/>
    <w:rsid w:val="000164A8"/>
    <w:rsid w:val="000165B4"/>
    <w:rsid w:val="000167AB"/>
    <w:rsid w:val="00016FE8"/>
    <w:rsid w:val="000170E6"/>
    <w:rsid w:val="00022034"/>
    <w:rsid w:val="000223D1"/>
    <w:rsid w:val="000246F4"/>
    <w:rsid w:val="000253B3"/>
    <w:rsid w:val="000257ED"/>
    <w:rsid w:val="00025A76"/>
    <w:rsid w:val="00026017"/>
    <w:rsid w:val="000265E3"/>
    <w:rsid w:val="00026CBA"/>
    <w:rsid w:val="00033432"/>
    <w:rsid w:val="00033E90"/>
    <w:rsid w:val="0003433E"/>
    <w:rsid w:val="00035536"/>
    <w:rsid w:val="00035ABC"/>
    <w:rsid w:val="000361AA"/>
    <w:rsid w:val="000361E3"/>
    <w:rsid w:val="00036A20"/>
    <w:rsid w:val="00036E90"/>
    <w:rsid w:val="00036FF5"/>
    <w:rsid w:val="000375BA"/>
    <w:rsid w:val="00037F8E"/>
    <w:rsid w:val="00040286"/>
    <w:rsid w:val="000403E5"/>
    <w:rsid w:val="00040C96"/>
    <w:rsid w:val="00040DC6"/>
    <w:rsid w:val="000418C0"/>
    <w:rsid w:val="0004212B"/>
    <w:rsid w:val="0004490A"/>
    <w:rsid w:val="00044EDD"/>
    <w:rsid w:val="00046F06"/>
    <w:rsid w:val="00047E26"/>
    <w:rsid w:val="0005021B"/>
    <w:rsid w:val="0005068F"/>
    <w:rsid w:val="00050786"/>
    <w:rsid w:val="00050B1B"/>
    <w:rsid w:val="00050F50"/>
    <w:rsid w:val="00052103"/>
    <w:rsid w:val="00052474"/>
    <w:rsid w:val="00052836"/>
    <w:rsid w:val="00054778"/>
    <w:rsid w:val="00054DD4"/>
    <w:rsid w:val="00055414"/>
    <w:rsid w:val="0005636D"/>
    <w:rsid w:val="000564F7"/>
    <w:rsid w:val="00056F39"/>
    <w:rsid w:val="00057713"/>
    <w:rsid w:val="00060421"/>
    <w:rsid w:val="00061423"/>
    <w:rsid w:val="00061D9C"/>
    <w:rsid w:val="000647C1"/>
    <w:rsid w:val="00065345"/>
    <w:rsid w:val="0006712C"/>
    <w:rsid w:val="000677BA"/>
    <w:rsid w:val="00067DE6"/>
    <w:rsid w:val="0007025D"/>
    <w:rsid w:val="00070988"/>
    <w:rsid w:val="000709BC"/>
    <w:rsid w:val="00072127"/>
    <w:rsid w:val="00073C81"/>
    <w:rsid w:val="0007565F"/>
    <w:rsid w:val="00075B3A"/>
    <w:rsid w:val="00075FDC"/>
    <w:rsid w:val="00077F83"/>
    <w:rsid w:val="000802AC"/>
    <w:rsid w:val="000805A6"/>
    <w:rsid w:val="000808D9"/>
    <w:rsid w:val="0008338C"/>
    <w:rsid w:val="00083391"/>
    <w:rsid w:val="00083C3A"/>
    <w:rsid w:val="00084813"/>
    <w:rsid w:val="00086611"/>
    <w:rsid w:val="00086790"/>
    <w:rsid w:val="0008689E"/>
    <w:rsid w:val="00090105"/>
    <w:rsid w:val="0009104A"/>
    <w:rsid w:val="00092D62"/>
    <w:rsid w:val="000933DC"/>
    <w:rsid w:val="0009523B"/>
    <w:rsid w:val="00095706"/>
    <w:rsid w:val="00095F65"/>
    <w:rsid w:val="000A04B0"/>
    <w:rsid w:val="000A1B17"/>
    <w:rsid w:val="000A32A4"/>
    <w:rsid w:val="000A6869"/>
    <w:rsid w:val="000A7287"/>
    <w:rsid w:val="000A7C3F"/>
    <w:rsid w:val="000A7F17"/>
    <w:rsid w:val="000B1A0F"/>
    <w:rsid w:val="000B3935"/>
    <w:rsid w:val="000B3B19"/>
    <w:rsid w:val="000B51F2"/>
    <w:rsid w:val="000B53F4"/>
    <w:rsid w:val="000B5F63"/>
    <w:rsid w:val="000B6378"/>
    <w:rsid w:val="000B6492"/>
    <w:rsid w:val="000C0450"/>
    <w:rsid w:val="000C0B8F"/>
    <w:rsid w:val="000C103D"/>
    <w:rsid w:val="000C4853"/>
    <w:rsid w:val="000C4C33"/>
    <w:rsid w:val="000C5051"/>
    <w:rsid w:val="000C5EC5"/>
    <w:rsid w:val="000C6FCA"/>
    <w:rsid w:val="000C7022"/>
    <w:rsid w:val="000D2748"/>
    <w:rsid w:val="000D4185"/>
    <w:rsid w:val="000D41DB"/>
    <w:rsid w:val="000D4C4B"/>
    <w:rsid w:val="000D5DA1"/>
    <w:rsid w:val="000D6144"/>
    <w:rsid w:val="000D69C3"/>
    <w:rsid w:val="000D7DD2"/>
    <w:rsid w:val="000E061E"/>
    <w:rsid w:val="000E0900"/>
    <w:rsid w:val="000E1BB2"/>
    <w:rsid w:val="000E1E24"/>
    <w:rsid w:val="000E1E6B"/>
    <w:rsid w:val="000E2ADB"/>
    <w:rsid w:val="000E398C"/>
    <w:rsid w:val="000E4395"/>
    <w:rsid w:val="000E47C5"/>
    <w:rsid w:val="000E532F"/>
    <w:rsid w:val="000E53C1"/>
    <w:rsid w:val="000E567D"/>
    <w:rsid w:val="000E577F"/>
    <w:rsid w:val="000E60A9"/>
    <w:rsid w:val="000E6C3A"/>
    <w:rsid w:val="000E72AE"/>
    <w:rsid w:val="000E7E31"/>
    <w:rsid w:val="000F0D2F"/>
    <w:rsid w:val="000F17B5"/>
    <w:rsid w:val="000F2095"/>
    <w:rsid w:val="000F296B"/>
    <w:rsid w:val="000F4095"/>
    <w:rsid w:val="000F4696"/>
    <w:rsid w:val="000F5A25"/>
    <w:rsid w:val="000F5B46"/>
    <w:rsid w:val="000F666F"/>
    <w:rsid w:val="000F6697"/>
    <w:rsid w:val="000F6AC7"/>
    <w:rsid w:val="000F6DB9"/>
    <w:rsid w:val="000F7E42"/>
    <w:rsid w:val="00102356"/>
    <w:rsid w:val="0010378C"/>
    <w:rsid w:val="00103A54"/>
    <w:rsid w:val="001040BB"/>
    <w:rsid w:val="001047B4"/>
    <w:rsid w:val="0010517B"/>
    <w:rsid w:val="0010681A"/>
    <w:rsid w:val="00106B0B"/>
    <w:rsid w:val="001071CF"/>
    <w:rsid w:val="001079F3"/>
    <w:rsid w:val="00110E88"/>
    <w:rsid w:val="00113E8C"/>
    <w:rsid w:val="001146C4"/>
    <w:rsid w:val="001151E2"/>
    <w:rsid w:val="001157DA"/>
    <w:rsid w:val="00115917"/>
    <w:rsid w:val="00115ABD"/>
    <w:rsid w:val="001162B7"/>
    <w:rsid w:val="0011695D"/>
    <w:rsid w:val="00122E59"/>
    <w:rsid w:val="00123DD3"/>
    <w:rsid w:val="00124284"/>
    <w:rsid w:val="0012598F"/>
    <w:rsid w:val="00126185"/>
    <w:rsid w:val="00127851"/>
    <w:rsid w:val="00127F9F"/>
    <w:rsid w:val="0013008D"/>
    <w:rsid w:val="0013070B"/>
    <w:rsid w:val="001322B4"/>
    <w:rsid w:val="00132565"/>
    <w:rsid w:val="00133143"/>
    <w:rsid w:val="00133C3F"/>
    <w:rsid w:val="00135BB9"/>
    <w:rsid w:val="001362EE"/>
    <w:rsid w:val="00137BA4"/>
    <w:rsid w:val="00140C3D"/>
    <w:rsid w:val="00141A58"/>
    <w:rsid w:val="0014233A"/>
    <w:rsid w:val="00142D5C"/>
    <w:rsid w:val="0014411F"/>
    <w:rsid w:val="00144B48"/>
    <w:rsid w:val="00144B92"/>
    <w:rsid w:val="001461C3"/>
    <w:rsid w:val="0014693C"/>
    <w:rsid w:val="00146C65"/>
    <w:rsid w:val="00147461"/>
    <w:rsid w:val="00151A40"/>
    <w:rsid w:val="00153C44"/>
    <w:rsid w:val="001557AD"/>
    <w:rsid w:val="00155CD3"/>
    <w:rsid w:val="00155E41"/>
    <w:rsid w:val="001568C7"/>
    <w:rsid w:val="0015779F"/>
    <w:rsid w:val="00157B3D"/>
    <w:rsid w:val="00157CDA"/>
    <w:rsid w:val="00163498"/>
    <w:rsid w:val="00163FBB"/>
    <w:rsid w:val="00164BBA"/>
    <w:rsid w:val="00170BBB"/>
    <w:rsid w:val="00171220"/>
    <w:rsid w:val="00171A01"/>
    <w:rsid w:val="00172A2D"/>
    <w:rsid w:val="00173FC1"/>
    <w:rsid w:val="00175661"/>
    <w:rsid w:val="00176F82"/>
    <w:rsid w:val="00180E02"/>
    <w:rsid w:val="00181550"/>
    <w:rsid w:val="0018279E"/>
    <w:rsid w:val="00182816"/>
    <w:rsid w:val="0018330C"/>
    <w:rsid w:val="00185EA3"/>
    <w:rsid w:val="00187A8F"/>
    <w:rsid w:val="00190432"/>
    <w:rsid w:val="00192329"/>
    <w:rsid w:val="001938C2"/>
    <w:rsid w:val="00196002"/>
    <w:rsid w:val="00197EFD"/>
    <w:rsid w:val="00197FE4"/>
    <w:rsid w:val="001A1867"/>
    <w:rsid w:val="001A2987"/>
    <w:rsid w:val="001A2D22"/>
    <w:rsid w:val="001A3020"/>
    <w:rsid w:val="001A41ED"/>
    <w:rsid w:val="001A446D"/>
    <w:rsid w:val="001A44FB"/>
    <w:rsid w:val="001A49D9"/>
    <w:rsid w:val="001A6020"/>
    <w:rsid w:val="001A6243"/>
    <w:rsid w:val="001A6BC1"/>
    <w:rsid w:val="001B043E"/>
    <w:rsid w:val="001B0445"/>
    <w:rsid w:val="001B12F4"/>
    <w:rsid w:val="001B1CD5"/>
    <w:rsid w:val="001B2D7A"/>
    <w:rsid w:val="001B346A"/>
    <w:rsid w:val="001B3A90"/>
    <w:rsid w:val="001B4FEF"/>
    <w:rsid w:val="001B6A3C"/>
    <w:rsid w:val="001B6BC1"/>
    <w:rsid w:val="001B6CA9"/>
    <w:rsid w:val="001C01F0"/>
    <w:rsid w:val="001C0537"/>
    <w:rsid w:val="001C0E37"/>
    <w:rsid w:val="001C0EC7"/>
    <w:rsid w:val="001C2C15"/>
    <w:rsid w:val="001C35B8"/>
    <w:rsid w:val="001C4BC0"/>
    <w:rsid w:val="001C5D47"/>
    <w:rsid w:val="001C61E5"/>
    <w:rsid w:val="001C634A"/>
    <w:rsid w:val="001C6E23"/>
    <w:rsid w:val="001C6E7D"/>
    <w:rsid w:val="001C6EF1"/>
    <w:rsid w:val="001C75CD"/>
    <w:rsid w:val="001D023E"/>
    <w:rsid w:val="001D0E84"/>
    <w:rsid w:val="001D17C1"/>
    <w:rsid w:val="001D1ED3"/>
    <w:rsid w:val="001D223F"/>
    <w:rsid w:val="001D4025"/>
    <w:rsid w:val="001D6511"/>
    <w:rsid w:val="001D77C0"/>
    <w:rsid w:val="001E0ACB"/>
    <w:rsid w:val="001E18FF"/>
    <w:rsid w:val="001E1E53"/>
    <w:rsid w:val="001E2F9E"/>
    <w:rsid w:val="001E3206"/>
    <w:rsid w:val="001E401D"/>
    <w:rsid w:val="001E4146"/>
    <w:rsid w:val="001E4235"/>
    <w:rsid w:val="001E4686"/>
    <w:rsid w:val="001E6BD9"/>
    <w:rsid w:val="001E70B2"/>
    <w:rsid w:val="001F1CB1"/>
    <w:rsid w:val="001F2943"/>
    <w:rsid w:val="001F3CB6"/>
    <w:rsid w:val="001F44F4"/>
    <w:rsid w:val="001F4B20"/>
    <w:rsid w:val="001F5028"/>
    <w:rsid w:val="001F5982"/>
    <w:rsid w:val="001F5FFD"/>
    <w:rsid w:val="001F6538"/>
    <w:rsid w:val="001F656B"/>
    <w:rsid w:val="001F67FA"/>
    <w:rsid w:val="001F68B1"/>
    <w:rsid w:val="001F79F9"/>
    <w:rsid w:val="0020005D"/>
    <w:rsid w:val="00200359"/>
    <w:rsid w:val="00201889"/>
    <w:rsid w:val="0020260F"/>
    <w:rsid w:val="00202B30"/>
    <w:rsid w:val="0020354F"/>
    <w:rsid w:val="002037D3"/>
    <w:rsid w:val="00203CEF"/>
    <w:rsid w:val="00203D8F"/>
    <w:rsid w:val="002040F1"/>
    <w:rsid w:val="00205A49"/>
    <w:rsid w:val="002065DE"/>
    <w:rsid w:val="00206A02"/>
    <w:rsid w:val="00206AC8"/>
    <w:rsid w:val="0020775B"/>
    <w:rsid w:val="002105FA"/>
    <w:rsid w:val="00213172"/>
    <w:rsid w:val="00213D2C"/>
    <w:rsid w:val="00215100"/>
    <w:rsid w:val="002179F2"/>
    <w:rsid w:val="0022052B"/>
    <w:rsid w:val="00220FD9"/>
    <w:rsid w:val="0022364E"/>
    <w:rsid w:val="00224560"/>
    <w:rsid w:val="002245E9"/>
    <w:rsid w:val="002248EB"/>
    <w:rsid w:val="00225175"/>
    <w:rsid w:val="00225CBE"/>
    <w:rsid w:val="00227BFC"/>
    <w:rsid w:val="00231850"/>
    <w:rsid w:val="00231F44"/>
    <w:rsid w:val="00232173"/>
    <w:rsid w:val="00232391"/>
    <w:rsid w:val="00233647"/>
    <w:rsid w:val="0023466B"/>
    <w:rsid w:val="002357FE"/>
    <w:rsid w:val="002358BE"/>
    <w:rsid w:val="002360F7"/>
    <w:rsid w:val="00236444"/>
    <w:rsid w:val="0023777F"/>
    <w:rsid w:val="00237E3A"/>
    <w:rsid w:val="00240A2A"/>
    <w:rsid w:val="00240BF4"/>
    <w:rsid w:val="002413D2"/>
    <w:rsid w:val="002427FB"/>
    <w:rsid w:val="00242E90"/>
    <w:rsid w:val="002433F9"/>
    <w:rsid w:val="00243D3E"/>
    <w:rsid w:val="00243E84"/>
    <w:rsid w:val="002445F1"/>
    <w:rsid w:val="00244963"/>
    <w:rsid w:val="00244BBA"/>
    <w:rsid w:val="00245431"/>
    <w:rsid w:val="00246159"/>
    <w:rsid w:val="00247CB4"/>
    <w:rsid w:val="00247EBE"/>
    <w:rsid w:val="00251B85"/>
    <w:rsid w:val="00253284"/>
    <w:rsid w:val="002543E8"/>
    <w:rsid w:val="00254825"/>
    <w:rsid w:val="00255164"/>
    <w:rsid w:val="00256734"/>
    <w:rsid w:val="00256BFB"/>
    <w:rsid w:val="002572CE"/>
    <w:rsid w:val="00257832"/>
    <w:rsid w:val="002619B0"/>
    <w:rsid w:val="002624A8"/>
    <w:rsid w:val="002627B3"/>
    <w:rsid w:val="00264E54"/>
    <w:rsid w:val="00265312"/>
    <w:rsid w:val="0026562E"/>
    <w:rsid w:val="00267624"/>
    <w:rsid w:val="0027279B"/>
    <w:rsid w:val="00272CFA"/>
    <w:rsid w:val="00273C0D"/>
    <w:rsid w:val="00274791"/>
    <w:rsid w:val="00274B49"/>
    <w:rsid w:val="00274F08"/>
    <w:rsid w:val="002754B9"/>
    <w:rsid w:val="002764EA"/>
    <w:rsid w:val="0027703C"/>
    <w:rsid w:val="0028016F"/>
    <w:rsid w:val="00280E09"/>
    <w:rsid w:val="00281D91"/>
    <w:rsid w:val="00281E90"/>
    <w:rsid w:val="00286157"/>
    <w:rsid w:val="0028634D"/>
    <w:rsid w:val="00287206"/>
    <w:rsid w:val="00287792"/>
    <w:rsid w:val="002903A9"/>
    <w:rsid w:val="002914F3"/>
    <w:rsid w:val="00293170"/>
    <w:rsid w:val="002941E3"/>
    <w:rsid w:val="002945E3"/>
    <w:rsid w:val="002956D7"/>
    <w:rsid w:val="0029628A"/>
    <w:rsid w:val="002966B5"/>
    <w:rsid w:val="00296D06"/>
    <w:rsid w:val="002973CA"/>
    <w:rsid w:val="002979BF"/>
    <w:rsid w:val="00297A4A"/>
    <w:rsid w:val="002A0880"/>
    <w:rsid w:val="002A131B"/>
    <w:rsid w:val="002A1F22"/>
    <w:rsid w:val="002A20AC"/>
    <w:rsid w:val="002A2235"/>
    <w:rsid w:val="002A3610"/>
    <w:rsid w:val="002A3918"/>
    <w:rsid w:val="002A3930"/>
    <w:rsid w:val="002A3C5C"/>
    <w:rsid w:val="002A54FE"/>
    <w:rsid w:val="002A62D5"/>
    <w:rsid w:val="002A6FF3"/>
    <w:rsid w:val="002A706C"/>
    <w:rsid w:val="002A78B9"/>
    <w:rsid w:val="002B03D2"/>
    <w:rsid w:val="002B1BDF"/>
    <w:rsid w:val="002B25A1"/>
    <w:rsid w:val="002B47E4"/>
    <w:rsid w:val="002B4910"/>
    <w:rsid w:val="002B5759"/>
    <w:rsid w:val="002B58F5"/>
    <w:rsid w:val="002B675A"/>
    <w:rsid w:val="002C00DD"/>
    <w:rsid w:val="002C112A"/>
    <w:rsid w:val="002C2CFD"/>
    <w:rsid w:val="002C2E2F"/>
    <w:rsid w:val="002C33D6"/>
    <w:rsid w:val="002C3428"/>
    <w:rsid w:val="002C353E"/>
    <w:rsid w:val="002C5B80"/>
    <w:rsid w:val="002C688C"/>
    <w:rsid w:val="002C719A"/>
    <w:rsid w:val="002C7470"/>
    <w:rsid w:val="002C77DA"/>
    <w:rsid w:val="002D09CD"/>
    <w:rsid w:val="002D136D"/>
    <w:rsid w:val="002D1D7A"/>
    <w:rsid w:val="002D35F3"/>
    <w:rsid w:val="002D49B3"/>
    <w:rsid w:val="002D4BC9"/>
    <w:rsid w:val="002D5903"/>
    <w:rsid w:val="002D5929"/>
    <w:rsid w:val="002D5B77"/>
    <w:rsid w:val="002D688B"/>
    <w:rsid w:val="002D7425"/>
    <w:rsid w:val="002D7496"/>
    <w:rsid w:val="002D7758"/>
    <w:rsid w:val="002D77C0"/>
    <w:rsid w:val="002D7D0C"/>
    <w:rsid w:val="002D7DE1"/>
    <w:rsid w:val="002E05F9"/>
    <w:rsid w:val="002E09E0"/>
    <w:rsid w:val="002E0D6A"/>
    <w:rsid w:val="002E10E1"/>
    <w:rsid w:val="002E1877"/>
    <w:rsid w:val="002E1C2D"/>
    <w:rsid w:val="002E1D1C"/>
    <w:rsid w:val="002E289D"/>
    <w:rsid w:val="002E413B"/>
    <w:rsid w:val="002E593F"/>
    <w:rsid w:val="002E5A8F"/>
    <w:rsid w:val="002E6365"/>
    <w:rsid w:val="002E6F8B"/>
    <w:rsid w:val="002F0CDC"/>
    <w:rsid w:val="002F4EF0"/>
    <w:rsid w:val="002F59C7"/>
    <w:rsid w:val="002F6B21"/>
    <w:rsid w:val="00300320"/>
    <w:rsid w:val="003018AB"/>
    <w:rsid w:val="0030255F"/>
    <w:rsid w:val="00302EE0"/>
    <w:rsid w:val="00303ABB"/>
    <w:rsid w:val="00303ADF"/>
    <w:rsid w:val="003040F9"/>
    <w:rsid w:val="0030652E"/>
    <w:rsid w:val="003067FF"/>
    <w:rsid w:val="003077BB"/>
    <w:rsid w:val="00307AE2"/>
    <w:rsid w:val="00311144"/>
    <w:rsid w:val="00311460"/>
    <w:rsid w:val="003120FD"/>
    <w:rsid w:val="00313F79"/>
    <w:rsid w:val="003144F0"/>
    <w:rsid w:val="003148C8"/>
    <w:rsid w:val="0031501D"/>
    <w:rsid w:val="00315F52"/>
    <w:rsid w:val="00316741"/>
    <w:rsid w:val="00317194"/>
    <w:rsid w:val="00317870"/>
    <w:rsid w:val="00317BBE"/>
    <w:rsid w:val="00317EA3"/>
    <w:rsid w:val="003204D6"/>
    <w:rsid w:val="00322A51"/>
    <w:rsid w:val="00322B12"/>
    <w:rsid w:val="00325197"/>
    <w:rsid w:val="00325880"/>
    <w:rsid w:val="003267F7"/>
    <w:rsid w:val="00327361"/>
    <w:rsid w:val="003309F6"/>
    <w:rsid w:val="00331144"/>
    <w:rsid w:val="0033158A"/>
    <w:rsid w:val="0033465D"/>
    <w:rsid w:val="00336992"/>
    <w:rsid w:val="00336DB5"/>
    <w:rsid w:val="003400A2"/>
    <w:rsid w:val="003400D0"/>
    <w:rsid w:val="003407FD"/>
    <w:rsid w:val="00341D62"/>
    <w:rsid w:val="00341E4C"/>
    <w:rsid w:val="003422C2"/>
    <w:rsid w:val="00343471"/>
    <w:rsid w:val="003434C3"/>
    <w:rsid w:val="00343B47"/>
    <w:rsid w:val="0034530E"/>
    <w:rsid w:val="00345C03"/>
    <w:rsid w:val="00345F3E"/>
    <w:rsid w:val="00347D7B"/>
    <w:rsid w:val="00347E99"/>
    <w:rsid w:val="00347EE7"/>
    <w:rsid w:val="00350D57"/>
    <w:rsid w:val="0035270E"/>
    <w:rsid w:val="003532A9"/>
    <w:rsid w:val="0035357E"/>
    <w:rsid w:val="00353C08"/>
    <w:rsid w:val="0035406C"/>
    <w:rsid w:val="003544DA"/>
    <w:rsid w:val="003546DC"/>
    <w:rsid w:val="00354901"/>
    <w:rsid w:val="00354982"/>
    <w:rsid w:val="0035551B"/>
    <w:rsid w:val="00355EFB"/>
    <w:rsid w:val="00356689"/>
    <w:rsid w:val="00356A0B"/>
    <w:rsid w:val="00356E4B"/>
    <w:rsid w:val="00357AC9"/>
    <w:rsid w:val="003617B9"/>
    <w:rsid w:val="003629C9"/>
    <w:rsid w:val="00362A45"/>
    <w:rsid w:val="003643B0"/>
    <w:rsid w:val="003643DB"/>
    <w:rsid w:val="00364838"/>
    <w:rsid w:val="00366A7D"/>
    <w:rsid w:val="003725EE"/>
    <w:rsid w:val="00372959"/>
    <w:rsid w:val="0037386F"/>
    <w:rsid w:val="00374A02"/>
    <w:rsid w:val="00374DD3"/>
    <w:rsid w:val="00375024"/>
    <w:rsid w:val="0037550B"/>
    <w:rsid w:val="003767B1"/>
    <w:rsid w:val="00376912"/>
    <w:rsid w:val="00377324"/>
    <w:rsid w:val="00377929"/>
    <w:rsid w:val="00377DBB"/>
    <w:rsid w:val="00380323"/>
    <w:rsid w:val="00380948"/>
    <w:rsid w:val="00380B9C"/>
    <w:rsid w:val="00380C98"/>
    <w:rsid w:val="00380F8D"/>
    <w:rsid w:val="00382276"/>
    <w:rsid w:val="003823F6"/>
    <w:rsid w:val="003826BC"/>
    <w:rsid w:val="00382A66"/>
    <w:rsid w:val="00383D75"/>
    <w:rsid w:val="00385931"/>
    <w:rsid w:val="00385C26"/>
    <w:rsid w:val="00385C2F"/>
    <w:rsid w:val="00387922"/>
    <w:rsid w:val="0039069C"/>
    <w:rsid w:val="00390BCE"/>
    <w:rsid w:val="003915E3"/>
    <w:rsid w:val="00391EA6"/>
    <w:rsid w:val="003926A2"/>
    <w:rsid w:val="0039390F"/>
    <w:rsid w:val="00393B9A"/>
    <w:rsid w:val="00394046"/>
    <w:rsid w:val="003940B7"/>
    <w:rsid w:val="00395FB0"/>
    <w:rsid w:val="003966E9"/>
    <w:rsid w:val="00396ED0"/>
    <w:rsid w:val="003972C8"/>
    <w:rsid w:val="003A1A9F"/>
    <w:rsid w:val="003A2951"/>
    <w:rsid w:val="003A2B1B"/>
    <w:rsid w:val="003A2F55"/>
    <w:rsid w:val="003A339E"/>
    <w:rsid w:val="003A4352"/>
    <w:rsid w:val="003A468D"/>
    <w:rsid w:val="003A569F"/>
    <w:rsid w:val="003A56CD"/>
    <w:rsid w:val="003A5F1A"/>
    <w:rsid w:val="003A6344"/>
    <w:rsid w:val="003B0C92"/>
    <w:rsid w:val="003B0F51"/>
    <w:rsid w:val="003B1663"/>
    <w:rsid w:val="003B1B3C"/>
    <w:rsid w:val="003B2FE1"/>
    <w:rsid w:val="003B420A"/>
    <w:rsid w:val="003B496C"/>
    <w:rsid w:val="003B5343"/>
    <w:rsid w:val="003B5EEF"/>
    <w:rsid w:val="003B7208"/>
    <w:rsid w:val="003B75F3"/>
    <w:rsid w:val="003C014D"/>
    <w:rsid w:val="003C02E1"/>
    <w:rsid w:val="003C08D1"/>
    <w:rsid w:val="003C2171"/>
    <w:rsid w:val="003C2333"/>
    <w:rsid w:val="003C2454"/>
    <w:rsid w:val="003C37B4"/>
    <w:rsid w:val="003C3AE3"/>
    <w:rsid w:val="003C3D84"/>
    <w:rsid w:val="003C4E00"/>
    <w:rsid w:val="003C6126"/>
    <w:rsid w:val="003C763E"/>
    <w:rsid w:val="003C7A92"/>
    <w:rsid w:val="003D0125"/>
    <w:rsid w:val="003D143C"/>
    <w:rsid w:val="003D1AAE"/>
    <w:rsid w:val="003D2129"/>
    <w:rsid w:val="003D26EF"/>
    <w:rsid w:val="003D3962"/>
    <w:rsid w:val="003D425F"/>
    <w:rsid w:val="003D5200"/>
    <w:rsid w:val="003D60F8"/>
    <w:rsid w:val="003D6354"/>
    <w:rsid w:val="003D651E"/>
    <w:rsid w:val="003D7207"/>
    <w:rsid w:val="003D779A"/>
    <w:rsid w:val="003E0729"/>
    <w:rsid w:val="003E135C"/>
    <w:rsid w:val="003E14C2"/>
    <w:rsid w:val="003E36E9"/>
    <w:rsid w:val="003E39F9"/>
    <w:rsid w:val="003E431D"/>
    <w:rsid w:val="003E6ECA"/>
    <w:rsid w:val="003E7821"/>
    <w:rsid w:val="003E7A27"/>
    <w:rsid w:val="003F04B0"/>
    <w:rsid w:val="003F05F4"/>
    <w:rsid w:val="003F07C5"/>
    <w:rsid w:val="003F2AB0"/>
    <w:rsid w:val="003F2CBA"/>
    <w:rsid w:val="003F2FC6"/>
    <w:rsid w:val="003F3718"/>
    <w:rsid w:val="003F4538"/>
    <w:rsid w:val="003F65BF"/>
    <w:rsid w:val="003F7902"/>
    <w:rsid w:val="003F7CA2"/>
    <w:rsid w:val="004006C6"/>
    <w:rsid w:val="00400A69"/>
    <w:rsid w:val="004018D2"/>
    <w:rsid w:val="00402CAA"/>
    <w:rsid w:val="0040306B"/>
    <w:rsid w:val="0040333B"/>
    <w:rsid w:val="004051CA"/>
    <w:rsid w:val="0040571B"/>
    <w:rsid w:val="00410476"/>
    <w:rsid w:val="004108F9"/>
    <w:rsid w:val="00410D31"/>
    <w:rsid w:val="00411042"/>
    <w:rsid w:val="004112D5"/>
    <w:rsid w:val="00411336"/>
    <w:rsid w:val="0041169F"/>
    <w:rsid w:val="00411871"/>
    <w:rsid w:val="00411C05"/>
    <w:rsid w:val="0041221D"/>
    <w:rsid w:val="00412966"/>
    <w:rsid w:val="00412B8B"/>
    <w:rsid w:val="00412DE4"/>
    <w:rsid w:val="0041303B"/>
    <w:rsid w:val="00413968"/>
    <w:rsid w:val="004142F1"/>
    <w:rsid w:val="00416CD1"/>
    <w:rsid w:val="0041721D"/>
    <w:rsid w:val="0041789F"/>
    <w:rsid w:val="00417E48"/>
    <w:rsid w:val="00420107"/>
    <w:rsid w:val="00420514"/>
    <w:rsid w:val="00422488"/>
    <w:rsid w:val="00422BD8"/>
    <w:rsid w:val="004238BE"/>
    <w:rsid w:val="004240F9"/>
    <w:rsid w:val="00424DF0"/>
    <w:rsid w:val="004251CA"/>
    <w:rsid w:val="004252D9"/>
    <w:rsid w:val="004257D1"/>
    <w:rsid w:val="0042600B"/>
    <w:rsid w:val="00427017"/>
    <w:rsid w:val="00427CE1"/>
    <w:rsid w:val="00432437"/>
    <w:rsid w:val="00435F36"/>
    <w:rsid w:val="00441937"/>
    <w:rsid w:val="004436DD"/>
    <w:rsid w:val="00443EA1"/>
    <w:rsid w:val="004445B4"/>
    <w:rsid w:val="00445119"/>
    <w:rsid w:val="004453D5"/>
    <w:rsid w:val="00445856"/>
    <w:rsid w:val="0044593D"/>
    <w:rsid w:val="00446CF1"/>
    <w:rsid w:val="004473D1"/>
    <w:rsid w:val="004479EE"/>
    <w:rsid w:val="00447D07"/>
    <w:rsid w:val="00450ECB"/>
    <w:rsid w:val="00453F6A"/>
    <w:rsid w:val="004540B5"/>
    <w:rsid w:val="0045634F"/>
    <w:rsid w:val="00456438"/>
    <w:rsid w:val="004568BC"/>
    <w:rsid w:val="00460FC2"/>
    <w:rsid w:val="00461389"/>
    <w:rsid w:val="004613B9"/>
    <w:rsid w:val="00461733"/>
    <w:rsid w:val="004641C9"/>
    <w:rsid w:val="00464DA6"/>
    <w:rsid w:val="0046626A"/>
    <w:rsid w:val="004666A7"/>
    <w:rsid w:val="0046685E"/>
    <w:rsid w:val="00466D87"/>
    <w:rsid w:val="00467C10"/>
    <w:rsid w:val="00467F2D"/>
    <w:rsid w:val="00471774"/>
    <w:rsid w:val="00471E29"/>
    <w:rsid w:val="00471F8C"/>
    <w:rsid w:val="00472DE0"/>
    <w:rsid w:val="004734F6"/>
    <w:rsid w:val="00474657"/>
    <w:rsid w:val="004748C7"/>
    <w:rsid w:val="004758D5"/>
    <w:rsid w:val="00476484"/>
    <w:rsid w:val="0047787E"/>
    <w:rsid w:val="00480BD4"/>
    <w:rsid w:val="00482324"/>
    <w:rsid w:val="00484F76"/>
    <w:rsid w:val="00485215"/>
    <w:rsid w:val="0048550A"/>
    <w:rsid w:val="00485E04"/>
    <w:rsid w:val="0048604C"/>
    <w:rsid w:val="00486909"/>
    <w:rsid w:val="00487276"/>
    <w:rsid w:val="00490129"/>
    <w:rsid w:val="0049029D"/>
    <w:rsid w:val="00490ADF"/>
    <w:rsid w:val="00491C39"/>
    <w:rsid w:val="00491D47"/>
    <w:rsid w:val="00492128"/>
    <w:rsid w:val="004922F8"/>
    <w:rsid w:val="0049354E"/>
    <w:rsid w:val="004936D7"/>
    <w:rsid w:val="00495A67"/>
    <w:rsid w:val="004964DC"/>
    <w:rsid w:val="00496E76"/>
    <w:rsid w:val="00496F81"/>
    <w:rsid w:val="004A1AE7"/>
    <w:rsid w:val="004A1D72"/>
    <w:rsid w:val="004A2331"/>
    <w:rsid w:val="004A4009"/>
    <w:rsid w:val="004A42D9"/>
    <w:rsid w:val="004A534E"/>
    <w:rsid w:val="004A5BBF"/>
    <w:rsid w:val="004A5CB4"/>
    <w:rsid w:val="004A6107"/>
    <w:rsid w:val="004A6237"/>
    <w:rsid w:val="004A6754"/>
    <w:rsid w:val="004A7A89"/>
    <w:rsid w:val="004B178F"/>
    <w:rsid w:val="004B26C5"/>
    <w:rsid w:val="004B2A8B"/>
    <w:rsid w:val="004B2DD6"/>
    <w:rsid w:val="004B3295"/>
    <w:rsid w:val="004B3621"/>
    <w:rsid w:val="004B3B1C"/>
    <w:rsid w:val="004B4518"/>
    <w:rsid w:val="004B47E7"/>
    <w:rsid w:val="004B55EF"/>
    <w:rsid w:val="004B67BF"/>
    <w:rsid w:val="004B68A1"/>
    <w:rsid w:val="004B6CBA"/>
    <w:rsid w:val="004B6E80"/>
    <w:rsid w:val="004B709C"/>
    <w:rsid w:val="004B7494"/>
    <w:rsid w:val="004B7661"/>
    <w:rsid w:val="004B7814"/>
    <w:rsid w:val="004B7E8C"/>
    <w:rsid w:val="004C1845"/>
    <w:rsid w:val="004C4091"/>
    <w:rsid w:val="004C417A"/>
    <w:rsid w:val="004C5441"/>
    <w:rsid w:val="004C589B"/>
    <w:rsid w:val="004C6BDE"/>
    <w:rsid w:val="004C7062"/>
    <w:rsid w:val="004D0204"/>
    <w:rsid w:val="004D10A6"/>
    <w:rsid w:val="004D11B4"/>
    <w:rsid w:val="004D1C6B"/>
    <w:rsid w:val="004D1D3C"/>
    <w:rsid w:val="004D2A71"/>
    <w:rsid w:val="004D2ECB"/>
    <w:rsid w:val="004D397D"/>
    <w:rsid w:val="004D3D86"/>
    <w:rsid w:val="004D40AB"/>
    <w:rsid w:val="004D49F2"/>
    <w:rsid w:val="004D5687"/>
    <w:rsid w:val="004D5B75"/>
    <w:rsid w:val="004D678C"/>
    <w:rsid w:val="004D6AFF"/>
    <w:rsid w:val="004D6DCF"/>
    <w:rsid w:val="004D7E4C"/>
    <w:rsid w:val="004E19D5"/>
    <w:rsid w:val="004E2535"/>
    <w:rsid w:val="004E3056"/>
    <w:rsid w:val="004E31DB"/>
    <w:rsid w:val="004E3AAD"/>
    <w:rsid w:val="004E4A54"/>
    <w:rsid w:val="004E4B9B"/>
    <w:rsid w:val="004E6182"/>
    <w:rsid w:val="004E6DC7"/>
    <w:rsid w:val="004E72AA"/>
    <w:rsid w:val="004E77AF"/>
    <w:rsid w:val="004E7D0A"/>
    <w:rsid w:val="004F0D92"/>
    <w:rsid w:val="004F133A"/>
    <w:rsid w:val="004F22DA"/>
    <w:rsid w:val="004F2391"/>
    <w:rsid w:val="004F23CD"/>
    <w:rsid w:val="004F3BA4"/>
    <w:rsid w:val="004F4DE4"/>
    <w:rsid w:val="004F51BA"/>
    <w:rsid w:val="004F5782"/>
    <w:rsid w:val="004F6080"/>
    <w:rsid w:val="004F65AD"/>
    <w:rsid w:val="00500889"/>
    <w:rsid w:val="005009FE"/>
    <w:rsid w:val="00501A97"/>
    <w:rsid w:val="00502D47"/>
    <w:rsid w:val="00503573"/>
    <w:rsid w:val="005039C0"/>
    <w:rsid w:val="00503D20"/>
    <w:rsid w:val="00503DE7"/>
    <w:rsid w:val="00504A81"/>
    <w:rsid w:val="00505098"/>
    <w:rsid w:val="0050680B"/>
    <w:rsid w:val="0050792A"/>
    <w:rsid w:val="00507DBA"/>
    <w:rsid w:val="00511003"/>
    <w:rsid w:val="005112E6"/>
    <w:rsid w:val="00511C86"/>
    <w:rsid w:val="00515B4F"/>
    <w:rsid w:val="0051670C"/>
    <w:rsid w:val="00517672"/>
    <w:rsid w:val="00517C7D"/>
    <w:rsid w:val="00517E7F"/>
    <w:rsid w:val="00520380"/>
    <w:rsid w:val="0052067F"/>
    <w:rsid w:val="00520C8A"/>
    <w:rsid w:val="00520CFD"/>
    <w:rsid w:val="00520FBB"/>
    <w:rsid w:val="005213FE"/>
    <w:rsid w:val="00521E51"/>
    <w:rsid w:val="00523F5A"/>
    <w:rsid w:val="00524E21"/>
    <w:rsid w:val="005278D5"/>
    <w:rsid w:val="00531356"/>
    <w:rsid w:val="00531934"/>
    <w:rsid w:val="00531BF2"/>
    <w:rsid w:val="0053218A"/>
    <w:rsid w:val="005325D5"/>
    <w:rsid w:val="00533681"/>
    <w:rsid w:val="0053372F"/>
    <w:rsid w:val="005338B3"/>
    <w:rsid w:val="00534590"/>
    <w:rsid w:val="00534F72"/>
    <w:rsid w:val="00537261"/>
    <w:rsid w:val="00537393"/>
    <w:rsid w:val="00537633"/>
    <w:rsid w:val="005377F2"/>
    <w:rsid w:val="005402CA"/>
    <w:rsid w:val="005408DD"/>
    <w:rsid w:val="0054197B"/>
    <w:rsid w:val="00542041"/>
    <w:rsid w:val="00544605"/>
    <w:rsid w:val="00544E14"/>
    <w:rsid w:val="0054562E"/>
    <w:rsid w:val="005473A9"/>
    <w:rsid w:val="005475D3"/>
    <w:rsid w:val="00547BD5"/>
    <w:rsid w:val="00547EB4"/>
    <w:rsid w:val="00551FDD"/>
    <w:rsid w:val="00553289"/>
    <w:rsid w:val="0055398F"/>
    <w:rsid w:val="00553E09"/>
    <w:rsid w:val="00553EB8"/>
    <w:rsid w:val="0055428A"/>
    <w:rsid w:val="00554B3B"/>
    <w:rsid w:val="00554C37"/>
    <w:rsid w:val="00555149"/>
    <w:rsid w:val="00555629"/>
    <w:rsid w:val="00555F1B"/>
    <w:rsid w:val="005563B3"/>
    <w:rsid w:val="0055652B"/>
    <w:rsid w:val="00556663"/>
    <w:rsid w:val="00557F61"/>
    <w:rsid w:val="00560246"/>
    <w:rsid w:val="00561748"/>
    <w:rsid w:val="00561855"/>
    <w:rsid w:val="005622E8"/>
    <w:rsid w:val="005629E5"/>
    <w:rsid w:val="00563557"/>
    <w:rsid w:val="00564266"/>
    <w:rsid w:val="005644C9"/>
    <w:rsid w:val="00564A8B"/>
    <w:rsid w:val="00565291"/>
    <w:rsid w:val="00567D8E"/>
    <w:rsid w:val="005705FE"/>
    <w:rsid w:val="005719EE"/>
    <w:rsid w:val="0057235A"/>
    <w:rsid w:val="00572547"/>
    <w:rsid w:val="00572635"/>
    <w:rsid w:val="00572926"/>
    <w:rsid w:val="00573013"/>
    <w:rsid w:val="005740AE"/>
    <w:rsid w:val="0057513F"/>
    <w:rsid w:val="00575EF0"/>
    <w:rsid w:val="00576659"/>
    <w:rsid w:val="00576748"/>
    <w:rsid w:val="005772A6"/>
    <w:rsid w:val="005809C5"/>
    <w:rsid w:val="00580A80"/>
    <w:rsid w:val="00581489"/>
    <w:rsid w:val="005822EE"/>
    <w:rsid w:val="00583099"/>
    <w:rsid w:val="005832AA"/>
    <w:rsid w:val="0058366F"/>
    <w:rsid w:val="005864D5"/>
    <w:rsid w:val="00587438"/>
    <w:rsid w:val="00591A82"/>
    <w:rsid w:val="00591F91"/>
    <w:rsid w:val="0059229A"/>
    <w:rsid w:val="00593E9D"/>
    <w:rsid w:val="005974CB"/>
    <w:rsid w:val="00597B09"/>
    <w:rsid w:val="005A042C"/>
    <w:rsid w:val="005A0ACC"/>
    <w:rsid w:val="005A1145"/>
    <w:rsid w:val="005A1689"/>
    <w:rsid w:val="005A232E"/>
    <w:rsid w:val="005A261D"/>
    <w:rsid w:val="005A41CE"/>
    <w:rsid w:val="005A46DB"/>
    <w:rsid w:val="005B00C3"/>
    <w:rsid w:val="005B0A51"/>
    <w:rsid w:val="005B1123"/>
    <w:rsid w:val="005B201E"/>
    <w:rsid w:val="005B22D0"/>
    <w:rsid w:val="005B2FFE"/>
    <w:rsid w:val="005B3700"/>
    <w:rsid w:val="005B40E5"/>
    <w:rsid w:val="005B5CA9"/>
    <w:rsid w:val="005B646C"/>
    <w:rsid w:val="005B7125"/>
    <w:rsid w:val="005C0B49"/>
    <w:rsid w:val="005C0FAE"/>
    <w:rsid w:val="005C1EC4"/>
    <w:rsid w:val="005C2C0A"/>
    <w:rsid w:val="005C60D4"/>
    <w:rsid w:val="005C6827"/>
    <w:rsid w:val="005C6D3A"/>
    <w:rsid w:val="005D1649"/>
    <w:rsid w:val="005D211B"/>
    <w:rsid w:val="005D447B"/>
    <w:rsid w:val="005D4AFE"/>
    <w:rsid w:val="005D4CBB"/>
    <w:rsid w:val="005D5040"/>
    <w:rsid w:val="005D6C1D"/>
    <w:rsid w:val="005D6CBC"/>
    <w:rsid w:val="005D6DE6"/>
    <w:rsid w:val="005D7ABF"/>
    <w:rsid w:val="005D7E4E"/>
    <w:rsid w:val="005E01FC"/>
    <w:rsid w:val="005E09FA"/>
    <w:rsid w:val="005E1437"/>
    <w:rsid w:val="005E239D"/>
    <w:rsid w:val="005E2BD0"/>
    <w:rsid w:val="005E2CFF"/>
    <w:rsid w:val="005E30F4"/>
    <w:rsid w:val="005E38A1"/>
    <w:rsid w:val="005E48ED"/>
    <w:rsid w:val="005E4C1F"/>
    <w:rsid w:val="005E5F3A"/>
    <w:rsid w:val="005E64D2"/>
    <w:rsid w:val="005E7221"/>
    <w:rsid w:val="005E736E"/>
    <w:rsid w:val="005E7CA2"/>
    <w:rsid w:val="005F0E53"/>
    <w:rsid w:val="005F0F36"/>
    <w:rsid w:val="005F15BB"/>
    <w:rsid w:val="005F1717"/>
    <w:rsid w:val="005F2068"/>
    <w:rsid w:val="005F46F6"/>
    <w:rsid w:val="005F4EEF"/>
    <w:rsid w:val="005F532A"/>
    <w:rsid w:val="005F7356"/>
    <w:rsid w:val="005F763C"/>
    <w:rsid w:val="005F7A0B"/>
    <w:rsid w:val="005F7C0F"/>
    <w:rsid w:val="00600072"/>
    <w:rsid w:val="00600554"/>
    <w:rsid w:val="00600BDC"/>
    <w:rsid w:val="00600DC5"/>
    <w:rsid w:val="006010E6"/>
    <w:rsid w:val="00601417"/>
    <w:rsid w:val="00602316"/>
    <w:rsid w:val="00602426"/>
    <w:rsid w:val="00602709"/>
    <w:rsid w:val="00602A69"/>
    <w:rsid w:val="00602FBC"/>
    <w:rsid w:val="00603E42"/>
    <w:rsid w:val="0060658F"/>
    <w:rsid w:val="00610962"/>
    <w:rsid w:val="00611627"/>
    <w:rsid w:val="0061251D"/>
    <w:rsid w:val="00612C0B"/>
    <w:rsid w:val="00612F26"/>
    <w:rsid w:val="006131A1"/>
    <w:rsid w:val="00613ABE"/>
    <w:rsid w:val="006143C6"/>
    <w:rsid w:val="0061460A"/>
    <w:rsid w:val="00614740"/>
    <w:rsid w:val="006147F0"/>
    <w:rsid w:val="00616712"/>
    <w:rsid w:val="00617620"/>
    <w:rsid w:val="00617B10"/>
    <w:rsid w:val="00620202"/>
    <w:rsid w:val="0062022D"/>
    <w:rsid w:val="00620296"/>
    <w:rsid w:val="006210B9"/>
    <w:rsid w:val="0062151B"/>
    <w:rsid w:val="0062436D"/>
    <w:rsid w:val="00624726"/>
    <w:rsid w:val="00625886"/>
    <w:rsid w:val="00625F28"/>
    <w:rsid w:val="0062674F"/>
    <w:rsid w:val="00627238"/>
    <w:rsid w:val="0062733A"/>
    <w:rsid w:val="0062764D"/>
    <w:rsid w:val="00627F1A"/>
    <w:rsid w:val="00630B6E"/>
    <w:rsid w:val="00633E20"/>
    <w:rsid w:val="00633EF9"/>
    <w:rsid w:val="0063404B"/>
    <w:rsid w:val="006357E7"/>
    <w:rsid w:val="00635A3D"/>
    <w:rsid w:val="00635A9E"/>
    <w:rsid w:val="0063643D"/>
    <w:rsid w:val="00637580"/>
    <w:rsid w:val="006376B1"/>
    <w:rsid w:val="0063793D"/>
    <w:rsid w:val="00637A4C"/>
    <w:rsid w:val="00637CD4"/>
    <w:rsid w:val="00640263"/>
    <w:rsid w:val="00640287"/>
    <w:rsid w:val="006405B2"/>
    <w:rsid w:val="00641209"/>
    <w:rsid w:val="0064131A"/>
    <w:rsid w:val="006413C8"/>
    <w:rsid w:val="00641533"/>
    <w:rsid w:val="0064316E"/>
    <w:rsid w:val="006431A8"/>
    <w:rsid w:val="00644D39"/>
    <w:rsid w:val="0064534C"/>
    <w:rsid w:val="0064633B"/>
    <w:rsid w:val="006475C2"/>
    <w:rsid w:val="0064764D"/>
    <w:rsid w:val="00647C6A"/>
    <w:rsid w:val="006505DD"/>
    <w:rsid w:val="006513CB"/>
    <w:rsid w:val="00651A77"/>
    <w:rsid w:val="0065341E"/>
    <w:rsid w:val="00653E02"/>
    <w:rsid w:val="00653E7B"/>
    <w:rsid w:val="006548BE"/>
    <w:rsid w:val="00655B50"/>
    <w:rsid w:val="00656189"/>
    <w:rsid w:val="0065642B"/>
    <w:rsid w:val="00656562"/>
    <w:rsid w:val="00656E08"/>
    <w:rsid w:val="0065700A"/>
    <w:rsid w:val="006571B3"/>
    <w:rsid w:val="00657809"/>
    <w:rsid w:val="0066058D"/>
    <w:rsid w:val="006606CF"/>
    <w:rsid w:val="00661560"/>
    <w:rsid w:val="00661CF2"/>
    <w:rsid w:val="00664425"/>
    <w:rsid w:val="006648E3"/>
    <w:rsid w:val="00665401"/>
    <w:rsid w:val="00665C87"/>
    <w:rsid w:val="00665F1F"/>
    <w:rsid w:val="006660D2"/>
    <w:rsid w:val="00666644"/>
    <w:rsid w:val="00666BD4"/>
    <w:rsid w:val="00666E70"/>
    <w:rsid w:val="006674BD"/>
    <w:rsid w:val="006678E2"/>
    <w:rsid w:val="00667A39"/>
    <w:rsid w:val="006717B0"/>
    <w:rsid w:val="00671B1F"/>
    <w:rsid w:val="00672570"/>
    <w:rsid w:val="00672BC4"/>
    <w:rsid w:val="00673072"/>
    <w:rsid w:val="006741BE"/>
    <w:rsid w:val="0067471E"/>
    <w:rsid w:val="006754DB"/>
    <w:rsid w:val="00675571"/>
    <w:rsid w:val="0067626D"/>
    <w:rsid w:val="006813C5"/>
    <w:rsid w:val="006833DB"/>
    <w:rsid w:val="00683605"/>
    <w:rsid w:val="006846CD"/>
    <w:rsid w:val="00685504"/>
    <w:rsid w:val="00685532"/>
    <w:rsid w:val="00687235"/>
    <w:rsid w:val="00687F8A"/>
    <w:rsid w:val="006906F1"/>
    <w:rsid w:val="00692B80"/>
    <w:rsid w:val="00693806"/>
    <w:rsid w:val="00693B6E"/>
    <w:rsid w:val="00694DDB"/>
    <w:rsid w:val="00695104"/>
    <w:rsid w:val="0069689D"/>
    <w:rsid w:val="006971E2"/>
    <w:rsid w:val="00697305"/>
    <w:rsid w:val="0069793D"/>
    <w:rsid w:val="006A0850"/>
    <w:rsid w:val="006A1CD0"/>
    <w:rsid w:val="006A22C3"/>
    <w:rsid w:val="006A2DE8"/>
    <w:rsid w:val="006A3566"/>
    <w:rsid w:val="006A4B0C"/>
    <w:rsid w:val="006A5B78"/>
    <w:rsid w:val="006A6180"/>
    <w:rsid w:val="006A7A79"/>
    <w:rsid w:val="006B0604"/>
    <w:rsid w:val="006B184B"/>
    <w:rsid w:val="006B2FCB"/>
    <w:rsid w:val="006B3B00"/>
    <w:rsid w:val="006B3EBD"/>
    <w:rsid w:val="006B4B17"/>
    <w:rsid w:val="006B4E6E"/>
    <w:rsid w:val="006B5928"/>
    <w:rsid w:val="006B5F4A"/>
    <w:rsid w:val="006B61B8"/>
    <w:rsid w:val="006B61CF"/>
    <w:rsid w:val="006B672E"/>
    <w:rsid w:val="006B7D30"/>
    <w:rsid w:val="006C0018"/>
    <w:rsid w:val="006C0FB4"/>
    <w:rsid w:val="006C132A"/>
    <w:rsid w:val="006C1F2F"/>
    <w:rsid w:val="006C2238"/>
    <w:rsid w:val="006C3E90"/>
    <w:rsid w:val="006C43BD"/>
    <w:rsid w:val="006C4628"/>
    <w:rsid w:val="006C5059"/>
    <w:rsid w:val="006C632B"/>
    <w:rsid w:val="006C6988"/>
    <w:rsid w:val="006C776E"/>
    <w:rsid w:val="006C7902"/>
    <w:rsid w:val="006D0B8E"/>
    <w:rsid w:val="006D15B5"/>
    <w:rsid w:val="006D307E"/>
    <w:rsid w:val="006D3327"/>
    <w:rsid w:val="006D4331"/>
    <w:rsid w:val="006D49D0"/>
    <w:rsid w:val="006D4F1C"/>
    <w:rsid w:val="006D5C33"/>
    <w:rsid w:val="006D7E0D"/>
    <w:rsid w:val="006E090C"/>
    <w:rsid w:val="006E2755"/>
    <w:rsid w:val="006E28E3"/>
    <w:rsid w:val="006E2F00"/>
    <w:rsid w:val="006E4AED"/>
    <w:rsid w:val="006E501C"/>
    <w:rsid w:val="006E58CB"/>
    <w:rsid w:val="006E7847"/>
    <w:rsid w:val="006F00A4"/>
    <w:rsid w:val="006F00A9"/>
    <w:rsid w:val="006F00C2"/>
    <w:rsid w:val="006F0E2B"/>
    <w:rsid w:val="006F45C0"/>
    <w:rsid w:val="006F50CE"/>
    <w:rsid w:val="006F5B4C"/>
    <w:rsid w:val="006F79B8"/>
    <w:rsid w:val="00700427"/>
    <w:rsid w:val="00700900"/>
    <w:rsid w:val="00701885"/>
    <w:rsid w:val="00701F21"/>
    <w:rsid w:val="00702EF6"/>
    <w:rsid w:val="00703007"/>
    <w:rsid w:val="007033B4"/>
    <w:rsid w:val="00704D41"/>
    <w:rsid w:val="007051AC"/>
    <w:rsid w:val="00707674"/>
    <w:rsid w:val="00707B05"/>
    <w:rsid w:val="00711888"/>
    <w:rsid w:val="00713DB8"/>
    <w:rsid w:val="007141B2"/>
    <w:rsid w:val="0071530F"/>
    <w:rsid w:val="00716190"/>
    <w:rsid w:val="007179B6"/>
    <w:rsid w:val="007179DB"/>
    <w:rsid w:val="0072022F"/>
    <w:rsid w:val="00721A65"/>
    <w:rsid w:val="0072272B"/>
    <w:rsid w:val="007229D6"/>
    <w:rsid w:val="00725A5D"/>
    <w:rsid w:val="007265CC"/>
    <w:rsid w:val="00730849"/>
    <w:rsid w:val="00730BD3"/>
    <w:rsid w:val="00730C07"/>
    <w:rsid w:val="007318D1"/>
    <w:rsid w:val="00731D24"/>
    <w:rsid w:val="00732AF6"/>
    <w:rsid w:val="007333CD"/>
    <w:rsid w:val="00733816"/>
    <w:rsid w:val="007351DC"/>
    <w:rsid w:val="0073700D"/>
    <w:rsid w:val="00741D21"/>
    <w:rsid w:val="0074301A"/>
    <w:rsid w:val="00743B72"/>
    <w:rsid w:val="00743FAB"/>
    <w:rsid w:val="007441D6"/>
    <w:rsid w:val="00744CEE"/>
    <w:rsid w:val="00744F14"/>
    <w:rsid w:val="00745974"/>
    <w:rsid w:val="00745EF9"/>
    <w:rsid w:val="00745F88"/>
    <w:rsid w:val="0074656C"/>
    <w:rsid w:val="0074711D"/>
    <w:rsid w:val="00750CAE"/>
    <w:rsid w:val="00752713"/>
    <w:rsid w:val="00752E62"/>
    <w:rsid w:val="00754DEF"/>
    <w:rsid w:val="00755463"/>
    <w:rsid w:val="007560B5"/>
    <w:rsid w:val="00760030"/>
    <w:rsid w:val="0076040C"/>
    <w:rsid w:val="0076047B"/>
    <w:rsid w:val="0076078E"/>
    <w:rsid w:val="0076119A"/>
    <w:rsid w:val="00761F18"/>
    <w:rsid w:val="00763178"/>
    <w:rsid w:val="00763189"/>
    <w:rsid w:val="007633C6"/>
    <w:rsid w:val="007633DF"/>
    <w:rsid w:val="0076436E"/>
    <w:rsid w:val="00765076"/>
    <w:rsid w:val="007657E0"/>
    <w:rsid w:val="007659E7"/>
    <w:rsid w:val="00765D2B"/>
    <w:rsid w:val="00765FBA"/>
    <w:rsid w:val="00765FCB"/>
    <w:rsid w:val="00767005"/>
    <w:rsid w:val="00770679"/>
    <w:rsid w:val="007711CC"/>
    <w:rsid w:val="00772044"/>
    <w:rsid w:val="0077207E"/>
    <w:rsid w:val="00772E51"/>
    <w:rsid w:val="0077346C"/>
    <w:rsid w:val="00773BDE"/>
    <w:rsid w:val="00773F2C"/>
    <w:rsid w:val="00774895"/>
    <w:rsid w:val="00775056"/>
    <w:rsid w:val="00776144"/>
    <w:rsid w:val="00776B37"/>
    <w:rsid w:val="007770B0"/>
    <w:rsid w:val="00777F7A"/>
    <w:rsid w:val="007813DE"/>
    <w:rsid w:val="007818C1"/>
    <w:rsid w:val="007828C2"/>
    <w:rsid w:val="00784FBF"/>
    <w:rsid w:val="007858A2"/>
    <w:rsid w:val="00786651"/>
    <w:rsid w:val="00790824"/>
    <w:rsid w:val="007910A0"/>
    <w:rsid w:val="0079236C"/>
    <w:rsid w:val="00793195"/>
    <w:rsid w:val="0079423D"/>
    <w:rsid w:val="00794381"/>
    <w:rsid w:val="00794D6C"/>
    <w:rsid w:val="007963E1"/>
    <w:rsid w:val="00796A7C"/>
    <w:rsid w:val="00796DF8"/>
    <w:rsid w:val="007977D4"/>
    <w:rsid w:val="007A13C3"/>
    <w:rsid w:val="007A194E"/>
    <w:rsid w:val="007A1D2C"/>
    <w:rsid w:val="007A31FB"/>
    <w:rsid w:val="007A405B"/>
    <w:rsid w:val="007A4150"/>
    <w:rsid w:val="007A4393"/>
    <w:rsid w:val="007A48F9"/>
    <w:rsid w:val="007A49BE"/>
    <w:rsid w:val="007A552B"/>
    <w:rsid w:val="007A60CA"/>
    <w:rsid w:val="007A7A82"/>
    <w:rsid w:val="007A7D76"/>
    <w:rsid w:val="007B0778"/>
    <w:rsid w:val="007B0FFF"/>
    <w:rsid w:val="007B2AF6"/>
    <w:rsid w:val="007B49DC"/>
    <w:rsid w:val="007B52C2"/>
    <w:rsid w:val="007B7292"/>
    <w:rsid w:val="007B75AE"/>
    <w:rsid w:val="007B7EB3"/>
    <w:rsid w:val="007C0874"/>
    <w:rsid w:val="007C10B4"/>
    <w:rsid w:val="007C123F"/>
    <w:rsid w:val="007C18D1"/>
    <w:rsid w:val="007C277A"/>
    <w:rsid w:val="007C3255"/>
    <w:rsid w:val="007C3651"/>
    <w:rsid w:val="007C40BE"/>
    <w:rsid w:val="007C667A"/>
    <w:rsid w:val="007C7A69"/>
    <w:rsid w:val="007D21BB"/>
    <w:rsid w:val="007D26AE"/>
    <w:rsid w:val="007D2A10"/>
    <w:rsid w:val="007D3014"/>
    <w:rsid w:val="007D3962"/>
    <w:rsid w:val="007D4281"/>
    <w:rsid w:val="007D53A3"/>
    <w:rsid w:val="007D66D2"/>
    <w:rsid w:val="007D72AD"/>
    <w:rsid w:val="007E002E"/>
    <w:rsid w:val="007E06E6"/>
    <w:rsid w:val="007E0777"/>
    <w:rsid w:val="007E179F"/>
    <w:rsid w:val="007E20E8"/>
    <w:rsid w:val="007E25A7"/>
    <w:rsid w:val="007E2EBD"/>
    <w:rsid w:val="007E3221"/>
    <w:rsid w:val="007E3B4D"/>
    <w:rsid w:val="007E3C35"/>
    <w:rsid w:val="007E3FE8"/>
    <w:rsid w:val="007E4C5C"/>
    <w:rsid w:val="007E4E22"/>
    <w:rsid w:val="007E5AEF"/>
    <w:rsid w:val="007E5CDD"/>
    <w:rsid w:val="007E7CA1"/>
    <w:rsid w:val="007E7FE4"/>
    <w:rsid w:val="007F0196"/>
    <w:rsid w:val="007F08C4"/>
    <w:rsid w:val="007F08CB"/>
    <w:rsid w:val="007F1988"/>
    <w:rsid w:val="007F1CA0"/>
    <w:rsid w:val="007F1E71"/>
    <w:rsid w:val="007F3508"/>
    <w:rsid w:val="007F383F"/>
    <w:rsid w:val="007F3B35"/>
    <w:rsid w:val="007F3ED6"/>
    <w:rsid w:val="007F48BA"/>
    <w:rsid w:val="007F4E75"/>
    <w:rsid w:val="007F5226"/>
    <w:rsid w:val="007F57B7"/>
    <w:rsid w:val="007F7657"/>
    <w:rsid w:val="007F76A7"/>
    <w:rsid w:val="00800277"/>
    <w:rsid w:val="00800B56"/>
    <w:rsid w:val="00801052"/>
    <w:rsid w:val="00801204"/>
    <w:rsid w:val="0080237F"/>
    <w:rsid w:val="008023C1"/>
    <w:rsid w:val="00805730"/>
    <w:rsid w:val="00805F2F"/>
    <w:rsid w:val="00806323"/>
    <w:rsid w:val="00806CE9"/>
    <w:rsid w:val="00811573"/>
    <w:rsid w:val="00811B86"/>
    <w:rsid w:val="0081283A"/>
    <w:rsid w:val="00812CE4"/>
    <w:rsid w:val="008132A9"/>
    <w:rsid w:val="00814D7E"/>
    <w:rsid w:val="00815089"/>
    <w:rsid w:val="00817CF4"/>
    <w:rsid w:val="00820155"/>
    <w:rsid w:val="00820ED2"/>
    <w:rsid w:val="00820F69"/>
    <w:rsid w:val="008220AF"/>
    <w:rsid w:val="008256FB"/>
    <w:rsid w:val="00826023"/>
    <w:rsid w:val="00826CD2"/>
    <w:rsid w:val="0082713E"/>
    <w:rsid w:val="00827A2C"/>
    <w:rsid w:val="00830796"/>
    <w:rsid w:val="0083109A"/>
    <w:rsid w:val="008311A0"/>
    <w:rsid w:val="008311B2"/>
    <w:rsid w:val="00831FB9"/>
    <w:rsid w:val="00831FDF"/>
    <w:rsid w:val="008332CB"/>
    <w:rsid w:val="00834311"/>
    <w:rsid w:val="008348CB"/>
    <w:rsid w:val="00834F7A"/>
    <w:rsid w:val="00836CBA"/>
    <w:rsid w:val="00836F60"/>
    <w:rsid w:val="00842671"/>
    <w:rsid w:val="00842857"/>
    <w:rsid w:val="00842860"/>
    <w:rsid w:val="00843623"/>
    <w:rsid w:val="00843732"/>
    <w:rsid w:val="00843EEF"/>
    <w:rsid w:val="00844593"/>
    <w:rsid w:val="008456DD"/>
    <w:rsid w:val="00846409"/>
    <w:rsid w:val="008468BC"/>
    <w:rsid w:val="00846AC2"/>
    <w:rsid w:val="0084721C"/>
    <w:rsid w:val="00847C26"/>
    <w:rsid w:val="008508BC"/>
    <w:rsid w:val="00851024"/>
    <w:rsid w:val="00853D3F"/>
    <w:rsid w:val="008547D2"/>
    <w:rsid w:val="00856991"/>
    <w:rsid w:val="00857C8C"/>
    <w:rsid w:val="00860BE2"/>
    <w:rsid w:val="00860E62"/>
    <w:rsid w:val="00861890"/>
    <w:rsid w:val="00861E21"/>
    <w:rsid w:val="00861F63"/>
    <w:rsid w:val="00862017"/>
    <w:rsid w:val="00863E53"/>
    <w:rsid w:val="00864410"/>
    <w:rsid w:val="00864F32"/>
    <w:rsid w:val="0086515F"/>
    <w:rsid w:val="008663AC"/>
    <w:rsid w:val="00867439"/>
    <w:rsid w:val="00867950"/>
    <w:rsid w:val="00867E4D"/>
    <w:rsid w:val="008703CC"/>
    <w:rsid w:val="0087316D"/>
    <w:rsid w:val="008735A8"/>
    <w:rsid w:val="008742A6"/>
    <w:rsid w:val="00874DE1"/>
    <w:rsid w:val="008752B4"/>
    <w:rsid w:val="00875737"/>
    <w:rsid w:val="008768BB"/>
    <w:rsid w:val="00881494"/>
    <w:rsid w:val="00881D38"/>
    <w:rsid w:val="008830FD"/>
    <w:rsid w:val="00883493"/>
    <w:rsid w:val="00885CCD"/>
    <w:rsid w:val="00887A1F"/>
    <w:rsid w:val="00890238"/>
    <w:rsid w:val="008923E7"/>
    <w:rsid w:val="00893669"/>
    <w:rsid w:val="00893A9A"/>
    <w:rsid w:val="008941E5"/>
    <w:rsid w:val="00895211"/>
    <w:rsid w:val="00895EB9"/>
    <w:rsid w:val="00896C39"/>
    <w:rsid w:val="008976EF"/>
    <w:rsid w:val="008A0D09"/>
    <w:rsid w:val="008A17FD"/>
    <w:rsid w:val="008A32FD"/>
    <w:rsid w:val="008A51E1"/>
    <w:rsid w:val="008A53AA"/>
    <w:rsid w:val="008A53BA"/>
    <w:rsid w:val="008A544F"/>
    <w:rsid w:val="008A5B0B"/>
    <w:rsid w:val="008A6E6B"/>
    <w:rsid w:val="008A737F"/>
    <w:rsid w:val="008A7D41"/>
    <w:rsid w:val="008B08FD"/>
    <w:rsid w:val="008B0E78"/>
    <w:rsid w:val="008B13DB"/>
    <w:rsid w:val="008B299F"/>
    <w:rsid w:val="008B3371"/>
    <w:rsid w:val="008B3865"/>
    <w:rsid w:val="008B4662"/>
    <w:rsid w:val="008B52BB"/>
    <w:rsid w:val="008B59CC"/>
    <w:rsid w:val="008B5B69"/>
    <w:rsid w:val="008B6475"/>
    <w:rsid w:val="008B7240"/>
    <w:rsid w:val="008C022F"/>
    <w:rsid w:val="008C12DC"/>
    <w:rsid w:val="008C196B"/>
    <w:rsid w:val="008C1A43"/>
    <w:rsid w:val="008C29F1"/>
    <w:rsid w:val="008C2AC3"/>
    <w:rsid w:val="008C2EC0"/>
    <w:rsid w:val="008C3CF3"/>
    <w:rsid w:val="008C3FB7"/>
    <w:rsid w:val="008C4AD2"/>
    <w:rsid w:val="008C4BF3"/>
    <w:rsid w:val="008C5D70"/>
    <w:rsid w:val="008C6ECB"/>
    <w:rsid w:val="008C71AE"/>
    <w:rsid w:val="008C7EB2"/>
    <w:rsid w:val="008C7F94"/>
    <w:rsid w:val="008D1E5F"/>
    <w:rsid w:val="008D41DC"/>
    <w:rsid w:val="008D4879"/>
    <w:rsid w:val="008D583A"/>
    <w:rsid w:val="008D782E"/>
    <w:rsid w:val="008E06AF"/>
    <w:rsid w:val="008E0850"/>
    <w:rsid w:val="008E134C"/>
    <w:rsid w:val="008E18DA"/>
    <w:rsid w:val="008E1AA0"/>
    <w:rsid w:val="008E37FF"/>
    <w:rsid w:val="008E622B"/>
    <w:rsid w:val="008F0285"/>
    <w:rsid w:val="008F0866"/>
    <w:rsid w:val="008F0DA0"/>
    <w:rsid w:val="008F128E"/>
    <w:rsid w:val="008F18BB"/>
    <w:rsid w:val="008F354E"/>
    <w:rsid w:val="008F5576"/>
    <w:rsid w:val="008F5732"/>
    <w:rsid w:val="008F5BF9"/>
    <w:rsid w:val="008F6200"/>
    <w:rsid w:val="008F7881"/>
    <w:rsid w:val="008F7F19"/>
    <w:rsid w:val="008F7FDC"/>
    <w:rsid w:val="00900E37"/>
    <w:rsid w:val="00900E67"/>
    <w:rsid w:val="00901383"/>
    <w:rsid w:val="0090244A"/>
    <w:rsid w:val="009032A3"/>
    <w:rsid w:val="00903FB8"/>
    <w:rsid w:val="009063DB"/>
    <w:rsid w:val="00906DE1"/>
    <w:rsid w:val="0091088A"/>
    <w:rsid w:val="00911306"/>
    <w:rsid w:val="00911F52"/>
    <w:rsid w:val="0091254A"/>
    <w:rsid w:val="00913643"/>
    <w:rsid w:val="00913919"/>
    <w:rsid w:val="00913C31"/>
    <w:rsid w:val="009140A4"/>
    <w:rsid w:val="0091432D"/>
    <w:rsid w:val="00914782"/>
    <w:rsid w:val="0091515D"/>
    <w:rsid w:val="00916A52"/>
    <w:rsid w:val="009172C9"/>
    <w:rsid w:val="009209D5"/>
    <w:rsid w:val="00921E27"/>
    <w:rsid w:val="00922ABD"/>
    <w:rsid w:val="00922FA8"/>
    <w:rsid w:val="00923C4B"/>
    <w:rsid w:val="00924148"/>
    <w:rsid w:val="00924719"/>
    <w:rsid w:val="00924C3D"/>
    <w:rsid w:val="00925BF7"/>
    <w:rsid w:val="00926D15"/>
    <w:rsid w:val="009312E0"/>
    <w:rsid w:val="0093154C"/>
    <w:rsid w:val="00931B10"/>
    <w:rsid w:val="00931F97"/>
    <w:rsid w:val="00932495"/>
    <w:rsid w:val="009325A6"/>
    <w:rsid w:val="009328B9"/>
    <w:rsid w:val="00932ECC"/>
    <w:rsid w:val="00933E54"/>
    <w:rsid w:val="00934D61"/>
    <w:rsid w:val="009351E4"/>
    <w:rsid w:val="009378B8"/>
    <w:rsid w:val="009379C4"/>
    <w:rsid w:val="00940F8E"/>
    <w:rsid w:val="00941132"/>
    <w:rsid w:val="009416EB"/>
    <w:rsid w:val="00941B2E"/>
    <w:rsid w:val="009421C9"/>
    <w:rsid w:val="00942762"/>
    <w:rsid w:val="00942DAF"/>
    <w:rsid w:val="00943EEF"/>
    <w:rsid w:val="00946C1B"/>
    <w:rsid w:val="00950087"/>
    <w:rsid w:val="0095040E"/>
    <w:rsid w:val="00950C46"/>
    <w:rsid w:val="0095199D"/>
    <w:rsid w:val="00951B6E"/>
    <w:rsid w:val="00952924"/>
    <w:rsid w:val="00954651"/>
    <w:rsid w:val="0095485A"/>
    <w:rsid w:val="0095489A"/>
    <w:rsid w:val="00955C04"/>
    <w:rsid w:val="00956646"/>
    <w:rsid w:val="00956A5B"/>
    <w:rsid w:val="00957584"/>
    <w:rsid w:val="00957CBB"/>
    <w:rsid w:val="009602D7"/>
    <w:rsid w:val="00961B65"/>
    <w:rsid w:val="00962073"/>
    <w:rsid w:val="009625F5"/>
    <w:rsid w:val="00962EB5"/>
    <w:rsid w:val="00963B5C"/>
    <w:rsid w:val="00963EB9"/>
    <w:rsid w:val="00965275"/>
    <w:rsid w:val="00966936"/>
    <w:rsid w:val="00967319"/>
    <w:rsid w:val="00967F02"/>
    <w:rsid w:val="0097170F"/>
    <w:rsid w:val="00971B86"/>
    <w:rsid w:val="009720AA"/>
    <w:rsid w:val="0097461D"/>
    <w:rsid w:val="009746EA"/>
    <w:rsid w:val="00974EB5"/>
    <w:rsid w:val="009753E5"/>
    <w:rsid w:val="00975B8E"/>
    <w:rsid w:val="0097678A"/>
    <w:rsid w:val="0098025D"/>
    <w:rsid w:val="00980392"/>
    <w:rsid w:val="009805F5"/>
    <w:rsid w:val="00981101"/>
    <w:rsid w:val="00982E8C"/>
    <w:rsid w:val="00983491"/>
    <w:rsid w:val="0098484E"/>
    <w:rsid w:val="00984E02"/>
    <w:rsid w:val="00985018"/>
    <w:rsid w:val="00986100"/>
    <w:rsid w:val="00986639"/>
    <w:rsid w:val="00986D17"/>
    <w:rsid w:val="009879B0"/>
    <w:rsid w:val="00992AFD"/>
    <w:rsid w:val="00992B6B"/>
    <w:rsid w:val="00995515"/>
    <w:rsid w:val="0099570E"/>
    <w:rsid w:val="0099626C"/>
    <w:rsid w:val="0099627C"/>
    <w:rsid w:val="009966C5"/>
    <w:rsid w:val="00996AC0"/>
    <w:rsid w:val="00996F5F"/>
    <w:rsid w:val="00997741"/>
    <w:rsid w:val="009A0CF7"/>
    <w:rsid w:val="009A3B4C"/>
    <w:rsid w:val="009A5006"/>
    <w:rsid w:val="009A54D4"/>
    <w:rsid w:val="009A58C9"/>
    <w:rsid w:val="009A5C23"/>
    <w:rsid w:val="009A60C8"/>
    <w:rsid w:val="009A695B"/>
    <w:rsid w:val="009A752F"/>
    <w:rsid w:val="009B032F"/>
    <w:rsid w:val="009B0800"/>
    <w:rsid w:val="009B119D"/>
    <w:rsid w:val="009B22BF"/>
    <w:rsid w:val="009B2DCE"/>
    <w:rsid w:val="009B2E54"/>
    <w:rsid w:val="009B3379"/>
    <w:rsid w:val="009B337D"/>
    <w:rsid w:val="009B3F18"/>
    <w:rsid w:val="009B4369"/>
    <w:rsid w:val="009B4850"/>
    <w:rsid w:val="009B69AD"/>
    <w:rsid w:val="009B7118"/>
    <w:rsid w:val="009B7AF6"/>
    <w:rsid w:val="009B7BFD"/>
    <w:rsid w:val="009B7C30"/>
    <w:rsid w:val="009C046B"/>
    <w:rsid w:val="009C0AB7"/>
    <w:rsid w:val="009C1319"/>
    <w:rsid w:val="009C15BB"/>
    <w:rsid w:val="009C3F00"/>
    <w:rsid w:val="009C543E"/>
    <w:rsid w:val="009C558D"/>
    <w:rsid w:val="009C7290"/>
    <w:rsid w:val="009C7532"/>
    <w:rsid w:val="009C754B"/>
    <w:rsid w:val="009D0600"/>
    <w:rsid w:val="009D24E4"/>
    <w:rsid w:val="009D2527"/>
    <w:rsid w:val="009D253E"/>
    <w:rsid w:val="009D2615"/>
    <w:rsid w:val="009D2EB6"/>
    <w:rsid w:val="009D476A"/>
    <w:rsid w:val="009D583B"/>
    <w:rsid w:val="009D62CB"/>
    <w:rsid w:val="009D6DFE"/>
    <w:rsid w:val="009D75FD"/>
    <w:rsid w:val="009D7F56"/>
    <w:rsid w:val="009E0A60"/>
    <w:rsid w:val="009E23AA"/>
    <w:rsid w:val="009E33E4"/>
    <w:rsid w:val="009E55F8"/>
    <w:rsid w:val="009E6CD3"/>
    <w:rsid w:val="009E76AB"/>
    <w:rsid w:val="009E7AAE"/>
    <w:rsid w:val="009E7F19"/>
    <w:rsid w:val="009F09EC"/>
    <w:rsid w:val="009F0B10"/>
    <w:rsid w:val="009F6E4E"/>
    <w:rsid w:val="009F6FAD"/>
    <w:rsid w:val="009F71C9"/>
    <w:rsid w:val="009F7B41"/>
    <w:rsid w:val="009F7E36"/>
    <w:rsid w:val="00A010FA"/>
    <w:rsid w:val="00A026F4"/>
    <w:rsid w:val="00A03B46"/>
    <w:rsid w:val="00A04A87"/>
    <w:rsid w:val="00A05913"/>
    <w:rsid w:val="00A05AF6"/>
    <w:rsid w:val="00A05F24"/>
    <w:rsid w:val="00A06210"/>
    <w:rsid w:val="00A0621D"/>
    <w:rsid w:val="00A062A2"/>
    <w:rsid w:val="00A06F23"/>
    <w:rsid w:val="00A073BA"/>
    <w:rsid w:val="00A0758A"/>
    <w:rsid w:val="00A07F9F"/>
    <w:rsid w:val="00A1002C"/>
    <w:rsid w:val="00A113F8"/>
    <w:rsid w:val="00A115BF"/>
    <w:rsid w:val="00A122B8"/>
    <w:rsid w:val="00A1279D"/>
    <w:rsid w:val="00A127CE"/>
    <w:rsid w:val="00A1282C"/>
    <w:rsid w:val="00A143AA"/>
    <w:rsid w:val="00A14E1D"/>
    <w:rsid w:val="00A14FCC"/>
    <w:rsid w:val="00A1552E"/>
    <w:rsid w:val="00A1569E"/>
    <w:rsid w:val="00A15879"/>
    <w:rsid w:val="00A16941"/>
    <w:rsid w:val="00A16EA0"/>
    <w:rsid w:val="00A16FF8"/>
    <w:rsid w:val="00A17A9D"/>
    <w:rsid w:val="00A17DE9"/>
    <w:rsid w:val="00A21E1E"/>
    <w:rsid w:val="00A21F3F"/>
    <w:rsid w:val="00A2322B"/>
    <w:rsid w:val="00A2323D"/>
    <w:rsid w:val="00A233D2"/>
    <w:rsid w:val="00A25817"/>
    <w:rsid w:val="00A2600F"/>
    <w:rsid w:val="00A27367"/>
    <w:rsid w:val="00A27967"/>
    <w:rsid w:val="00A27F29"/>
    <w:rsid w:val="00A304AD"/>
    <w:rsid w:val="00A30550"/>
    <w:rsid w:val="00A3201B"/>
    <w:rsid w:val="00A32368"/>
    <w:rsid w:val="00A32EDE"/>
    <w:rsid w:val="00A32F20"/>
    <w:rsid w:val="00A330C6"/>
    <w:rsid w:val="00A344B7"/>
    <w:rsid w:val="00A35983"/>
    <w:rsid w:val="00A35C2D"/>
    <w:rsid w:val="00A36C29"/>
    <w:rsid w:val="00A40120"/>
    <w:rsid w:val="00A40F7C"/>
    <w:rsid w:val="00A41CB4"/>
    <w:rsid w:val="00A4218C"/>
    <w:rsid w:val="00A4265F"/>
    <w:rsid w:val="00A43300"/>
    <w:rsid w:val="00A4465C"/>
    <w:rsid w:val="00A45EB2"/>
    <w:rsid w:val="00A46A57"/>
    <w:rsid w:val="00A46D28"/>
    <w:rsid w:val="00A473F9"/>
    <w:rsid w:val="00A474E7"/>
    <w:rsid w:val="00A476E6"/>
    <w:rsid w:val="00A501CC"/>
    <w:rsid w:val="00A502E4"/>
    <w:rsid w:val="00A50806"/>
    <w:rsid w:val="00A509DF"/>
    <w:rsid w:val="00A50BB4"/>
    <w:rsid w:val="00A5115C"/>
    <w:rsid w:val="00A53A0A"/>
    <w:rsid w:val="00A53B60"/>
    <w:rsid w:val="00A558DD"/>
    <w:rsid w:val="00A567FB"/>
    <w:rsid w:val="00A57A02"/>
    <w:rsid w:val="00A608B9"/>
    <w:rsid w:val="00A6097C"/>
    <w:rsid w:val="00A60BCD"/>
    <w:rsid w:val="00A627F1"/>
    <w:rsid w:val="00A633A6"/>
    <w:rsid w:val="00A6345F"/>
    <w:rsid w:val="00A63DAC"/>
    <w:rsid w:val="00A657CC"/>
    <w:rsid w:val="00A65C81"/>
    <w:rsid w:val="00A6654A"/>
    <w:rsid w:val="00A700E2"/>
    <w:rsid w:val="00A701A1"/>
    <w:rsid w:val="00A70BB9"/>
    <w:rsid w:val="00A7198F"/>
    <w:rsid w:val="00A728A3"/>
    <w:rsid w:val="00A7367B"/>
    <w:rsid w:val="00A73817"/>
    <w:rsid w:val="00A73DBE"/>
    <w:rsid w:val="00A73F0F"/>
    <w:rsid w:val="00A762E5"/>
    <w:rsid w:val="00A7655B"/>
    <w:rsid w:val="00A76BE0"/>
    <w:rsid w:val="00A76C0A"/>
    <w:rsid w:val="00A76D46"/>
    <w:rsid w:val="00A803D0"/>
    <w:rsid w:val="00A814B1"/>
    <w:rsid w:val="00A824EE"/>
    <w:rsid w:val="00A82D61"/>
    <w:rsid w:val="00A82D83"/>
    <w:rsid w:val="00A83159"/>
    <w:rsid w:val="00A8429E"/>
    <w:rsid w:val="00A84E83"/>
    <w:rsid w:val="00A8515A"/>
    <w:rsid w:val="00A858EC"/>
    <w:rsid w:val="00A86358"/>
    <w:rsid w:val="00A87A81"/>
    <w:rsid w:val="00A90735"/>
    <w:rsid w:val="00A90D3D"/>
    <w:rsid w:val="00A91450"/>
    <w:rsid w:val="00A915FD"/>
    <w:rsid w:val="00A91983"/>
    <w:rsid w:val="00A91CC9"/>
    <w:rsid w:val="00A9266F"/>
    <w:rsid w:val="00A926E4"/>
    <w:rsid w:val="00A9355D"/>
    <w:rsid w:val="00A93581"/>
    <w:rsid w:val="00A94448"/>
    <w:rsid w:val="00A94DD8"/>
    <w:rsid w:val="00A968A2"/>
    <w:rsid w:val="00A96B48"/>
    <w:rsid w:val="00AA18EC"/>
    <w:rsid w:val="00AA1D9A"/>
    <w:rsid w:val="00AA200C"/>
    <w:rsid w:val="00AA3313"/>
    <w:rsid w:val="00AA3477"/>
    <w:rsid w:val="00AA3710"/>
    <w:rsid w:val="00AA3AAE"/>
    <w:rsid w:val="00AA46E1"/>
    <w:rsid w:val="00AA57F6"/>
    <w:rsid w:val="00AA5D8D"/>
    <w:rsid w:val="00AA5FAF"/>
    <w:rsid w:val="00AA61D9"/>
    <w:rsid w:val="00AA62FD"/>
    <w:rsid w:val="00AA65C6"/>
    <w:rsid w:val="00AA6929"/>
    <w:rsid w:val="00AA6A97"/>
    <w:rsid w:val="00AA7430"/>
    <w:rsid w:val="00AB00C3"/>
    <w:rsid w:val="00AB0663"/>
    <w:rsid w:val="00AB098F"/>
    <w:rsid w:val="00AB0EC2"/>
    <w:rsid w:val="00AB47A9"/>
    <w:rsid w:val="00AB4F9E"/>
    <w:rsid w:val="00AB5B08"/>
    <w:rsid w:val="00AB601B"/>
    <w:rsid w:val="00AB7227"/>
    <w:rsid w:val="00AC071B"/>
    <w:rsid w:val="00AC0B73"/>
    <w:rsid w:val="00AC1BAE"/>
    <w:rsid w:val="00AC21C4"/>
    <w:rsid w:val="00AC31F1"/>
    <w:rsid w:val="00AC5475"/>
    <w:rsid w:val="00AC57DE"/>
    <w:rsid w:val="00AC5B9D"/>
    <w:rsid w:val="00AD000E"/>
    <w:rsid w:val="00AD0ABF"/>
    <w:rsid w:val="00AD0CE4"/>
    <w:rsid w:val="00AD346B"/>
    <w:rsid w:val="00AD3FB9"/>
    <w:rsid w:val="00AD633F"/>
    <w:rsid w:val="00AD663D"/>
    <w:rsid w:val="00AD6D21"/>
    <w:rsid w:val="00AD71BA"/>
    <w:rsid w:val="00AE103B"/>
    <w:rsid w:val="00AE1395"/>
    <w:rsid w:val="00AE18DF"/>
    <w:rsid w:val="00AE293C"/>
    <w:rsid w:val="00AE3B51"/>
    <w:rsid w:val="00AE3C2C"/>
    <w:rsid w:val="00AE4326"/>
    <w:rsid w:val="00AE46CC"/>
    <w:rsid w:val="00AE64E0"/>
    <w:rsid w:val="00AE67FD"/>
    <w:rsid w:val="00AF1515"/>
    <w:rsid w:val="00AF29A9"/>
    <w:rsid w:val="00AF3802"/>
    <w:rsid w:val="00AF49C4"/>
    <w:rsid w:val="00AF4CC7"/>
    <w:rsid w:val="00AF5891"/>
    <w:rsid w:val="00AF6978"/>
    <w:rsid w:val="00AF6D48"/>
    <w:rsid w:val="00AF7164"/>
    <w:rsid w:val="00AF7573"/>
    <w:rsid w:val="00AF7F17"/>
    <w:rsid w:val="00B00B96"/>
    <w:rsid w:val="00B01742"/>
    <w:rsid w:val="00B01C9C"/>
    <w:rsid w:val="00B06032"/>
    <w:rsid w:val="00B060A7"/>
    <w:rsid w:val="00B10E1A"/>
    <w:rsid w:val="00B1115A"/>
    <w:rsid w:val="00B11FC0"/>
    <w:rsid w:val="00B12B75"/>
    <w:rsid w:val="00B13731"/>
    <w:rsid w:val="00B1485A"/>
    <w:rsid w:val="00B1654C"/>
    <w:rsid w:val="00B16AF4"/>
    <w:rsid w:val="00B17A8C"/>
    <w:rsid w:val="00B20588"/>
    <w:rsid w:val="00B21EA0"/>
    <w:rsid w:val="00B21F68"/>
    <w:rsid w:val="00B2231C"/>
    <w:rsid w:val="00B22992"/>
    <w:rsid w:val="00B244AF"/>
    <w:rsid w:val="00B2516F"/>
    <w:rsid w:val="00B256F0"/>
    <w:rsid w:val="00B264BE"/>
    <w:rsid w:val="00B2662E"/>
    <w:rsid w:val="00B27F2E"/>
    <w:rsid w:val="00B305EB"/>
    <w:rsid w:val="00B31624"/>
    <w:rsid w:val="00B31885"/>
    <w:rsid w:val="00B335F2"/>
    <w:rsid w:val="00B3392B"/>
    <w:rsid w:val="00B33BF5"/>
    <w:rsid w:val="00B34571"/>
    <w:rsid w:val="00B40F40"/>
    <w:rsid w:val="00B42FC6"/>
    <w:rsid w:val="00B43915"/>
    <w:rsid w:val="00B43EC9"/>
    <w:rsid w:val="00B44142"/>
    <w:rsid w:val="00B441D7"/>
    <w:rsid w:val="00B44290"/>
    <w:rsid w:val="00B446EA"/>
    <w:rsid w:val="00B44862"/>
    <w:rsid w:val="00B44AFF"/>
    <w:rsid w:val="00B44CCB"/>
    <w:rsid w:val="00B44F0E"/>
    <w:rsid w:val="00B4676E"/>
    <w:rsid w:val="00B50A05"/>
    <w:rsid w:val="00B51483"/>
    <w:rsid w:val="00B5229C"/>
    <w:rsid w:val="00B532BC"/>
    <w:rsid w:val="00B53810"/>
    <w:rsid w:val="00B54E5D"/>
    <w:rsid w:val="00B5564D"/>
    <w:rsid w:val="00B5580F"/>
    <w:rsid w:val="00B55BA9"/>
    <w:rsid w:val="00B56B05"/>
    <w:rsid w:val="00B56B85"/>
    <w:rsid w:val="00B5711E"/>
    <w:rsid w:val="00B60D3D"/>
    <w:rsid w:val="00B60E35"/>
    <w:rsid w:val="00B61319"/>
    <w:rsid w:val="00B61F3A"/>
    <w:rsid w:val="00B627E4"/>
    <w:rsid w:val="00B6358B"/>
    <w:rsid w:val="00B63EDF"/>
    <w:rsid w:val="00B64787"/>
    <w:rsid w:val="00B64F46"/>
    <w:rsid w:val="00B65006"/>
    <w:rsid w:val="00B66702"/>
    <w:rsid w:val="00B6782E"/>
    <w:rsid w:val="00B67DA1"/>
    <w:rsid w:val="00B71716"/>
    <w:rsid w:val="00B718DA"/>
    <w:rsid w:val="00B73082"/>
    <w:rsid w:val="00B736D3"/>
    <w:rsid w:val="00B75C0D"/>
    <w:rsid w:val="00B76029"/>
    <w:rsid w:val="00B76055"/>
    <w:rsid w:val="00B77F2C"/>
    <w:rsid w:val="00B80073"/>
    <w:rsid w:val="00B8091B"/>
    <w:rsid w:val="00B80B57"/>
    <w:rsid w:val="00B8111E"/>
    <w:rsid w:val="00B812B3"/>
    <w:rsid w:val="00B814F4"/>
    <w:rsid w:val="00B8176A"/>
    <w:rsid w:val="00B83090"/>
    <w:rsid w:val="00B844BC"/>
    <w:rsid w:val="00B84F95"/>
    <w:rsid w:val="00B861A8"/>
    <w:rsid w:val="00B863D9"/>
    <w:rsid w:val="00B87D33"/>
    <w:rsid w:val="00B90BFC"/>
    <w:rsid w:val="00B91034"/>
    <w:rsid w:val="00B91B9C"/>
    <w:rsid w:val="00B92B78"/>
    <w:rsid w:val="00B92DAA"/>
    <w:rsid w:val="00B93071"/>
    <w:rsid w:val="00B939A5"/>
    <w:rsid w:val="00B9402E"/>
    <w:rsid w:val="00B95334"/>
    <w:rsid w:val="00B95566"/>
    <w:rsid w:val="00B96757"/>
    <w:rsid w:val="00B970CE"/>
    <w:rsid w:val="00B97C21"/>
    <w:rsid w:val="00BA1C69"/>
    <w:rsid w:val="00BA2562"/>
    <w:rsid w:val="00BA29E7"/>
    <w:rsid w:val="00BA2C9F"/>
    <w:rsid w:val="00BA321F"/>
    <w:rsid w:val="00BA48EF"/>
    <w:rsid w:val="00BA4F6D"/>
    <w:rsid w:val="00BA65D5"/>
    <w:rsid w:val="00BA67FF"/>
    <w:rsid w:val="00BA71B9"/>
    <w:rsid w:val="00BA73D5"/>
    <w:rsid w:val="00BB02FC"/>
    <w:rsid w:val="00BB15AE"/>
    <w:rsid w:val="00BB2D74"/>
    <w:rsid w:val="00BB3B78"/>
    <w:rsid w:val="00BB4CE3"/>
    <w:rsid w:val="00BB4D8B"/>
    <w:rsid w:val="00BB62AD"/>
    <w:rsid w:val="00BB63B1"/>
    <w:rsid w:val="00BB6C90"/>
    <w:rsid w:val="00BB77CA"/>
    <w:rsid w:val="00BC3BA6"/>
    <w:rsid w:val="00BC6A11"/>
    <w:rsid w:val="00BC6DE5"/>
    <w:rsid w:val="00BC727B"/>
    <w:rsid w:val="00BC72D8"/>
    <w:rsid w:val="00BC73E4"/>
    <w:rsid w:val="00BC7417"/>
    <w:rsid w:val="00BD2B22"/>
    <w:rsid w:val="00BD329C"/>
    <w:rsid w:val="00BD358B"/>
    <w:rsid w:val="00BD43D5"/>
    <w:rsid w:val="00BD5D9A"/>
    <w:rsid w:val="00BD5F8F"/>
    <w:rsid w:val="00BD6894"/>
    <w:rsid w:val="00BE113A"/>
    <w:rsid w:val="00BE16F8"/>
    <w:rsid w:val="00BE189C"/>
    <w:rsid w:val="00BE2810"/>
    <w:rsid w:val="00BE3C08"/>
    <w:rsid w:val="00BE4513"/>
    <w:rsid w:val="00BE4FFC"/>
    <w:rsid w:val="00BE5013"/>
    <w:rsid w:val="00BE53E3"/>
    <w:rsid w:val="00BE5C72"/>
    <w:rsid w:val="00BE6C09"/>
    <w:rsid w:val="00BE739E"/>
    <w:rsid w:val="00BE74E2"/>
    <w:rsid w:val="00BE7F07"/>
    <w:rsid w:val="00BF037B"/>
    <w:rsid w:val="00BF13F4"/>
    <w:rsid w:val="00BF3152"/>
    <w:rsid w:val="00BF3D72"/>
    <w:rsid w:val="00BF4147"/>
    <w:rsid w:val="00BF5E21"/>
    <w:rsid w:val="00BF66C4"/>
    <w:rsid w:val="00BF6BC6"/>
    <w:rsid w:val="00BF72AE"/>
    <w:rsid w:val="00BF7A2D"/>
    <w:rsid w:val="00BF7D27"/>
    <w:rsid w:val="00BF7DE8"/>
    <w:rsid w:val="00BF7EA3"/>
    <w:rsid w:val="00C00E4A"/>
    <w:rsid w:val="00C00EE0"/>
    <w:rsid w:val="00C013B5"/>
    <w:rsid w:val="00C0171A"/>
    <w:rsid w:val="00C02342"/>
    <w:rsid w:val="00C043FD"/>
    <w:rsid w:val="00C045BD"/>
    <w:rsid w:val="00C04955"/>
    <w:rsid w:val="00C057EE"/>
    <w:rsid w:val="00C06DC6"/>
    <w:rsid w:val="00C10D53"/>
    <w:rsid w:val="00C110C2"/>
    <w:rsid w:val="00C113D7"/>
    <w:rsid w:val="00C11772"/>
    <w:rsid w:val="00C12073"/>
    <w:rsid w:val="00C1281F"/>
    <w:rsid w:val="00C13078"/>
    <w:rsid w:val="00C13246"/>
    <w:rsid w:val="00C14DD3"/>
    <w:rsid w:val="00C1524C"/>
    <w:rsid w:val="00C15CA8"/>
    <w:rsid w:val="00C17402"/>
    <w:rsid w:val="00C17475"/>
    <w:rsid w:val="00C1755B"/>
    <w:rsid w:val="00C17A8A"/>
    <w:rsid w:val="00C20754"/>
    <w:rsid w:val="00C20E3D"/>
    <w:rsid w:val="00C2127B"/>
    <w:rsid w:val="00C2259A"/>
    <w:rsid w:val="00C228C7"/>
    <w:rsid w:val="00C229BC"/>
    <w:rsid w:val="00C23D97"/>
    <w:rsid w:val="00C24641"/>
    <w:rsid w:val="00C24D54"/>
    <w:rsid w:val="00C25130"/>
    <w:rsid w:val="00C25D23"/>
    <w:rsid w:val="00C25DB9"/>
    <w:rsid w:val="00C26078"/>
    <w:rsid w:val="00C3037D"/>
    <w:rsid w:val="00C31A0C"/>
    <w:rsid w:val="00C324E6"/>
    <w:rsid w:val="00C32B5E"/>
    <w:rsid w:val="00C34F90"/>
    <w:rsid w:val="00C3519D"/>
    <w:rsid w:val="00C3649E"/>
    <w:rsid w:val="00C36C5E"/>
    <w:rsid w:val="00C379FE"/>
    <w:rsid w:val="00C40922"/>
    <w:rsid w:val="00C40F89"/>
    <w:rsid w:val="00C411D4"/>
    <w:rsid w:val="00C432A6"/>
    <w:rsid w:val="00C43CD5"/>
    <w:rsid w:val="00C44544"/>
    <w:rsid w:val="00C44F28"/>
    <w:rsid w:val="00C44FDC"/>
    <w:rsid w:val="00C469B3"/>
    <w:rsid w:val="00C46FB2"/>
    <w:rsid w:val="00C513CF"/>
    <w:rsid w:val="00C519DB"/>
    <w:rsid w:val="00C51F82"/>
    <w:rsid w:val="00C54424"/>
    <w:rsid w:val="00C54591"/>
    <w:rsid w:val="00C546F7"/>
    <w:rsid w:val="00C54FBB"/>
    <w:rsid w:val="00C55223"/>
    <w:rsid w:val="00C55CA6"/>
    <w:rsid w:val="00C5740D"/>
    <w:rsid w:val="00C57483"/>
    <w:rsid w:val="00C57FD7"/>
    <w:rsid w:val="00C6145B"/>
    <w:rsid w:val="00C626D8"/>
    <w:rsid w:val="00C62961"/>
    <w:rsid w:val="00C62DE3"/>
    <w:rsid w:val="00C659C8"/>
    <w:rsid w:val="00C65D0A"/>
    <w:rsid w:val="00C65E97"/>
    <w:rsid w:val="00C66349"/>
    <w:rsid w:val="00C6637E"/>
    <w:rsid w:val="00C674BE"/>
    <w:rsid w:val="00C67CEB"/>
    <w:rsid w:val="00C70FF0"/>
    <w:rsid w:val="00C7241D"/>
    <w:rsid w:val="00C743BB"/>
    <w:rsid w:val="00C754C5"/>
    <w:rsid w:val="00C76F19"/>
    <w:rsid w:val="00C80847"/>
    <w:rsid w:val="00C80ADF"/>
    <w:rsid w:val="00C80BDC"/>
    <w:rsid w:val="00C80FC8"/>
    <w:rsid w:val="00C81E63"/>
    <w:rsid w:val="00C82242"/>
    <w:rsid w:val="00C82A2B"/>
    <w:rsid w:val="00C82CBA"/>
    <w:rsid w:val="00C830A5"/>
    <w:rsid w:val="00C83BCB"/>
    <w:rsid w:val="00C84AF9"/>
    <w:rsid w:val="00C84EF6"/>
    <w:rsid w:val="00C86346"/>
    <w:rsid w:val="00C90008"/>
    <w:rsid w:val="00C90465"/>
    <w:rsid w:val="00C90DA6"/>
    <w:rsid w:val="00C918BA"/>
    <w:rsid w:val="00C9239E"/>
    <w:rsid w:val="00C9245B"/>
    <w:rsid w:val="00C93C5B"/>
    <w:rsid w:val="00C94C18"/>
    <w:rsid w:val="00C94D61"/>
    <w:rsid w:val="00C94F68"/>
    <w:rsid w:val="00C956F9"/>
    <w:rsid w:val="00C96356"/>
    <w:rsid w:val="00C966A3"/>
    <w:rsid w:val="00C96B63"/>
    <w:rsid w:val="00C97132"/>
    <w:rsid w:val="00C975B7"/>
    <w:rsid w:val="00C975C7"/>
    <w:rsid w:val="00C977F8"/>
    <w:rsid w:val="00C97D06"/>
    <w:rsid w:val="00CA066E"/>
    <w:rsid w:val="00CA1D3E"/>
    <w:rsid w:val="00CA1E6B"/>
    <w:rsid w:val="00CA2F57"/>
    <w:rsid w:val="00CA3738"/>
    <w:rsid w:val="00CA48E1"/>
    <w:rsid w:val="00CA6111"/>
    <w:rsid w:val="00CA6B88"/>
    <w:rsid w:val="00CB0A41"/>
    <w:rsid w:val="00CB0B6F"/>
    <w:rsid w:val="00CB10A4"/>
    <w:rsid w:val="00CB1A35"/>
    <w:rsid w:val="00CB23BE"/>
    <w:rsid w:val="00CB26B7"/>
    <w:rsid w:val="00CB36CD"/>
    <w:rsid w:val="00CB4961"/>
    <w:rsid w:val="00CB611B"/>
    <w:rsid w:val="00CB659B"/>
    <w:rsid w:val="00CB748B"/>
    <w:rsid w:val="00CB7C19"/>
    <w:rsid w:val="00CB7C67"/>
    <w:rsid w:val="00CC0354"/>
    <w:rsid w:val="00CC03B3"/>
    <w:rsid w:val="00CC07D2"/>
    <w:rsid w:val="00CC084F"/>
    <w:rsid w:val="00CC1578"/>
    <w:rsid w:val="00CC15E6"/>
    <w:rsid w:val="00CC1865"/>
    <w:rsid w:val="00CC18F3"/>
    <w:rsid w:val="00CC1DC1"/>
    <w:rsid w:val="00CC2AE9"/>
    <w:rsid w:val="00CC34EB"/>
    <w:rsid w:val="00CC374D"/>
    <w:rsid w:val="00CC4373"/>
    <w:rsid w:val="00CC625C"/>
    <w:rsid w:val="00CC6981"/>
    <w:rsid w:val="00CD027E"/>
    <w:rsid w:val="00CD04D8"/>
    <w:rsid w:val="00CD1B50"/>
    <w:rsid w:val="00CD2634"/>
    <w:rsid w:val="00CD30D1"/>
    <w:rsid w:val="00CD357E"/>
    <w:rsid w:val="00CD36E4"/>
    <w:rsid w:val="00CD3E27"/>
    <w:rsid w:val="00CD4A7D"/>
    <w:rsid w:val="00CD5997"/>
    <w:rsid w:val="00CD637E"/>
    <w:rsid w:val="00CD7E05"/>
    <w:rsid w:val="00CE0A89"/>
    <w:rsid w:val="00CE0D87"/>
    <w:rsid w:val="00CE1B24"/>
    <w:rsid w:val="00CE2743"/>
    <w:rsid w:val="00CE3110"/>
    <w:rsid w:val="00CE3E4D"/>
    <w:rsid w:val="00CE4059"/>
    <w:rsid w:val="00CE47E9"/>
    <w:rsid w:val="00CE490A"/>
    <w:rsid w:val="00CE4CEF"/>
    <w:rsid w:val="00CE512D"/>
    <w:rsid w:val="00CE583F"/>
    <w:rsid w:val="00CE6323"/>
    <w:rsid w:val="00CE69C5"/>
    <w:rsid w:val="00CE6A16"/>
    <w:rsid w:val="00CE7062"/>
    <w:rsid w:val="00CF021D"/>
    <w:rsid w:val="00CF14F7"/>
    <w:rsid w:val="00CF18F3"/>
    <w:rsid w:val="00CF21BA"/>
    <w:rsid w:val="00CF26BD"/>
    <w:rsid w:val="00CF3419"/>
    <w:rsid w:val="00CF3BD3"/>
    <w:rsid w:val="00CF4118"/>
    <w:rsid w:val="00CF4483"/>
    <w:rsid w:val="00CF5A8D"/>
    <w:rsid w:val="00CF5AB7"/>
    <w:rsid w:val="00CF5B3F"/>
    <w:rsid w:val="00CF63AF"/>
    <w:rsid w:val="00CF7A87"/>
    <w:rsid w:val="00CF7CD1"/>
    <w:rsid w:val="00CF7D5E"/>
    <w:rsid w:val="00D01AEB"/>
    <w:rsid w:val="00D01DD7"/>
    <w:rsid w:val="00D032CA"/>
    <w:rsid w:val="00D03970"/>
    <w:rsid w:val="00D03F62"/>
    <w:rsid w:val="00D04D0B"/>
    <w:rsid w:val="00D04D38"/>
    <w:rsid w:val="00D05270"/>
    <w:rsid w:val="00D06C15"/>
    <w:rsid w:val="00D06E0D"/>
    <w:rsid w:val="00D06E9A"/>
    <w:rsid w:val="00D07EE0"/>
    <w:rsid w:val="00D07FE4"/>
    <w:rsid w:val="00D10EBB"/>
    <w:rsid w:val="00D12174"/>
    <w:rsid w:val="00D129F7"/>
    <w:rsid w:val="00D13760"/>
    <w:rsid w:val="00D1433B"/>
    <w:rsid w:val="00D1434F"/>
    <w:rsid w:val="00D143BE"/>
    <w:rsid w:val="00D14705"/>
    <w:rsid w:val="00D15ADF"/>
    <w:rsid w:val="00D15F3F"/>
    <w:rsid w:val="00D17195"/>
    <w:rsid w:val="00D174B2"/>
    <w:rsid w:val="00D17D8E"/>
    <w:rsid w:val="00D21524"/>
    <w:rsid w:val="00D21713"/>
    <w:rsid w:val="00D21820"/>
    <w:rsid w:val="00D22B3D"/>
    <w:rsid w:val="00D2327E"/>
    <w:rsid w:val="00D23BDA"/>
    <w:rsid w:val="00D24AC3"/>
    <w:rsid w:val="00D24CDC"/>
    <w:rsid w:val="00D25595"/>
    <w:rsid w:val="00D2646C"/>
    <w:rsid w:val="00D26752"/>
    <w:rsid w:val="00D272D0"/>
    <w:rsid w:val="00D30356"/>
    <w:rsid w:val="00D303C2"/>
    <w:rsid w:val="00D30BEF"/>
    <w:rsid w:val="00D30DA0"/>
    <w:rsid w:val="00D30F31"/>
    <w:rsid w:val="00D30FD4"/>
    <w:rsid w:val="00D3276B"/>
    <w:rsid w:val="00D341BE"/>
    <w:rsid w:val="00D34276"/>
    <w:rsid w:val="00D34E0F"/>
    <w:rsid w:val="00D35326"/>
    <w:rsid w:val="00D35796"/>
    <w:rsid w:val="00D36747"/>
    <w:rsid w:val="00D367D7"/>
    <w:rsid w:val="00D36ECF"/>
    <w:rsid w:val="00D376AF"/>
    <w:rsid w:val="00D407EE"/>
    <w:rsid w:val="00D410B1"/>
    <w:rsid w:val="00D43565"/>
    <w:rsid w:val="00D43672"/>
    <w:rsid w:val="00D4380E"/>
    <w:rsid w:val="00D43CC6"/>
    <w:rsid w:val="00D43EFF"/>
    <w:rsid w:val="00D4409F"/>
    <w:rsid w:val="00D4460A"/>
    <w:rsid w:val="00D44691"/>
    <w:rsid w:val="00D44FA4"/>
    <w:rsid w:val="00D453D3"/>
    <w:rsid w:val="00D457D9"/>
    <w:rsid w:val="00D461AE"/>
    <w:rsid w:val="00D477DC"/>
    <w:rsid w:val="00D47ED4"/>
    <w:rsid w:val="00D50641"/>
    <w:rsid w:val="00D5088B"/>
    <w:rsid w:val="00D50D87"/>
    <w:rsid w:val="00D51308"/>
    <w:rsid w:val="00D51D36"/>
    <w:rsid w:val="00D522D2"/>
    <w:rsid w:val="00D52481"/>
    <w:rsid w:val="00D534FA"/>
    <w:rsid w:val="00D53C4C"/>
    <w:rsid w:val="00D540DA"/>
    <w:rsid w:val="00D54307"/>
    <w:rsid w:val="00D544EC"/>
    <w:rsid w:val="00D549C4"/>
    <w:rsid w:val="00D56AC5"/>
    <w:rsid w:val="00D56D57"/>
    <w:rsid w:val="00D5703D"/>
    <w:rsid w:val="00D603FA"/>
    <w:rsid w:val="00D60A06"/>
    <w:rsid w:val="00D6141E"/>
    <w:rsid w:val="00D618F3"/>
    <w:rsid w:val="00D61DA0"/>
    <w:rsid w:val="00D633C5"/>
    <w:rsid w:val="00D63B88"/>
    <w:rsid w:val="00D64139"/>
    <w:rsid w:val="00D648D1"/>
    <w:rsid w:val="00D65DFD"/>
    <w:rsid w:val="00D664EA"/>
    <w:rsid w:val="00D677DB"/>
    <w:rsid w:val="00D7051D"/>
    <w:rsid w:val="00D70A1D"/>
    <w:rsid w:val="00D70A30"/>
    <w:rsid w:val="00D70FE9"/>
    <w:rsid w:val="00D71F9C"/>
    <w:rsid w:val="00D727C7"/>
    <w:rsid w:val="00D73611"/>
    <w:rsid w:val="00D73F8B"/>
    <w:rsid w:val="00D745FF"/>
    <w:rsid w:val="00D74612"/>
    <w:rsid w:val="00D74A11"/>
    <w:rsid w:val="00D755E8"/>
    <w:rsid w:val="00D7611A"/>
    <w:rsid w:val="00D76187"/>
    <w:rsid w:val="00D762D6"/>
    <w:rsid w:val="00D7719B"/>
    <w:rsid w:val="00D77AE3"/>
    <w:rsid w:val="00D80ACD"/>
    <w:rsid w:val="00D80D1C"/>
    <w:rsid w:val="00D814D2"/>
    <w:rsid w:val="00D82300"/>
    <w:rsid w:val="00D83010"/>
    <w:rsid w:val="00D83C16"/>
    <w:rsid w:val="00D83DE4"/>
    <w:rsid w:val="00D8475E"/>
    <w:rsid w:val="00D8481D"/>
    <w:rsid w:val="00D84D74"/>
    <w:rsid w:val="00D85263"/>
    <w:rsid w:val="00D85C4C"/>
    <w:rsid w:val="00D85DF0"/>
    <w:rsid w:val="00D85FFE"/>
    <w:rsid w:val="00D909A5"/>
    <w:rsid w:val="00D90A8A"/>
    <w:rsid w:val="00D90CD9"/>
    <w:rsid w:val="00D91446"/>
    <w:rsid w:val="00D931B0"/>
    <w:rsid w:val="00D93781"/>
    <w:rsid w:val="00D937CA"/>
    <w:rsid w:val="00D941CC"/>
    <w:rsid w:val="00D94742"/>
    <w:rsid w:val="00D95457"/>
    <w:rsid w:val="00D958FD"/>
    <w:rsid w:val="00D95BBE"/>
    <w:rsid w:val="00D96DCF"/>
    <w:rsid w:val="00D97420"/>
    <w:rsid w:val="00D97619"/>
    <w:rsid w:val="00DA026F"/>
    <w:rsid w:val="00DA05E2"/>
    <w:rsid w:val="00DA0BC2"/>
    <w:rsid w:val="00DA2A5D"/>
    <w:rsid w:val="00DA2AB7"/>
    <w:rsid w:val="00DA39E0"/>
    <w:rsid w:val="00DA3BA2"/>
    <w:rsid w:val="00DA40AD"/>
    <w:rsid w:val="00DA43A9"/>
    <w:rsid w:val="00DA4C22"/>
    <w:rsid w:val="00DA6EFE"/>
    <w:rsid w:val="00DA71EA"/>
    <w:rsid w:val="00DB0106"/>
    <w:rsid w:val="00DB0165"/>
    <w:rsid w:val="00DB029C"/>
    <w:rsid w:val="00DB156A"/>
    <w:rsid w:val="00DB1A8C"/>
    <w:rsid w:val="00DB1CA1"/>
    <w:rsid w:val="00DB285C"/>
    <w:rsid w:val="00DB324A"/>
    <w:rsid w:val="00DB380B"/>
    <w:rsid w:val="00DB47D0"/>
    <w:rsid w:val="00DB4CCD"/>
    <w:rsid w:val="00DB5DA4"/>
    <w:rsid w:val="00DB666F"/>
    <w:rsid w:val="00DB7306"/>
    <w:rsid w:val="00DB78A5"/>
    <w:rsid w:val="00DC08DC"/>
    <w:rsid w:val="00DC0BFD"/>
    <w:rsid w:val="00DC2ED0"/>
    <w:rsid w:val="00DC33B7"/>
    <w:rsid w:val="00DC36E2"/>
    <w:rsid w:val="00DC3F1F"/>
    <w:rsid w:val="00DC5DDF"/>
    <w:rsid w:val="00DC5E10"/>
    <w:rsid w:val="00DC747D"/>
    <w:rsid w:val="00DC7919"/>
    <w:rsid w:val="00DC7F4E"/>
    <w:rsid w:val="00DD02FC"/>
    <w:rsid w:val="00DD1A6C"/>
    <w:rsid w:val="00DD342D"/>
    <w:rsid w:val="00DD5CC1"/>
    <w:rsid w:val="00DD5FE2"/>
    <w:rsid w:val="00DD6156"/>
    <w:rsid w:val="00DE075D"/>
    <w:rsid w:val="00DE087E"/>
    <w:rsid w:val="00DE0C99"/>
    <w:rsid w:val="00DE1008"/>
    <w:rsid w:val="00DE23BC"/>
    <w:rsid w:val="00DE2524"/>
    <w:rsid w:val="00DE3472"/>
    <w:rsid w:val="00DE4C81"/>
    <w:rsid w:val="00DE4E12"/>
    <w:rsid w:val="00DE5698"/>
    <w:rsid w:val="00DE71B4"/>
    <w:rsid w:val="00DE7A3E"/>
    <w:rsid w:val="00DE7E9C"/>
    <w:rsid w:val="00DF0780"/>
    <w:rsid w:val="00DF23F7"/>
    <w:rsid w:val="00DF2DF7"/>
    <w:rsid w:val="00DF4025"/>
    <w:rsid w:val="00DF51D5"/>
    <w:rsid w:val="00DF7E56"/>
    <w:rsid w:val="00E00284"/>
    <w:rsid w:val="00E00BFD"/>
    <w:rsid w:val="00E024BB"/>
    <w:rsid w:val="00E031BB"/>
    <w:rsid w:val="00E038DD"/>
    <w:rsid w:val="00E03AB3"/>
    <w:rsid w:val="00E04EEC"/>
    <w:rsid w:val="00E05892"/>
    <w:rsid w:val="00E06EEF"/>
    <w:rsid w:val="00E075F4"/>
    <w:rsid w:val="00E0789A"/>
    <w:rsid w:val="00E07C61"/>
    <w:rsid w:val="00E07F0D"/>
    <w:rsid w:val="00E1044E"/>
    <w:rsid w:val="00E106F9"/>
    <w:rsid w:val="00E10E23"/>
    <w:rsid w:val="00E131DC"/>
    <w:rsid w:val="00E13E7E"/>
    <w:rsid w:val="00E1415B"/>
    <w:rsid w:val="00E143DA"/>
    <w:rsid w:val="00E15119"/>
    <w:rsid w:val="00E15B72"/>
    <w:rsid w:val="00E1600E"/>
    <w:rsid w:val="00E169A3"/>
    <w:rsid w:val="00E2011F"/>
    <w:rsid w:val="00E202B0"/>
    <w:rsid w:val="00E209CD"/>
    <w:rsid w:val="00E213F2"/>
    <w:rsid w:val="00E2216A"/>
    <w:rsid w:val="00E23170"/>
    <w:rsid w:val="00E23D73"/>
    <w:rsid w:val="00E242E1"/>
    <w:rsid w:val="00E2476C"/>
    <w:rsid w:val="00E24E1B"/>
    <w:rsid w:val="00E251A4"/>
    <w:rsid w:val="00E252CE"/>
    <w:rsid w:val="00E25DDC"/>
    <w:rsid w:val="00E26D88"/>
    <w:rsid w:val="00E26FD5"/>
    <w:rsid w:val="00E27ADB"/>
    <w:rsid w:val="00E30033"/>
    <w:rsid w:val="00E30D26"/>
    <w:rsid w:val="00E315D6"/>
    <w:rsid w:val="00E329C0"/>
    <w:rsid w:val="00E334B6"/>
    <w:rsid w:val="00E34DF8"/>
    <w:rsid w:val="00E35071"/>
    <w:rsid w:val="00E352C7"/>
    <w:rsid w:val="00E355F7"/>
    <w:rsid w:val="00E3588D"/>
    <w:rsid w:val="00E35A7F"/>
    <w:rsid w:val="00E36275"/>
    <w:rsid w:val="00E363B6"/>
    <w:rsid w:val="00E369D2"/>
    <w:rsid w:val="00E36A08"/>
    <w:rsid w:val="00E36FE4"/>
    <w:rsid w:val="00E37D07"/>
    <w:rsid w:val="00E37EF6"/>
    <w:rsid w:val="00E4019C"/>
    <w:rsid w:val="00E40AC9"/>
    <w:rsid w:val="00E411EE"/>
    <w:rsid w:val="00E416B6"/>
    <w:rsid w:val="00E417B8"/>
    <w:rsid w:val="00E42A39"/>
    <w:rsid w:val="00E45827"/>
    <w:rsid w:val="00E465FD"/>
    <w:rsid w:val="00E46D63"/>
    <w:rsid w:val="00E479DF"/>
    <w:rsid w:val="00E47DD5"/>
    <w:rsid w:val="00E47E3C"/>
    <w:rsid w:val="00E510F8"/>
    <w:rsid w:val="00E5121A"/>
    <w:rsid w:val="00E5171C"/>
    <w:rsid w:val="00E529D5"/>
    <w:rsid w:val="00E5325B"/>
    <w:rsid w:val="00E53E31"/>
    <w:rsid w:val="00E54B31"/>
    <w:rsid w:val="00E54E3A"/>
    <w:rsid w:val="00E56001"/>
    <w:rsid w:val="00E56D46"/>
    <w:rsid w:val="00E5740F"/>
    <w:rsid w:val="00E579CB"/>
    <w:rsid w:val="00E617F8"/>
    <w:rsid w:val="00E621E2"/>
    <w:rsid w:val="00E62471"/>
    <w:rsid w:val="00E63A8D"/>
    <w:rsid w:val="00E64EA8"/>
    <w:rsid w:val="00E658C8"/>
    <w:rsid w:val="00E66142"/>
    <w:rsid w:val="00E66C27"/>
    <w:rsid w:val="00E66DCC"/>
    <w:rsid w:val="00E67035"/>
    <w:rsid w:val="00E70608"/>
    <w:rsid w:val="00E71BCE"/>
    <w:rsid w:val="00E72F9B"/>
    <w:rsid w:val="00E7350F"/>
    <w:rsid w:val="00E73F0C"/>
    <w:rsid w:val="00E74583"/>
    <w:rsid w:val="00E76C7E"/>
    <w:rsid w:val="00E76CAE"/>
    <w:rsid w:val="00E80A12"/>
    <w:rsid w:val="00E813DF"/>
    <w:rsid w:val="00E814A7"/>
    <w:rsid w:val="00E83058"/>
    <w:rsid w:val="00E8320D"/>
    <w:rsid w:val="00E83E12"/>
    <w:rsid w:val="00E83FF7"/>
    <w:rsid w:val="00E842C7"/>
    <w:rsid w:val="00E84708"/>
    <w:rsid w:val="00E84EE8"/>
    <w:rsid w:val="00E85777"/>
    <w:rsid w:val="00E85DAC"/>
    <w:rsid w:val="00E86821"/>
    <w:rsid w:val="00E87C55"/>
    <w:rsid w:val="00E9147B"/>
    <w:rsid w:val="00E9212D"/>
    <w:rsid w:val="00E923E8"/>
    <w:rsid w:val="00E947AE"/>
    <w:rsid w:val="00E9750A"/>
    <w:rsid w:val="00EA0A23"/>
    <w:rsid w:val="00EA12EB"/>
    <w:rsid w:val="00EA13AF"/>
    <w:rsid w:val="00EA1914"/>
    <w:rsid w:val="00EA19E3"/>
    <w:rsid w:val="00EA1B9D"/>
    <w:rsid w:val="00EA203D"/>
    <w:rsid w:val="00EA2368"/>
    <w:rsid w:val="00EA2ACE"/>
    <w:rsid w:val="00EA6327"/>
    <w:rsid w:val="00EA68BF"/>
    <w:rsid w:val="00EA79CE"/>
    <w:rsid w:val="00EA7EEE"/>
    <w:rsid w:val="00EB05ED"/>
    <w:rsid w:val="00EB0C95"/>
    <w:rsid w:val="00EB165C"/>
    <w:rsid w:val="00EB1861"/>
    <w:rsid w:val="00EB220A"/>
    <w:rsid w:val="00EB242E"/>
    <w:rsid w:val="00EB2A99"/>
    <w:rsid w:val="00EB2C01"/>
    <w:rsid w:val="00EB5317"/>
    <w:rsid w:val="00EB58D8"/>
    <w:rsid w:val="00EC1101"/>
    <w:rsid w:val="00EC1DA9"/>
    <w:rsid w:val="00EC21FE"/>
    <w:rsid w:val="00EC2566"/>
    <w:rsid w:val="00EC3D86"/>
    <w:rsid w:val="00EC417E"/>
    <w:rsid w:val="00EC4A1F"/>
    <w:rsid w:val="00EC630A"/>
    <w:rsid w:val="00EC6C84"/>
    <w:rsid w:val="00EC6CC6"/>
    <w:rsid w:val="00ED18E1"/>
    <w:rsid w:val="00ED290B"/>
    <w:rsid w:val="00ED478E"/>
    <w:rsid w:val="00ED4E0B"/>
    <w:rsid w:val="00ED564B"/>
    <w:rsid w:val="00ED5FED"/>
    <w:rsid w:val="00ED64AE"/>
    <w:rsid w:val="00ED6A7D"/>
    <w:rsid w:val="00ED6F17"/>
    <w:rsid w:val="00ED7122"/>
    <w:rsid w:val="00ED7C89"/>
    <w:rsid w:val="00EE1DF8"/>
    <w:rsid w:val="00EE2312"/>
    <w:rsid w:val="00EE36A4"/>
    <w:rsid w:val="00EE460E"/>
    <w:rsid w:val="00EE494A"/>
    <w:rsid w:val="00EE5B48"/>
    <w:rsid w:val="00EE6285"/>
    <w:rsid w:val="00EE6548"/>
    <w:rsid w:val="00EE7222"/>
    <w:rsid w:val="00EF2209"/>
    <w:rsid w:val="00EF262A"/>
    <w:rsid w:val="00EF2B37"/>
    <w:rsid w:val="00EF3ED1"/>
    <w:rsid w:val="00EF461B"/>
    <w:rsid w:val="00EF4632"/>
    <w:rsid w:val="00EF4A4B"/>
    <w:rsid w:val="00EF4FCA"/>
    <w:rsid w:val="00EF5040"/>
    <w:rsid w:val="00F0085D"/>
    <w:rsid w:val="00F00B50"/>
    <w:rsid w:val="00F00DBA"/>
    <w:rsid w:val="00F0122D"/>
    <w:rsid w:val="00F0158E"/>
    <w:rsid w:val="00F02119"/>
    <w:rsid w:val="00F03858"/>
    <w:rsid w:val="00F03C50"/>
    <w:rsid w:val="00F0408B"/>
    <w:rsid w:val="00F0672E"/>
    <w:rsid w:val="00F0700C"/>
    <w:rsid w:val="00F07285"/>
    <w:rsid w:val="00F07391"/>
    <w:rsid w:val="00F10660"/>
    <w:rsid w:val="00F10D8C"/>
    <w:rsid w:val="00F110D6"/>
    <w:rsid w:val="00F120AF"/>
    <w:rsid w:val="00F12803"/>
    <w:rsid w:val="00F12CC1"/>
    <w:rsid w:val="00F13417"/>
    <w:rsid w:val="00F13A3D"/>
    <w:rsid w:val="00F13D32"/>
    <w:rsid w:val="00F15017"/>
    <w:rsid w:val="00F15944"/>
    <w:rsid w:val="00F16FF0"/>
    <w:rsid w:val="00F2024F"/>
    <w:rsid w:val="00F223CD"/>
    <w:rsid w:val="00F22A07"/>
    <w:rsid w:val="00F23555"/>
    <w:rsid w:val="00F23724"/>
    <w:rsid w:val="00F24257"/>
    <w:rsid w:val="00F24E2A"/>
    <w:rsid w:val="00F25254"/>
    <w:rsid w:val="00F25814"/>
    <w:rsid w:val="00F26D0F"/>
    <w:rsid w:val="00F26F2F"/>
    <w:rsid w:val="00F3080E"/>
    <w:rsid w:val="00F30C41"/>
    <w:rsid w:val="00F3144C"/>
    <w:rsid w:val="00F31D9D"/>
    <w:rsid w:val="00F40180"/>
    <w:rsid w:val="00F401FE"/>
    <w:rsid w:val="00F40807"/>
    <w:rsid w:val="00F40E1F"/>
    <w:rsid w:val="00F4185B"/>
    <w:rsid w:val="00F422E2"/>
    <w:rsid w:val="00F4546E"/>
    <w:rsid w:val="00F457EB"/>
    <w:rsid w:val="00F466DD"/>
    <w:rsid w:val="00F46EE9"/>
    <w:rsid w:val="00F47D59"/>
    <w:rsid w:val="00F50959"/>
    <w:rsid w:val="00F50CB4"/>
    <w:rsid w:val="00F53146"/>
    <w:rsid w:val="00F53473"/>
    <w:rsid w:val="00F5507B"/>
    <w:rsid w:val="00F551E3"/>
    <w:rsid w:val="00F55BD1"/>
    <w:rsid w:val="00F576DF"/>
    <w:rsid w:val="00F5796E"/>
    <w:rsid w:val="00F60B8A"/>
    <w:rsid w:val="00F60CDF"/>
    <w:rsid w:val="00F623CE"/>
    <w:rsid w:val="00F62EAA"/>
    <w:rsid w:val="00F634B5"/>
    <w:rsid w:val="00F64946"/>
    <w:rsid w:val="00F65B85"/>
    <w:rsid w:val="00F65E93"/>
    <w:rsid w:val="00F66002"/>
    <w:rsid w:val="00F66471"/>
    <w:rsid w:val="00F671F3"/>
    <w:rsid w:val="00F674D3"/>
    <w:rsid w:val="00F708AD"/>
    <w:rsid w:val="00F71CC7"/>
    <w:rsid w:val="00F72BEF"/>
    <w:rsid w:val="00F72D71"/>
    <w:rsid w:val="00F753F0"/>
    <w:rsid w:val="00F76D14"/>
    <w:rsid w:val="00F77DE0"/>
    <w:rsid w:val="00F80E14"/>
    <w:rsid w:val="00F81036"/>
    <w:rsid w:val="00F81AE7"/>
    <w:rsid w:val="00F81EF7"/>
    <w:rsid w:val="00F83B26"/>
    <w:rsid w:val="00F83D64"/>
    <w:rsid w:val="00F840C3"/>
    <w:rsid w:val="00F843DF"/>
    <w:rsid w:val="00F84B76"/>
    <w:rsid w:val="00F858F5"/>
    <w:rsid w:val="00F8690C"/>
    <w:rsid w:val="00F86CB8"/>
    <w:rsid w:val="00F87878"/>
    <w:rsid w:val="00F878A0"/>
    <w:rsid w:val="00F87FCE"/>
    <w:rsid w:val="00F931A8"/>
    <w:rsid w:val="00F93208"/>
    <w:rsid w:val="00F93375"/>
    <w:rsid w:val="00F94F2A"/>
    <w:rsid w:val="00F9537A"/>
    <w:rsid w:val="00FA0AB9"/>
    <w:rsid w:val="00FA19FF"/>
    <w:rsid w:val="00FA2556"/>
    <w:rsid w:val="00FA3DF3"/>
    <w:rsid w:val="00FA3E62"/>
    <w:rsid w:val="00FA6A5F"/>
    <w:rsid w:val="00FB07FB"/>
    <w:rsid w:val="00FB14EB"/>
    <w:rsid w:val="00FB15CE"/>
    <w:rsid w:val="00FB199D"/>
    <w:rsid w:val="00FB1A31"/>
    <w:rsid w:val="00FB2490"/>
    <w:rsid w:val="00FB2C8F"/>
    <w:rsid w:val="00FB3394"/>
    <w:rsid w:val="00FB37D8"/>
    <w:rsid w:val="00FB3EC4"/>
    <w:rsid w:val="00FB4506"/>
    <w:rsid w:val="00FB467E"/>
    <w:rsid w:val="00FB486D"/>
    <w:rsid w:val="00FB491A"/>
    <w:rsid w:val="00FB5596"/>
    <w:rsid w:val="00FB62A7"/>
    <w:rsid w:val="00FB62E5"/>
    <w:rsid w:val="00FB6370"/>
    <w:rsid w:val="00FB6443"/>
    <w:rsid w:val="00FB6D6C"/>
    <w:rsid w:val="00FC3360"/>
    <w:rsid w:val="00FC39AA"/>
    <w:rsid w:val="00FC4668"/>
    <w:rsid w:val="00FC46D7"/>
    <w:rsid w:val="00FC6450"/>
    <w:rsid w:val="00FC6D1C"/>
    <w:rsid w:val="00FC7DB8"/>
    <w:rsid w:val="00FC7E23"/>
    <w:rsid w:val="00FD01B4"/>
    <w:rsid w:val="00FD1473"/>
    <w:rsid w:val="00FD15A7"/>
    <w:rsid w:val="00FD35DB"/>
    <w:rsid w:val="00FD4702"/>
    <w:rsid w:val="00FD598C"/>
    <w:rsid w:val="00FD5AA3"/>
    <w:rsid w:val="00FD606C"/>
    <w:rsid w:val="00FD6A01"/>
    <w:rsid w:val="00FD6D6F"/>
    <w:rsid w:val="00FE09E0"/>
    <w:rsid w:val="00FE1C48"/>
    <w:rsid w:val="00FE20BB"/>
    <w:rsid w:val="00FE3110"/>
    <w:rsid w:val="00FE370F"/>
    <w:rsid w:val="00FE4B39"/>
    <w:rsid w:val="00FE5087"/>
    <w:rsid w:val="00FE5EB5"/>
    <w:rsid w:val="00FE64AD"/>
    <w:rsid w:val="00FE650C"/>
    <w:rsid w:val="00FE6C73"/>
    <w:rsid w:val="00FE7C5B"/>
    <w:rsid w:val="00FF07BB"/>
    <w:rsid w:val="00FF2154"/>
    <w:rsid w:val="00FF4005"/>
    <w:rsid w:val="00FF4938"/>
    <w:rsid w:val="00FF4CCF"/>
    <w:rsid w:val="00FF554A"/>
    <w:rsid w:val="00FF6139"/>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95713E"/>
  <w15:docId w15:val="{9100FA02-9D5C-40E8-B5C3-E9AAC195FC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cs-CZ"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n">
    <w:name w:val="Normal"/>
    <w:qFormat/>
    <w:rsid w:val="00862017"/>
  </w:style>
  <w:style w:type="paragraph" w:styleId="Nadpis1">
    <w:name w:val="heading 1"/>
    <w:basedOn w:val="Normln"/>
    <w:next w:val="Normln"/>
    <w:link w:val="Nadpis1Char"/>
    <w:autoRedefine/>
    <w:uiPriority w:val="9"/>
    <w:qFormat/>
    <w:rsid w:val="003F2CBA"/>
    <w:pPr>
      <w:keepNext/>
      <w:keepLines/>
      <w:numPr>
        <w:numId w:val="3"/>
      </w:numPr>
      <w:spacing w:before="240" w:after="0" w:line="360" w:lineRule="auto"/>
      <w:outlineLvl w:val="0"/>
    </w:pPr>
    <w:rPr>
      <w:rFonts w:ascii="Calibri" w:eastAsiaTheme="majorEastAsia" w:hAnsi="Calibri" w:cs="Calibri"/>
      <w:color w:val="2F5496" w:themeColor="accent1" w:themeShade="BF"/>
    </w:rPr>
  </w:style>
  <w:style w:type="paragraph" w:styleId="Nadpis2">
    <w:name w:val="heading 2"/>
    <w:basedOn w:val="Normln"/>
    <w:next w:val="Normln"/>
    <w:link w:val="Nadpis2Char"/>
    <w:autoRedefine/>
    <w:uiPriority w:val="9"/>
    <w:unhideWhenUsed/>
    <w:qFormat/>
    <w:rsid w:val="00B80073"/>
    <w:pPr>
      <w:keepNext/>
      <w:keepLines/>
      <w:numPr>
        <w:ilvl w:val="1"/>
        <w:numId w:val="3"/>
      </w:numPr>
      <w:spacing w:before="40" w:after="0"/>
      <w:outlineLvl w:val="1"/>
    </w:pPr>
    <w:rPr>
      <w:rFonts w:ascii="Calibri" w:eastAsiaTheme="majorEastAsia" w:hAnsi="Calibri" w:cs="Calibri"/>
      <w:color w:val="2F5496" w:themeColor="accent1" w:themeShade="BF"/>
    </w:rPr>
  </w:style>
  <w:style w:type="paragraph" w:styleId="Nadpis3">
    <w:name w:val="heading 3"/>
    <w:basedOn w:val="Normln"/>
    <w:next w:val="Normln"/>
    <w:link w:val="Nadpis3Char"/>
    <w:autoRedefine/>
    <w:uiPriority w:val="9"/>
    <w:unhideWhenUsed/>
    <w:qFormat/>
    <w:rsid w:val="008F354E"/>
    <w:pPr>
      <w:keepNext/>
      <w:keepLines/>
      <w:numPr>
        <w:ilvl w:val="2"/>
        <w:numId w:val="3"/>
      </w:numPr>
      <w:spacing w:before="40" w:after="0"/>
      <w:outlineLvl w:val="2"/>
    </w:pPr>
    <w:rPr>
      <w:rFonts w:asciiTheme="majorHAnsi" w:eastAsiaTheme="majorEastAsia" w:hAnsiTheme="majorHAnsi" w:cstheme="majorBidi"/>
      <w:color w:val="1F3763" w:themeColor="accent1" w:themeShade="7F"/>
      <w:sz w:val="24"/>
      <w:szCs w:val="24"/>
    </w:rPr>
  </w:style>
  <w:style w:type="paragraph" w:styleId="Nadpis4">
    <w:name w:val="heading 4"/>
    <w:basedOn w:val="Normln"/>
    <w:next w:val="Normln"/>
    <w:link w:val="Nadpis4Char"/>
    <w:autoRedefine/>
    <w:uiPriority w:val="9"/>
    <w:unhideWhenUsed/>
    <w:qFormat/>
    <w:rsid w:val="00EA1B9D"/>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Nadpis5">
    <w:name w:val="heading 5"/>
    <w:basedOn w:val="Normln"/>
    <w:next w:val="Normln"/>
    <w:link w:val="Nadpis5Char"/>
    <w:uiPriority w:val="9"/>
    <w:unhideWhenUsed/>
    <w:qFormat/>
    <w:rsid w:val="00185EA3"/>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Nadpis6">
    <w:name w:val="heading 6"/>
    <w:basedOn w:val="Normln"/>
    <w:next w:val="Normln"/>
    <w:link w:val="Nadpis6Char"/>
    <w:uiPriority w:val="9"/>
    <w:semiHidden/>
    <w:unhideWhenUsed/>
    <w:qFormat/>
    <w:rsid w:val="00122E59"/>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Nadpis7">
    <w:name w:val="heading 7"/>
    <w:basedOn w:val="Normln"/>
    <w:next w:val="Normln"/>
    <w:link w:val="Nadpis7Char"/>
    <w:uiPriority w:val="9"/>
    <w:semiHidden/>
    <w:unhideWhenUsed/>
    <w:qFormat/>
    <w:rsid w:val="00122E59"/>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Nadpis8">
    <w:name w:val="heading 8"/>
    <w:basedOn w:val="Normln"/>
    <w:next w:val="Normln"/>
    <w:link w:val="Nadpis8Char"/>
    <w:uiPriority w:val="9"/>
    <w:semiHidden/>
    <w:unhideWhenUsed/>
    <w:qFormat/>
    <w:rsid w:val="00122E59"/>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Nadpis9">
    <w:name w:val="heading 9"/>
    <w:basedOn w:val="Normln"/>
    <w:next w:val="Normln"/>
    <w:link w:val="Nadpis9Char"/>
    <w:uiPriority w:val="9"/>
    <w:semiHidden/>
    <w:unhideWhenUsed/>
    <w:qFormat/>
    <w:rsid w:val="00122E59"/>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Standardnpsmoodstavce">
    <w:name w:val="Default Paragraph Font"/>
    <w:uiPriority w:val="1"/>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paragraph" w:customStyle="1" w:styleId="paragraph">
    <w:name w:val="paragraph"/>
    <w:basedOn w:val="Normln"/>
    <w:link w:val="paragraphChar"/>
    <w:rsid w:val="00BC73E4"/>
    <w:pPr>
      <w:spacing w:before="100" w:beforeAutospacing="1" w:after="100" w:afterAutospacing="1" w:line="240" w:lineRule="auto"/>
    </w:pPr>
    <w:rPr>
      <w:rFonts w:ascii="Times New Roman" w:eastAsia="Times New Roman" w:hAnsi="Times New Roman" w:cs="Times New Roman"/>
      <w:kern w:val="0"/>
      <w:sz w:val="24"/>
      <w:szCs w:val="24"/>
      <w:lang w:eastAsia="cs-CZ"/>
      <w14:ligatures w14:val="none"/>
    </w:rPr>
  </w:style>
  <w:style w:type="character" w:customStyle="1" w:styleId="eop">
    <w:name w:val="eop"/>
    <w:basedOn w:val="Standardnpsmoodstavce"/>
    <w:rsid w:val="00BC73E4"/>
  </w:style>
  <w:style w:type="character" w:customStyle="1" w:styleId="normaltextrun">
    <w:name w:val="normaltextrun"/>
    <w:basedOn w:val="Standardnpsmoodstavce"/>
    <w:rsid w:val="00BC73E4"/>
  </w:style>
  <w:style w:type="paragraph" w:customStyle="1" w:styleId="EndNoteBibliographyTitle">
    <w:name w:val="EndNote Bibliography Title"/>
    <w:basedOn w:val="Normln"/>
    <w:link w:val="EndNoteBibliographyTitleChar"/>
    <w:rsid w:val="00197FE4"/>
    <w:pPr>
      <w:spacing w:after="0"/>
      <w:jc w:val="center"/>
    </w:pPr>
    <w:rPr>
      <w:rFonts w:ascii="Calibri" w:hAnsi="Calibri" w:cs="Calibri"/>
      <w:noProof/>
      <w:lang w:val="en-US"/>
    </w:rPr>
  </w:style>
  <w:style w:type="character" w:customStyle="1" w:styleId="paragraphChar">
    <w:name w:val="paragraph Char"/>
    <w:basedOn w:val="Standardnpsmoodstavce"/>
    <w:link w:val="paragraph"/>
    <w:rsid w:val="00197FE4"/>
    <w:rPr>
      <w:rFonts w:ascii="Times New Roman" w:eastAsia="Times New Roman" w:hAnsi="Times New Roman" w:cs="Times New Roman"/>
      <w:kern w:val="0"/>
      <w:sz w:val="24"/>
      <w:szCs w:val="24"/>
      <w:lang w:eastAsia="cs-CZ"/>
      <w14:ligatures w14:val="none"/>
    </w:rPr>
  </w:style>
  <w:style w:type="character" w:customStyle="1" w:styleId="EndNoteBibliographyTitleChar">
    <w:name w:val="EndNote Bibliography Title Char"/>
    <w:basedOn w:val="paragraphChar"/>
    <w:link w:val="EndNoteBibliographyTitle"/>
    <w:rsid w:val="00197FE4"/>
    <w:rPr>
      <w:rFonts w:ascii="Calibri" w:eastAsia="Times New Roman" w:hAnsi="Calibri" w:cs="Calibri"/>
      <w:noProof/>
      <w:kern w:val="0"/>
      <w:sz w:val="24"/>
      <w:szCs w:val="24"/>
      <w:lang w:val="en-US" w:eastAsia="cs-CZ"/>
      <w14:ligatures w14:val="none"/>
    </w:rPr>
  </w:style>
  <w:style w:type="paragraph" w:customStyle="1" w:styleId="EndNoteBibliography">
    <w:name w:val="EndNote Bibliography"/>
    <w:basedOn w:val="Normln"/>
    <w:link w:val="EndNoteBibliographyChar"/>
    <w:rsid w:val="00197FE4"/>
    <w:pPr>
      <w:spacing w:line="240" w:lineRule="auto"/>
    </w:pPr>
    <w:rPr>
      <w:rFonts w:ascii="Calibri" w:hAnsi="Calibri" w:cs="Calibri"/>
      <w:noProof/>
      <w:lang w:val="en-US"/>
    </w:rPr>
  </w:style>
  <w:style w:type="character" w:customStyle="1" w:styleId="EndNoteBibliographyChar">
    <w:name w:val="EndNote Bibliography Char"/>
    <w:basedOn w:val="paragraphChar"/>
    <w:link w:val="EndNoteBibliography"/>
    <w:rsid w:val="00197FE4"/>
    <w:rPr>
      <w:rFonts w:ascii="Calibri" w:eastAsia="Times New Roman" w:hAnsi="Calibri" w:cs="Calibri"/>
      <w:noProof/>
      <w:kern w:val="0"/>
      <w:sz w:val="24"/>
      <w:szCs w:val="24"/>
      <w:lang w:val="en-US" w:eastAsia="cs-CZ"/>
      <w14:ligatures w14:val="none"/>
    </w:rPr>
  </w:style>
  <w:style w:type="character" w:customStyle="1" w:styleId="Nadpis1Char">
    <w:name w:val="Nadpis 1 Char"/>
    <w:basedOn w:val="Standardnpsmoodstavce"/>
    <w:link w:val="Nadpis1"/>
    <w:uiPriority w:val="9"/>
    <w:rsid w:val="003F2CBA"/>
    <w:rPr>
      <w:rFonts w:ascii="Calibri" w:eastAsiaTheme="majorEastAsia" w:hAnsi="Calibri" w:cs="Calibri"/>
      <w:color w:val="2F5496" w:themeColor="accent1" w:themeShade="BF"/>
    </w:rPr>
  </w:style>
  <w:style w:type="character" w:customStyle="1" w:styleId="Nadpis2Char">
    <w:name w:val="Nadpis 2 Char"/>
    <w:basedOn w:val="Standardnpsmoodstavce"/>
    <w:link w:val="Nadpis2"/>
    <w:uiPriority w:val="9"/>
    <w:rsid w:val="00B80073"/>
    <w:rPr>
      <w:rFonts w:ascii="Calibri" w:eastAsiaTheme="majorEastAsia" w:hAnsi="Calibri" w:cs="Calibri"/>
      <w:color w:val="2F5496" w:themeColor="accent1" w:themeShade="BF"/>
    </w:rPr>
  </w:style>
  <w:style w:type="character" w:customStyle="1" w:styleId="Nadpis3Char">
    <w:name w:val="Nadpis 3 Char"/>
    <w:basedOn w:val="Standardnpsmoodstavce"/>
    <w:link w:val="Nadpis3"/>
    <w:uiPriority w:val="9"/>
    <w:rsid w:val="008F354E"/>
    <w:rPr>
      <w:rFonts w:asciiTheme="majorHAnsi" w:eastAsiaTheme="majorEastAsia" w:hAnsiTheme="majorHAnsi" w:cstheme="majorBidi"/>
      <w:color w:val="1F3763" w:themeColor="accent1" w:themeShade="7F"/>
      <w:sz w:val="24"/>
      <w:szCs w:val="24"/>
    </w:rPr>
  </w:style>
  <w:style w:type="character" w:customStyle="1" w:styleId="Nadpis4Char">
    <w:name w:val="Nadpis 4 Char"/>
    <w:basedOn w:val="Standardnpsmoodstavce"/>
    <w:link w:val="Nadpis4"/>
    <w:uiPriority w:val="9"/>
    <w:rsid w:val="00EA1B9D"/>
    <w:rPr>
      <w:rFonts w:asciiTheme="majorHAnsi" w:eastAsiaTheme="majorEastAsia" w:hAnsiTheme="majorHAnsi" w:cstheme="majorBidi"/>
      <w:i/>
      <w:iCs/>
      <w:color w:val="2F5496" w:themeColor="accent1" w:themeShade="BF"/>
    </w:rPr>
  </w:style>
  <w:style w:type="paragraph" w:styleId="Nadpisobsahu">
    <w:name w:val="TOC Heading"/>
    <w:basedOn w:val="Nadpis1"/>
    <w:next w:val="Normln"/>
    <w:uiPriority w:val="39"/>
    <w:unhideWhenUsed/>
    <w:qFormat/>
    <w:rsid w:val="00611627"/>
    <w:pPr>
      <w:outlineLvl w:val="9"/>
    </w:pPr>
    <w:rPr>
      <w:kern w:val="0"/>
      <w:lang w:eastAsia="cs-CZ"/>
      <w14:ligatures w14:val="none"/>
    </w:rPr>
  </w:style>
  <w:style w:type="paragraph" w:styleId="Obsah1">
    <w:name w:val="toc 1"/>
    <w:basedOn w:val="Normln"/>
    <w:next w:val="Normln"/>
    <w:autoRedefine/>
    <w:uiPriority w:val="39"/>
    <w:unhideWhenUsed/>
    <w:rsid w:val="00611627"/>
    <w:pPr>
      <w:spacing w:after="100"/>
    </w:pPr>
  </w:style>
  <w:style w:type="paragraph" w:styleId="Obsah2">
    <w:name w:val="toc 2"/>
    <w:basedOn w:val="Normln"/>
    <w:next w:val="Normln"/>
    <w:autoRedefine/>
    <w:uiPriority w:val="39"/>
    <w:unhideWhenUsed/>
    <w:rsid w:val="00611627"/>
    <w:pPr>
      <w:spacing w:after="100"/>
      <w:ind w:left="220"/>
    </w:pPr>
  </w:style>
  <w:style w:type="paragraph" w:styleId="Obsah3">
    <w:name w:val="toc 3"/>
    <w:basedOn w:val="Normln"/>
    <w:next w:val="Normln"/>
    <w:autoRedefine/>
    <w:uiPriority w:val="39"/>
    <w:unhideWhenUsed/>
    <w:rsid w:val="00611627"/>
    <w:pPr>
      <w:spacing w:after="100"/>
      <w:ind w:left="440"/>
    </w:pPr>
  </w:style>
  <w:style w:type="character" w:styleId="Hypertextovodkaz">
    <w:name w:val="Hyperlink"/>
    <w:basedOn w:val="Standardnpsmoodstavce"/>
    <w:uiPriority w:val="99"/>
    <w:unhideWhenUsed/>
    <w:rsid w:val="00611627"/>
    <w:rPr>
      <w:color w:val="0563C1" w:themeColor="hyperlink"/>
      <w:u w:val="single"/>
    </w:rPr>
  </w:style>
  <w:style w:type="character" w:customStyle="1" w:styleId="Nadpis5Char">
    <w:name w:val="Nadpis 5 Char"/>
    <w:basedOn w:val="Standardnpsmoodstavce"/>
    <w:link w:val="Nadpis5"/>
    <w:uiPriority w:val="9"/>
    <w:rsid w:val="00185EA3"/>
    <w:rPr>
      <w:rFonts w:asciiTheme="majorHAnsi" w:eastAsiaTheme="majorEastAsia" w:hAnsiTheme="majorHAnsi" w:cstheme="majorBidi"/>
      <w:color w:val="2F5496" w:themeColor="accent1" w:themeShade="BF"/>
    </w:rPr>
  </w:style>
  <w:style w:type="paragraph" w:styleId="Titulek">
    <w:name w:val="caption"/>
    <w:basedOn w:val="Normln"/>
    <w:next w:val="Normln"/>
    <w:uiPriority w:val="35"/>
    <w:unhideWhenUsed/>
    <w:qFormat/>
    <w:rsid w:val="004D5687"/>
    <w:pPr>
      <w:spacing w:after="200" w:line="240" w:lineRule="auto"/>
    </w:pPr>
    <w:rPr>
      <w:i/>
      <w:iCs/>
      <w:color w:val="44546A" w:themeColor="text2"/>
      <w:sz w:val="18"/>
      <w:szCs w:val="18"/>
    </w:rPr>
  </w:style>
  <w:style w:type="paragraph" w:styleId="Odstavecseseznamem">
    <w:name w:val="List Paragraph"/>
    <w:basedOn w:val="Normln"/>
    <w:uiPriority w:val="34"/>
    <w:qFormat/>
    <w:rsid w:val="001A41ED"/>
    <w:pPr>
      <w:ind w:left="720"/>
      <w:contextualSpacing/>
    </w:pPr>
  </w:style>
  <w:style w:type="character" w:styleId="Nevyeenzmnka">
    <w:name w:val="Unresolved Mention"/>
    <w:basedOn w:val="Standardnpsmoodstavce"/>
    <w:uiPriority w:val="99"/>
    <w:semiHidden/>
    <w:unhideWhenUsed/>
    <w:rsid w:val="00F840C3"/>
    <w:rPr>
      <w:color w:val="605E5C"/>
      <w:shd w:val="clear" w:color="auto" w:fill="E1DFDD"/>
    </w:rPr>
  </w:style>
  <w:style w:type="paragraph" w:styleId="Zhlav">
    <w:name w:val="header"/>
    <w:basedOn w:val="Normln"/>
    <w:link w:val="ZhlavChar"/>
    <w:uiPriority w:val="99"/>
    <w:unhideWhenUsed/>
    <w:rsid w:val="004A1AE7"/>
    <w:pPr>
      <w:tabs>
        <w:tab w:val="center" w:pos="4513"/>
        <w:tab w:val="right" w:pos="9026"/>
      </w:tabs>
      <w:spacing w:after="0" w:line="240" w:lineRule="auto"/>
    </w:pPr>
  </w:style>
  <w:style w:type="character" w:customStyle="1" w:styleId="ZhlavChar">
    <w:name w:val="Záhlaví Char"/>
    <w:basedOn w:val="Standardnpsmoodstavce"/>
    <w:link w:val="Zhlav"/>
    <w:uiPriority w:val="99"/>
    <w:rsid w:val="004A1AE7"/>
  </w:style>
  <w:style w:type="paragraph" w:styleId="Zpat">
    <w:name w:val="footer"/>
    <w:basedOn w:val="Normln"/>
    <w:link w:val="ZpatChar"/>
    <w:uiPriority w:val="99"/>
    <w:unhideWhenUsed/>
    <w:rsid w:val="004A1AE7"/>
    <w:pPr>
      <w:tabs>
        <w:tab w:val="center" w:pos="4513"/>
        <w:tab w:val="right" w:pos="9026"/>
      </w:tabs>
      <w:spacing w:after="0" w:line="240" w:lineRule="auto"/>
    </w:pPr>
  </w:style>
  <w:style w:type="character" w:customStyle="1" w:styleId="ZpatChar">
    <w:name w:val="Zápatí Char"/>
    <w:basedOn w:val="Standardnpsmoodstavce"/>
    <w:link w:val="Zpat"/>
    <w:uiPriority w:val="99"/>
    <w:rsid w:val="004A1AE7"/>
  </w:style>
  <w:style w:type="character" w:styleId="Zdraznn">
    <w:name w:val="Emphasis"/>
    <w:basedOn w:val="Standardnpsmoodstavce"/>
    <w:uiPriority w:val="20"/>
    <w:qFormat/>
    <w:rsid w:val="00A803D0"/>
    <w:rPr>
      <w:i/>
      <w:iCs/>
    </w:rPr>
  </w:style>
  <w:style w:type="character" w:customStyle="1" w:styleId="Nadpis6Char">
    <w:name w:val="Nadpis 6 Char"/>
    <w:basedOn w:val="Standardnpsmoodstavce"/>
    <w:link w:val="Nadpis6"/>
    <w:uiPriority w:val="9"/>
    <w:semiHidden/>
    <w:rsid w:val="00122E59"/>
    <w:rPr>
      <w:rFonts w:asciiTheme="majorHAnsi" w:eastAsiaTheme="majorEastAsia" w:hAnsiTheme="majorHAnsi" w:cstheme="majorBidi"/>
      <w:color w:val="1F3763" w:themeColor="accent1" w:themeShade="7F"/>
    </w:rPr>
  </w:style>
  <w:style w:type="character" w:customStyle="1" w:styleId="Nadpis7Char">
    <w:name w:val="Nadpis 7 Char"/>
    <w:basedOn w:val="Standardnpsmoodstavce"/>
    <w:link w:val="Nadpis7"/>
    <w:uiPriority w:val="9"/>
    <w:semiHidden/>
    <w:rsid w:val="00122E59"/>
    <w:rPr>
      <w:rFonts w:asciiTheme="majorHAnsi" w:eastAsiaTheme="majorEastAsia" w:hAnsiTheme="majorHAnsi" w:cstheme="majorBidi"/>
      <w:i/>
      <w:iCs/>
      <w:color w:val="1F3763" w:themeColor="accent1" w:themeShade="7F"/>
    </w:rPr>
  </w:style>
  <w:style w:type="character" w:customStyle="1" w:styleId="Nadpis8Char">
    <w:name w:val="Nadpis 8 Char"/>
    <w:basedOn w:val="Standardnpsmoodstavce"/>
    <w:link w:val="Nadpis8"/>
    <w:uiPriority w:val="9"/>
    <w:semiHidden/>
    <w:rsid w:val="00122E59"/>
    <w:rPr>
      <w:rFonts w:asciiTheme="majorHAnsi" w:eastAsiaTheme="majorEastAsia" w:hAnsiTheme="majorHAnsi" w:cstheme="majorBidi"/>
      <w:color w:val="272727" w:themeColor="text1" w:themeTint="D8"/>
      <w:sz w:val="21"/>
      <w:szCs w:val="21"/>
    </w:rPr>
  </w:style>
  <w:style w:type="character" w:customStyle="1" w:styleId="Nadpis9Char">
    <w:name w:val="Nadpis 9 Char"/>
    <w:basedOn w:val="Standardnpsmoodstavce"/>
    <w:link w:val="Nadpis9"/>
    <w:uiPriority w:val="9"/>
    <w:semiHidden/>
    <w:rsid w:val="00122E59"/>
    <w:rPr>
      <w:rFonts w:asciiTheme="majorHAnsi" w:eastAsiaTheme="majorEastAsia" w:hAnsiTheme="majorHAnsi" w:cstheme="majorBidi"/>
      <w:i/>
      <w:iCs/>
      <w:color w:val="272727" w:themeColor="text1" w:themeTint="D8"/>
      <w:sz w:val="21"/>
      <w:szCs w:val="21"/>
    </w:rPr>
  </w:style>
  <w:style w:type="paragraph" w:styleId="Bibliografie">
    <w:name w:val="Bibliography"/>
    <w:basedOn w:val="Normln"/>
    <w:next w:val="Normln"/>
    <w:uiPriority w:val="37"/>
    <w:unhideWhenUsed/>
    <w:rsid w:val="000D41DB"/>
    <w:pPr>
      <w:spacing w:after="240" w:line="240" w:lineRule="auto"/>
    </w:pPr>
  </w:style>
  <w:style w:type="table" w:styleId="Mkatabulky">
    <w:name w:val="Table Grid"/>
    <w:basedOn w:val="Normlntabulka"/>
    <w:uiPriority w:val="39"/>
    <w:rsid w:val="005539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664168">
      <w:bodyDiv w:val="1"/>
      <w:marLeft w:val="0"/>
      <w:marRight w:val="0"/>
      <w:marTop w:val="0"/>
      <w:marBottom w:val="0"/>
      <w:divBdr>
        <w:top w:val="none" w:sz="0" w:space="0" w:color="auto"/>
        <w:left w:val="none" w:sz="0" w:space="0" w:color="auto"/>
        <w:bottom w:val="none" w:sz="0" w:space="0" w:color="auto"/>
        <w:right w:val="none" w:sz="0" w:space="0" w:color="auto"/>
      </w:divBdr>
    </w:div>
    <w:div w:id="103694810">
      <w:bodyDiv w:val="1"/>
      <w:marLeft w:val="0"/>
      <w:marRight w:val="0"/>
      <w:marTop w:val="0"/>
      <w:marBottom w:val="0"/>
      <w:divBdr>
        <w:top w:val="none" w:sz="0" w:space="0" w:color="auto"/>
        <w:left w:val="none" w:sz="0" w:space="0" w:color="auto"/>
        <w:bottom w:val="none" w:sz="0" w:space="0" w:color="auto"/>
        <w:right w:val="none" w:sz="0" w:space="0" w:color="auto"/>
      </w:divBdr>
      <w:divsChild>
        <w:div w:id="1577782039">
          <w:marLeft w:val="0"/>
          <w:marRight w:val="0"/>
          <w:marTop w:val="0"/>
          <w:marBottom w:val="0"/>
          <w:divBdr>
            <w:top w:val="single" w:sz="2" w:space="0" w:color="E3E3E3"/>
            <w:left w:val="single" w:sz="2" w:space="0" w:color="E3E3E3"/>
            <w:bottom w:val="single" w:sz="2" w:space="0" w:color="E3E3E3"/>
            <w:right w:val="single" w:sz="2" w:space="0" w:color="E3E3E3"/>
          </w:divBdr>
          <w:divsChild>
            <w:div w:id="1238973303">
              <w:marLeft w:val="0"/>
              <w:marRight w:val="0"/>
              <w:marTop w:val="0"/>
              <w:marBottom w:val="0"/>
              <w:divBdr>
                <w:top w:val="single" w:sz="2" w:space="0" w:color="E3E3E3"/>
                <w:left w:val="single" w:sz="2" w:space="0" w:color="E3E3E3"/>
                <w:bottom w:val="single" w:sz="2" w:space="0" w:color="E3E3E3"/>
                <w:right w:val="single" w:sz="2" w:space="0" w:color="E3E3E3"/>
              </w:divBdr>
              <w:divsChild>
                <w:div w:id="125705560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4534769">
      <w:bodyDiv w:val="1"/>
      <w:marLeft w:val="0"/>
      <w:marRight w:val="0"/>
      <w:marTop w:val="0"/>
      <w:marBottom w:val="0"/>
      <w:divBdr>
        <w:top w:val="none" w:sz="0" w:space="0" w:color="auto"/>
        <w:left w:val="none" w:sz="0" w:space="0" w:color="auto"/>
        <w:bottom w:val="none" w:sz="0" w:space="0" w:color="auto"/>
        <w:right w:val="none" w:sz="0" w:space="0" w:color="auto"/>
      </w:divBdr>
      <w:divsChild>
        <w:div w:id="118305006">
          <w:marLeft w:val="0"/>
          <w:marRight w:val="0"/>
          <w:marTop w:val="0"/>
          <w:marBottom w:val="0"/>
          <w:divBdr>
            <w:top w:val="single" w:sz="2" w:space="0" w:color="E3E3E3"/>
            <w:left w:val="single" w:sz="2" w:space="0" w:color="E3E3E3"/>
            <w:bottom w:val="single" w:sz="2" w:space="0" w:color="E3E3E3"/>
            <w:right w:val="single" w:sz="2" w:space="0" w:color="E3E3E3"/>
          </w:divBdr>
          <w:divsChild>
            <w:div w:id="12734536">
              <w:marLeft w:val="0"/>
              <w:marRight w:val="0"/>
              <w:marTop w:val="0"/>
              <w:marBottom w:val="0"/>
              <w:divBdr>
                <w:top w:val="single" w:sz="2" w:space="0" w:color="E3E3E3"/>
                <w:left w:val="single" w:sz="2" w:space="0" w:color="E3E3E3"/>
                <w:bottom w:val="single" w:sz="2" w:space="0" w:color="E3E3E3"/>
                <w:right w:val="single" w:sz="2" w:space="0" w:color="E3E3E3"/>
              </w:divBdr>
              <w:divsChild>
                <w:div w:id="198006971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58159013">
      <w:bodyDiv w:val="1"/>
      <w:marLeft w:val="0"/>
      <w:marRight w:val="0"/>
      <w:marTop w:val="0"/>
      <w:marBottom w:val="0"/>
      <w:divBdr>
        <w:top w:val="none" w:sz="0" w:space="0" w:color="auto"/>
        <w:left w:val="none" w:sz="0" w:space="0" w:color="auto"/>
        <w:bottom w:val="none" w:sz="0" w:space="0" w:color="auto"/>
        <w:right w:val="none" w:sz="0" w:space="0" w:color="auto"/>
      </w:divBdr>
    </w:div>
    <w:div w:id="165558262">
      <w:bodyDiv w:val="1"/>
      <w:marLeft w:val="0"/>
      <w:marRight w:val="0"/>
      <w:marTop w:val="0"/>
      <w:marBottom w:val="0"/>
      <w:divBdr>
        <w:top w:val="none" w:sz="0" w:space="0" w:color="auto"/>
        <w:left w:val="none" w:sz="0" w:space="0" w:color="auto"/>
        <w:bottom w:val="none" w:sz="0" w:space="0" w:color="auto"/>
        <w:right w:val="none" w:sz="0" w:space="0" w:color="auto"/>
      </w:divBdr>
      <w:divsChild>
        <w:div w:id="807239015">
          <w:marLeft w:val="0"/>
          <w:marRight w:val="0"/>
          <w:marTop w:val="0"/>
          <w:marBottom w:val="0"/>
          <w:divBdr>
            <w:top w:val="none" w:sz="0" w:space="0" w:color="auto"/>
            <w:left w:val="none" w:sz="0" w:space="0" w:color="auto"/>
            <w:bottom w:val="none" w:sz="0" w:space="0" w:color="auto"/>
            <w:right w:val="none" w:sz="0" w:space="0" w:color="auto"/>
          </w:divBdr>
        </w:div>
        <w:div w:id="1103837541">
          <w:marLeft w:val="0"/>
          <w:marRight w:val="0"/>
          <w:marTop w:val="0"/>
          <w:marBottom w:val="0"/>
          <w:divBdr>
            <w:top w:val="single" w:sz="2" w:space="0" w:color="E3E3E3"/>
            <w:left w:val="single" w:sz="2" w:space="0" w:color="E3E3E3"/>
            <w:bottom w:val="single" w:sz="2" w:space="0" w:color="E3E3E3"/>
            <w:right w:val="single" w:sz="2" w:space="0" w:color="E3E3E3"/>
          </w:divBdr>
          <w:divsChild>
            <w:div w:id="1078944533">
              <w:marLeft w:val="0"/>
              <w:marRight w:val="0"/>
              <w:marTop w:val="0"/>
              <w:marBottom w:val="0"/>
              <w:divBdr>
                <w:top w:val="single" w:sz="2" w:space="0" w:color="E3E3E3"/>
                <w:left w:val="single" w:sz="2" w:space="0" w:color="E3E3E3"/>
                <w:bottom w:val="single" w:sz="2" w:space="0" w:color="E3E3E3"/>
                <w:right w:val="single" w:sz="2" w:space="0" w:color="E3E3E3"/>
              </w:divBdr>
              <w:divsChild>
                <w:div w:id="1145732727">
                  <w:marLeft w:val="0"/>
                  <w:marRight w:val="0"/>
                  <w:marTop w:val="0"/>
                  <w:marBottom w:val="0"/>
                  <w:divBdr>
                    <w:top w:val="single" w:sz="2" w:space="0" w:color="E3E3E3"/>
                    <w:left w:val="single" w:sz="2" w:space="0" w:color="E3E3E3"/>
                    <w:bottom w:val="single" w:sz="2" w:space="0" w:color="E3E3E3"/>
                    <w:right w:val="single" w:sz="2" w:space="0" w:color="E3E3E3"/>
                  </w:divBdr>
                  <w:divsChild>
                    <w:div w:id="319575428">
                      <w:marLeft w:val="0"/>
                      <w:marRight w:val="0"/>
                      <w:marTop w:val="0"/>
                      <w:marBottom w:val="0"/>
                      <w:divBdr>
                        <w:top w:val="single" w:sz="2" w:space="0" w:color="E3E3E3"/>
                        <w:left w:val="single" w:sz="2" w:space="0" w:color="E3E3E3"/>
                        <w:bottom w:val="single" w:sz="2" w:space="0" w:color="E3E3E3"/>
                        <w:right w:val="single" w:sz="2" w:space="0" w:color="E3E3E3"/>
                      </w:divBdr>
                      <w:divsChild>
                        <w:div w:id="7098321">
                          <w:marLeft w:val="0"/>
                          <w:marRight w:val="0"/>
                          <w:marTop w:val="0"/>
                          <w:marBottom w:val="0"/>
                          <w:divBdr>
                            <w:top w:val="single" w:sz="2" w:space="0" w:color="E3E3E3"/>
                            <w:left w:val="single" w:sz="2" w:space="0" w:color="E3E3E3"/>
                            <w:bottom w:val="single" w:sz="2" w:space="0" w:color="E3E3E3"/>
                            <w:right w:val="single" w:sz="2" w:space="0" w:color="E3E3E3"/>
                          </w:divBdr>
                          <w:divsChild>
                            <w:div w:id="592862067">
                              <w:marLeft w:val="0"/>
                              <w:marRight w:val="0"/>
                              <w:marTop w:val="100"/>
                              <w:marBottom w:val="100"/>
                              <w:divBdr>
                                <w:top w:val="single" w:sz="2" w:space="0" w:color="E3E3E3"/>
                                <w:left w:val="single" w:sz="2" w:space="0" w:color="E3E3E3"/>
                                <w:bottom w:val="single" w:sz="2" w:space="0" w:color="E3E3E3"/>
                                <w:right w:val="single" w:sz="2" w:space="0" w:color="E3E3E3"/>
                              </w:divBdr>
                              <w:divsChild>
                                <w:div w:id="395978369">
                                  <w:marLeft w:val="0"/>
                                  <w:marRight w:val="0"/>
                                  <w:marTop w:val="0"/>
                                  <w:marBottom w:val="0"/>
                                  <w:divBdr>
                                    <w:top w:val="single" w:sz="2" w:space="0" w:color="E3E3E3"/>
                                    <w:left w:val="single" w:sz="2" w:space="0" w:color="E3E3E3"/>
                                    <w:bottom w:val="single" w:sz="2" w:space="0" w:color="E3E3E3"/>
                                    <w:right w:val="single" w:sz="2" w:space="0" w:color="E3E3E3"/>
                                  </w:divBdr>
                                  <w:divsChild>
                                    <w:div w:id="1372656128">
                                      <w:marLeft w:val="0"/>
                                      <w:marRight w:val="0"/>
                                      <w:marTop w:val="0"/>
                                      <w:marBottom w:val="0"/>
                                      <w:divBdr>
                                        <w:top w:val="single" w:sz="2" w:space="0" w:color="E3E3E3"/>
                                        <w:left w:val="single" w:sz="2" w:space="0" w:color="E3E3E3"/>
                                        <w:bottom w:val="single" w:sz="2" w:space="0" w:color="E3E3E3"/>
                                        <w:right w:val="single" w:sz="2" w:space="0" w:color="E3E3E3"/>
                                      </w:divBdr>
                                      <w:divsChild>
                                        <w:div w:id="813107179">
                                          <w:marLeft w:val="0"/>
                                          <w:marRight w:val="0"/>
                                          <w:marTop w:val="0"/>
                                          <w:marBottom w:val="0"/>
                                          <w:divBdr>
                                            <w:top w:val="single" w:sz="2" w:space="0" w:color="E3E3E3"/>
                                            <w:left w:val="single" w:sz="2" w:space="0" w:color="E3E3E3"/>
                                            <w:bottom w:val="single" w:sz="2" w:space="0" w:color="E3E3E3"/>
                                            <w:right w:val="single" w:sz="2" w:space="0" w:color="E3E3E3"/>
                                          </w:divBdr>
                                          <w:divsChild>
                                            <w:div w:id="653294358">
                                              <w:marLeft w:val="0"/>
                                              <w:marRight w:val="0"/>
                                              <w:marTop w:val="0"/>
                                              <w:marBottom w:val="0"/>
                                              <w:divBdr>
                                                <w:top w:val="single" w:sz="2" w:space="0" w:color="E3E3E3"/>
                                                <w:left w:val="single" w:sz="2" w:space="0" w:color="E3E3E3"/>
                                                <w:bottom w:val="single" w:sz="2" w:space="0" w:color="E3E3E3"/>
                                                <w:right w:val="single" w:sz="2" w:space="0" w:color="E3E3E3"/>
                                              </w:divBdr>
                                              <w:divsChild>
                                                <w:div w:id="499345316">
                                                  <w:marLeft w:val="0"/>
                                                  <w:marRight w:val="0"/>
                                                  <w:marTop w:val="0"/>
                                                  <w:marBottom w:val="0"/>
                                                  <w:divBdr>
                                                    <w:top w:val="single" w:sz="2" w:space="0" w:color="E3E3E3"/>
                                                    <w:left w:val="single" w:sz="2" w:space="0" w:color="E3E3E3"/>
                                                    <w:bottom w:val="single" w:sz="2" w:space="0" w:color="E3E3E3"/>
                                                    <w:right w:val="single" w:sz="2" w:space="0" w:color="E3E3E3"/>
                                                  </w:divBdr>
                                                  <w:divsChild>
                                                    <w:div w:id="15933207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7720967">
      <w:bodyDiv w:val="1"/>
      <w:marLeft w:val="0"/>
      <w:marRight w:val="0"/>
      <w:marTop w:val="0"/>
      <w:marBottom w:val="0"/>
      <w:divBdr>
        <w:top w:val="none" w:sz="0" w:space="0" w:color="auto"/>
        <w:left w:val="none" w:sz="0" w:space="0" w:color="auto"/>
        <w:bottom w:val="none" w:sz="0" w:space="0" w:color="auto"/>
        <w:right w:val="none" w:sz="0" w:space="0" w:color="auto"/>
      </w:divBdr>
      <w:divsChild>
        <w:div w:id="1178736962">
          <w:marLeft w:val="0"/>
          <w:marRight w:val="0"/>
          <w:marTop w:val="0"/>
          <w:marBottom w:val="0"/>
          <w:divBdr>
            <w:top w:val="none" w:sz="0" w:space="0" w:color="auto"/>
            <w:left w:val="none" w:sz="0" w:space="0" w:color="auto"/>
            <w:bottom w:val="none" w:sz="0" w:space="0" w:color="auto"/>
            <w:right w:val="none" w:sz="0" w:space="0" w:color="auto"/>
          </w:divBdr>
        </w:div>
        <w:div w:id="1477844168">
          <w:marLeft w:val="0"/>
          <w:marRight w:val="0"/>
          <w:marTop w:val="0"/>
          <w:marBottom w:val="0"/>
          <w:divBdr>
            <w:top w:val="single" w:sz="2" w:space="0" w:color="E3E3E3"/>
            <w:left w:val="single" w:sz="2" w:space="0" w:color="E3E3E3"/>
            <w:bottom w:val="single" w:sz="2" w:space="0" w:color="E3E3E3"/>
            <w:right w:val="single" w:sz="2" w:space="0" w:color="E3E3E3"/>
          </w:divBdr>
          <w:divsChild>
            <w:div w:id="244807324">
              <w:marLeft w:val="0"/>
              <w:marRight w:val="0"/>
              <w:marTop w:val="0"/>
              <w:marBottom w:val="0"/>
              <w:divBdr>
                <w:top w:val="single" w:sz="2" w:space="0" w:color="E3E3E3"/>
                <w:left w:val="single" w:sz="2" w:space="0" w:color="E3E3E3"/>
                <w:bottom w:val="single" w:sz="2" w:space="0" w:color="E3E3E3"/>
                <w:right w:val="single" w:sz="2" w:space="0" w:color="E3E3E3"/>
              </w:divBdr>
              <w:divsChild>
                <w:div w:id="509679281">
                  <w:marLeft w:val="0"/>
                  <w:marRight w:val="0"/>
                  <w:marTop w:val="0"/>
                  <w:marBottom w:val="0"/>
                  <w:divBdr>
                    <w:top w:val="single" w:sz="2" w:space="0" w:color="E3E3E3"/>
                    <w:left w:val="single" w:sz="2" w:space="0" w:color="E3E3E3"/>
                    <w:bottom w:val="single" w:sz="2" w:space="0" w:color="E3E3E3"/>
                    <w:right w:val="single" w:sz="2" w:space="0" w:color="E3E3E3"/>
                  </w:divBdr>
                  <w:divsChild>
                    <w:div w:id="507519549">
                      <w:marLeft w:val="0"/>
                      <w:marRight w:val="0"/>
                      <w:marTop w:val="0"/>
                      <w:marBottom w:val="0"/>
                      <w:divBdr>
                        <w:top w:val="single" w:sz="2" w:space="0" w:color="E3E3E3"/>
                        <w:left w:val="single" w:sz="2" w:space="0" w:color="E3E3E3"/>
                        <w:bottom w:val="single" w:sz="2" w:space="0" w:color="E3E3E3"/>
                        <w:right w:val="single" w:sz="2" w:space="0" w:color="E3E3E3"/>
                      </w:divBdr>
                      <w:divsChild>
                        <w:div w:id="122621186">
                          <w:marLeft w:val="0"/>
                          <w:marRight w:val="0"/>
                          <w:marTop w:val="0"/>
                          <w:marBottom w:val="0"/>
                          <w:divBdr>
                            <w:top w:val="single" w:sz="2" w:space="0" w:color="E3E3E3"/>
                            <w:left w:val="single" w:sz="2" w:space="0" w:color="E3E3E3"/>
                            <w:bottom w:val="single" w:sz="2" w:space="0" w:color="E3E3E3"/>
                            <w:right w:val="single" w:sz="2" w:space="0" w:color="E3E3E3"/>
                          </w:divBdr>
                          <w:divsChild>
                            <w:div w:id="1799688560">
                              <w:marLeft w:val="0"/>
                              <w:marRight w:val="0"/>
                              <w:marTop w:val="100"/>
                              <w:marBottom w:val="100"/>
                              <w:divBdr>
                                <w:top w:val="single" w:sz="2" w:space="0" w:color="E3E3E3"/>
                                <w:left w:val="single" w:sz="2" w:space="0" w:color="E3E3E3"/>
                                <w:bottom w:val="single" w:sz="2" w:space="0" w:color="E3E3E3"/>
                                <w:right w:val="single" w:sz="2" w:space="0" w:color="E3E3E3"/>
                              </w:divBdr>
                              <w:divsChild>
                                <w:div w:id="1462113201">
                                  <w:marLeft w:val="0"/>
                                  <w:marRight w:val="0"/>
                                  <w:marTop w:val="0"/>
                                  <w:marBottom w:val="0"/>
                                  <w:divBdr>
                                    <w:top w:val="single" w:sz="2" w:space="0" w:color="E3E3E3"/>
                                    <w:left w:val="single" w:sz="2" w:space="0" w:color="E3E3E3"/>
                                    <w:bottom w:val="single" w:sz="2" w:space="0" w:color="E3E3E3"/>
                                    <w:right w:val="single" w:sz="2" w:space="0" w:color="E3E3E3"/>
                                  </w:divBdr>
                                  <w:divsChild>
                                    <w:div w:id="351422097">
                                      <w:marLeft w:val="0"/>
                                      <w:marRight w:val="0"/>
                                      <w:marTop w:val="0"/>
                                      <w:marBottom w:val="0"/>
                                      <w:divBdr>
                                        <w:top w:val="single" w:sz="2" w:space="0" w:color="E3E3E3"/>
                                        <w:left w:val="single" w:sz="2" w:space="0" w:color="E3E3E3"/>
                                        <w:bottom w:val="single" w:sz="2" w:space="0" w:color="E3E3E3"/>
                                        <w:right w:val="single" w:sz="2" w:space="0" w:color="E3E3E3"/>
                                      </w:divBdr>
                                      <w:divsChild>
                                        <w:div w:id="950551133">
                                          <w:marLeft w:val="0"/>
                                          <w:marRight w:val="0"/>
                                          <w:marTop w:val="0"/>
                                          <w:marBottom w:val="0"/>
                                          <w:divBdr>
                                            <w:top w:val="single" w:sz="2" w:space="0" w:color="E3E3E3"/>
                                            <w:left w:val="single" w:sz="2" w:space="0" w:color="E3E3E3"/>
                                            <w:bottom w:val="single" w:sz="2" w:space="0" w:color="E3E3E3"/>
                                            <w:right w:val="single" w:sz="2" w:space="0" w:color="E3E3E3"/>
                                          </w:divBdr>
                                          <w:divsChild>
                                            <w:div w:id="120728454">
                                              <w:marLeft w:val="0"/>
                                              <w:marRight w:val="0"/>
                                              <w:marTop w:val="0"/>
                                              <w:marBottom w:val="0"/>
                                              <w:divBdr>
                                                <w:top w:val="single" w:sz="2" w:space="0" w:color="E3E3E3"/>
                                                <w:left w:val="single" w:sz="2" w:space="0" w:color="E3E3E3"/>
                                                <w:bottom w:val="single" w:sz="2" w:space="0" w:color="E3E3E3"/>
                                                <w:right w:val="single" w:sz="2" w:space="0" w:color="E3E3E3"/>
                                              </w:divBdr>
                                              <w:divsChild>
                                                <w:div w:id="482041613">
                                                  <w:marLeft w:val="0"/>
                                                  <w:marRight w:val="0"/>
                                                  <w:marTop w:val="0"/>
                                                  <w:marBottom w:val="0"/>
                                                  <w:divBdr>
                                                    <w:top w:val="single" w:sz="2" w:space="0" w:color="E3E3E3"/>
                                                    <w:left w:val="single" w:sz="2" w:space="0" w:color="E3E3E3"/>
                                                    <w:bottom w:val="single" w:sz="2" w:space="0" w:color="E3E3E3"/>
                                                    <w:right w:val="single" w:sz="2" w:space="0" w:color="E3E3E3"/>
                                                  </w:divBdr>
                                                  <w:divsChild>
                                                    <w:div w:id="1425498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24269055">
      <w:bodyDiv w:val="1"/>
      <w:marLeft w:val="0"/>
      <w:marRight w:val="0"/>
      <w:marTop w:val="0"/>
      <w:marBottom w:val="0"/>
      <w:divBdr>
        <w:top w:val="none" w:sz="0" w:space="0" w:color="auto"/>
        <w:left w:val="none" w:sz="0" w:space="0" w:color="auto"/>
        <w:bottom w:val="none" w:sz="0" w:space="0" w:color="auto"/>
        <w:right w:val="none" w:sz="0" w:space="0" w:color="auto"/>
      </w:divBdr>
    </w:div>
    <w:div w:id="226647167">
      <w:bodyDiv w:val="1"/>
      <w:marLeft w:val="0"/>
      <w:marRight w:val="0"/>
      <w:marTop w:val="0"/>
      <w:marBottom w:val="0"/>
      <w:divBdr>
        <w:top w:val="none" w:sz="0" w:space="0" w:color="auto"/>
        <w:left w:val="none" w:sz="0" w:space="0" w:color="auto"/>
        <w:bottom w:val="none" w:sz="0" w:space="0" w:color="auto"/>
        <w:right w:val="none" w:sz="0" w:space="0" w:color="auto"/>
      </w:divBdr>
      <w:divsChild>
        <w:div w:id="82071339">
          <w:marLeft w:val="0"/>
          <w:marRight w:val="0"/>
          <w:marTop w:val="0"/>
          <w:marBottom w:val="0"/>
          <w:divBdr>
            <w:top w:val="single" w:sz="2" w:space="0" w:color="E3E3E3"/>
            <w:left w:val="single" w:sz="2" w:space="0" w:color="E3E3E3"/>
            <w:bottom w:val="single" w:sz="2" w:space="0" w:color="E3E3E3"/>
            <w:right w:val="single" w:sz="2" w:space="0" w:color="E3E3E3"/>
          </w:divBdr>
          <w:divsChild>
            <w:div w:id="2144956260">
              <w:marLeft w:val="0"/>
              <w:marRight w:val="0"/>
              <w:marTop w:val="0"/>
              <w:marBottom w:val="0"/>
              <w:divBdr>
                <w:top w:val="single" w:sz="2" w:space="0" w:color="E3E3E3"/>
                <w:left w:val="single" w:sz="2" w:space="0" w:color="E3E3E3"/>
                <w:bottom w:val="single" w:sz="2" w:space="0" w:color="E3E3E3"/>
                <w:right w:val="single" w:sz="2" w:space="0" w:color="E3E3E3"/>
              </w:divBdr>
              <w:divsChild>
                <w:div w:id="1485855503">
                  <w:marLeft w:val="0"/>
                  <w:marRight w:val="0"/>
                  <w:marTop w:val="0"/>
                  <w:marBottom w:val="0"/>
                  <w:divBdr>
                    <w:top w:val="single" w:sz="2" w:space="0" w:color="E3E3E3"/>
                    <w:left w:val="single" w:sz="2" w:space="0" w:color="E3E3E3"/>
                    <w:bottom w:val="single" w:sz="2" w:space="0" w:color="E3E3E3"/>
                    <w:right w:val="single" w:sz="2" w:space="0" w:color="E3E3E3"/>
                  </w:divBdr>
                  <w:divsChild>
                    <w:div w:id="1364791156">
                      <w:marLeft w:val="0"/>
                      <w:marRight w:val="0"/>
                      <w:marTop w:val="0"/>
                      <w:marBottom w:val="0"/>
                      <w:divBdr>
                        <w:top w:val="single" w:sz="2" w:space="0" w:color="E3E3E3"/>
                        <w:left w:val="single" w:sz="2" w:space="0" w:color="E3E3E3"/>
                        <w:bottom w:val="single" w:sz="2" w:space="0" w:color="E3E3E3"/>
                        <w:right w:val="single" w:sz="2" w:space="0" w:color="E3E3E3"/>
                      </w:divBdr>
                      <w:divsChild>
                        <w:div w:id="2080128930">
                          <w:marLeft w:val="0"/>
                          <w:marRight w:val="0"/>
                          <w:marTop w:val="0"/>
                          <w:marBottom w:val="0"/>
                          <w:divBdr>
                            <w:top w:val="single" w:sz="2" w:space="0" w:color="E3E3E3"/>
                            <w:left w:val="single" w:sz="2" w:space="0" w:color="E3E3E3"/>
                            <w:bottom w:val="single" w:sz="2" w:space="0" w:color="E3E3E3"/>
                            <w:right w:val="single" w:sz="2" w:space="0" w:color="E3E3E3"/>
                          </w:divBdr>
                          <w:divsChild>
                            <w:div w:id="416251185">
                              <w:marLeft w:val="0"/>
                              <w:marRight w:val="0"/>
                              <w:marTop w:val="0"/>
                              <w:marBottom w:val="0"/>
                              <w:divBdr>
                                <w:top w:val="single" w:sz="2" w:space="0" w:color="E3E3E3"/>
                                <w:left w:val="single" w:sz="2" w:space="0" w:color="E3E3E3"/>
                                <w:bottom w:val="single" w:sz="2" w:space="0" w:color="E3E3E3"/>
                                <w:right w:val="single" w:sz="2" w:space="0" w:color="E3E3E3"/>
                              </w:divBdr>
                              <w:divsChild>
                                <w:div w:id="1531451334">
                                  <w:marLeft w:val="0"/>
                                  <w:marRight w:val="0"/>
                                  <w:marTop w:val="100"/>
                                  <w:marBottom w:val="100"/>
                                  <w:divBdr>
                                    <w:top w:val="single" w:sz="2" w:space="0" w:color="E3E3E3"/>
                                    <w:left w:val="single" w:sz="2" w:space="0" w:color="E3E3E3"/>
                                    <w:bottom w:val="single" w:sz="2" w:space="0" w:color="E3E3E3"/>
                                    <w:right w:val="single" w:sz="2" w:space="0" w:color="E3E3E3"/>
                                  </w:divBdr>
                                  <w:divsChild>
                                    <w:div w:id="725569971">
                                      <w:marLeft w:val="0"/>
                                      <w:marRight w:val="0"/>
                                      <w:marTop w:val="0"/>
                                      <w:marBottom w:val="0"/>
                                      <w:divBdr>
                                        <w:top w:val="single" w:sz="2" w:space="0" w:color="E3E3E3"/>
                                        <w:left w:val="single" w:sz="2" w:space="0" w:color="E3E3E3"/>
                                        <w:bottom w:val="single" w:sz="2" w:space="0" w:color="E3E3E3"/>
                                        <w:right w:val="single" w:sz="2" w:space="0" w:color="E3E3E3"/>
                                      </w:divBdr>
                                      <w:divsChild>
                                        <w:div w:id="700975823">
                                          <w:marLeft w:val="0"/>
                                          <w:marRight w:val="0"/>
                                          <w:marTop w:val="0"/>
                                          <w:marBottom w:val="0"/>
                                          <w:divBdr>
                                            <w:top w:val="single" w:sz="2" w:space="0" w:color="E3E3E3"/>
                                            <w:left w:val="single" w:sz="2" w:space="0" w:color="E3E3E3"/>
                                            <w:bottom w:val="single" w:sz="2" w:space="0" w:color="E3E3E3"/>
                                            <w:right w:val="single" w:sz="2" w:space="0" w:color="E3E3E3"/>
                                          </w:divBdr>
                                          <w:divsChild>
                                            <w:div w:id="1842550723">
                                              <w:marLeft w:val="0"/>
                                              <w:marRight w:val="0"/>
                                              <w:marTop w:val="0"/>
                                              <w:marBottom w:val="0"/>
                                              <w:divBdr>
                                                <w:top w:val="single" w:sz="2" w:space="0" w:color="E3E3E3"/>
                                                <w:left w:val="single" w:sz="2" w:space="0" w:color="E3E3E3"/>
                                                <w:bottom w:val="single" w:sz="2" w:space="0" w:color="E3E3E3"/>
                                                <w:right w:val="single" w:sz="2" w:space="0" w:color="E3E3E3"/>
                                              </w:divBdr>
                                              <w:divsChild>
                                                <w:div w:id="404762373">
                                                  <w:marLeft w:val="0"/>
                                                  <w:marRight w:val="0"/>
                                                  <w:marTop w:val="0"/>
                                                  <w:marBottom w:val="0"/>
                                                  <w:divBdr>
                                                    <w:top w:val="single" w:sz="2" w:space="0" w:color="E3E3E3"/>
                                                    <w:left w:val="single" w:sz="2" w:space="0" w:color="E3E3E3"/>
                                                    <w:bottom w:val="single" w:sz="2" w:space="0" w:color="E3E3E3"/>
                                                    <w:right w:val="single" w:sz="2" w:space="0" w:color="E3E3E3"/>
                                                  </w:divBdr>
                                                  <w:divsChild>
                                                    <w:div w:id="1554851406">
                                                      <w:marLeft w:val="0"/>
                                                      <w:marRight w:val="0"/>
                                                      <w:marTop w:val="0"/>
                                                      <w:marBottom w:val="0"/>
                                                      <w:divBdr>
                                                        <w:top w:val="single" w:sz="2" w:space="0" w:color="E3E3E3"/>
                                                        <w:left w:val="single" w:sz="2" w:space="0" w:color="E3E3E3"/>
                                                        <w:bottom w:val="single" w:sz="2" w:space="0" w:color="E3E3E3"/>
                                                        <w:right w:val="single" w:sz="2" w:space="0" w:color="E3E3E3"/>
                                                      </w:divBdr>
                                                      <w:divsChild>
                                                        <w:div w:id="165525785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954799159">
          <w:marLeft w:val="0"/>
          <w:marRight w:val="0"/>
          <w:marTop w:val="0"/>
          <w:marBottom w:val="0"/>
          <w:divBdr>
            <w:top w:val="none" w:sz="0" w:space="0" w:color="auto"/>
            <w:left w:val="none" w:sz="0" w:space="0" w:color="auto"/>
            <w:bottom w:val="none" w:sz="0" w:space="0" w:color="auto"/>
            <w:right w:val="none" w:sz="0" w:space="0" w:color="auto"/>
          </w:divBdr>
        </w:div>
      </w:divsChild>
    </w:div>
    <w:div w:id="555163986">
      <w:bodyDiv w:val="1"/>
      <w:marLeft w:val="0"/>
      <w:marRight w:val="0"/>
      <w:marTop w:val="0"/>
      <w:marBottom w:val="0"/>
      <w:divBdr>
        <w:top w:val="none" w:sz="0" w:space="0" w:color="auto"/>
        <w:left w:val="none" w:sz="0" w:space="0" w:color="auto"/>
        <w:bottom w:val="none" w:sz="0" w:space="0" w:color="auto"/>
        <w:right w:val="none" w:sz="0" w:space="0" w:color="auto"/>
      </w:divBdr>
      <w:divsChild>
        <w:div w:id="1268385585">
          <w:marLeft w:val="0"/>
          <w:marRight w:val="0"/>
          <w:marTop w:val="0"/>
          <w:marBottom w:val="0"/>
          <w:divBdr>
            <w:top w:val="single" w:sz="2" w:space="0" w:color="E3E3E3"/>
            <w:left w:val="single" w:sz="2" w:space="0" w:color="E3E3E3"/>
            <w:bottom w:val="single" w:sz="2" w:space="0" w:color="E3E3E3"/>
            <w:right w:val="single" w:sz="2" w:space="0" w:color="E3E3E3"/>
          </w:divBdr>
          <w:divsChild>
            <w:div w:id="883566360">
              <w:marLeft w:val="0"/>
              <w:marRight w:val="0"/>
              <w:marTop w:val="0"/>
              <w:marBottom w:val="0"/>
              <w:divBdr>
                <w:top w:val="single" w:sz="2" w:space="0" w:color="E3E3E3"/>
                <w:left w:val="single" w:sz="2" w:space="0" w:color="E3E3E3"/>
                <w:bottom w:val="single" w:sz="2" w:space="0" w:color="E3E3E3"/>
                <w:right w:val="single" w:sz="2" w:space="0" w:color="E3E3E3"/>
              </w:divBdr>
              <w:divsChild>
                <w:div w:id="935360275">
                  <w:marLeft w:val="0"/>
                  <w:marRight w:val="0"/>
                  <w:marTop w:val="0"/>
                  <w:marBottom w:val="0"/>
                  <w:divBdr>
                    <w:top w:val="single" w:sz="2" w:space="0" w:color="E3E3E3"/>
                    <w:left w:val="single" w:sz="2" w:space="0" w:color="E3E3E3"/>
                    <w:bottom w:val="single" w:sz="2" w:space="0" w:color="E3E3E3"/>
                    <w:right w:val="single" w:sz="2" w:space="0" w:color="E3E3E3"/>
                  </w:divBdr>
                  <w:divsChild>
                    <w:div w:id="811754581">
                      <w:marLeft w:val="0"/>
                      <w:marRight w:val="0"/>
                      <w:marTop w:val="0"/>
                      <w:marBottom w:val="0"/>
                      <w:divBdr>
                        <w:top w:val="single" w:sz="2" w:space="0" w:color="E3E3E3"/>
                        <w:left w:val="single" w:sz="2" w:space="0" w:color="E3E3E3"/>
                        <w:bottom w:val="single" w:sz="2" w:space="0" w:color="E3E3E3"/>
                        <w:right w:val="single" w:sz="2" w:space="0" w:color="E3E3E3"/>
                      </w:divBdr>
                      <w:divsChild>
                        <w:div w:id="577520753">
                          <w:marLeft w:val="0"/>
                          <w:marRight w:val="0"/>
                          <w:marTop w:val="0"/>
                          <w:marBottom w:val="0"/>
                          <w:divBdr>
                            <w:top w:val="single" w:sz="2" w:space="0" w:color="E3E3E3"/>
                            <w:left w:val="single" w:sz="2" w:space="0" w:color="E3E3E3"/>
                            <w:bottom w:val="single" w:sz="2" w:space="0" w:color="E3E3E3"/>
                            <w:right w:val="single" w:sz="2" w:space="0" w:color="E3E3E3"/>
                          </w:divBdr>
                          <w:divsChild>
                            <w:div w:id="1829401712">
                              <w:marLeft w:val="0"/>
                              <w:marRight w:val="0"/>
                              <w:marTop w:val="0"/>
                              <w:marBottom w:val="0"/>
                              <w:divBdr>
                                <w:top w:val="single" w:sz="2" w:space="0" w:color="E3E3E3"/>
                                <w:left w:val="single" w:sz="2" w:space="0" w:color="E3E3E3"/>
                                <w:bottom w:val="single" w:sz="2" w:space="0" w:color="E3E3E3"/>
                                <w:right w:val="single" w:sz="2" w:space="0" w:color="E3E3E3"/>
                              </w:divBdr>
                              <w:divsChild>
                                <w:div w:id="1256286842">
                                  <w:marLeft w:val="0"/>
                                  <w:marRight w:val="0"/>
                                  <w:marTop w:val="100"/>
                                  <w:marBottom w:val="100"/>
                                  <w:divBdr>
                                    <w:top w:val="single" w:sz="2" w:space="0" w:color="E3E3E3"/>
                                    <w:left w:val="single" w:sz="2" w:space="0" w:color="E3E3E3"/>
                                    <w:bottom w:val="single" w:sz="2" w:space="0" w:color="E3E3E3"/>
                                    <w:right w:val="single" w:sz="2" w:space="0" w:color="E3E3E3"/>
                                  </w:divBdr>
                                  <w:divsChild>
                                    <w:div w:id="1712028993">
                                      <w:marLeft w:val="0"/>
                                      <w:marRight w:val="0"/>
                                      <w:marTop w:val="0"/>
                                      <w:marBottom w:val="0"/>
                                      <w:divBdr>
                                        <w:top w:val="single" w:sz="2" w:space="0" w:color="E3E3E3"/>
                                        <w:left w:val="single" w:sz="2" w:space="0" w:color="E3E3E3"/>
                                        <w:bottom w:val="single" w:sz="2" w:space="0" w:color="E3E3E3"/>
                                        <w:right w:val="single" w:sz="2" w:space="0" w:color="E3E3E3"/>
                                      </w:divBdr>
                                      <w:divsChild>
                                        <w:div w:id="1693070609">
                                          <w:marLeft w:val="0"/>
                                          <w:marRight w:val="0"/>
                                          <w:marTop w:val="0"/>
                                          <w:marBottom w:val="0"/>
                                          <w:divBdr>
                                            <w:top w:val="single" w:sz="2" w:space="0" w:color="E3E3E3"/>
                                            <w:left w:val="single" w:sz="2" w:space="0" w:color="E3E3E3"/>
                                            <w:bottom w:val="single" w:sz="2" w:space="0" w:color="E3E3E3"/>
                                            <w:right w:val="single" w:sz="2" w:space="0" w:color="E3E3E3"/>
                                          </w:divBdr>
                                          <w:divsChild>
                                            <w:div w:id="951205078">
                                              <w:marLeft w:val="0"/>
                                              <w:marRight w:val="0"/>
                                              <w:marTop w:val="0"/>
                                              <w:marBottom w:val="0"/>
                                              <w:divBdr>
                                                <w:top w:val="single" w:sz="2" w:space="0" w:color="E3E3E3"/>
                                                <w:left w:val="single" w:sz="2" w:space="0" w:color="E3E3E3"/>
                                                <w:bottom w:val="single" w:sz="2" w:space="0" w:color="E3E3E3"/>
                                                <w:right w:val="single" w:sz="2" w:space="0" w:color="E3E3E3"/>
                                              </w:divBdr>
                                              <w:divsChild>
                                                <w:div w:id="1517158802">
                                                  <w:marLeft w:val="0"/>
                                                  <w:marRight w:val="0"/>
                                                  <w:marTop w:val="0"/>
                                                  <w:marBottom w:val="0"/>
                                                  <w:divBdr>
                                                    <w:top w:val="single" w:sz="2" w:space="0" w:color="E3E3E3"/>
                                                    <w:left w:val="single" w:sz="2" w:space="0" w:color="E3E3E3"/>
                                                    <w:bottom w:val="single" w:sz="2" w:space="0" w:color="E3E3E3"/>
                                                    <w:right w:val="single" w:sz="2" w:space="0" w:color="E3E3E3"/>
                                                  </w:divBdr>
                                                  <w:divsChild>
                                                    <w:div w:id="1039933841">
                                                      <w:marLeft w:val="0"/>
                                                      <w:marRight w:val="0"/>
                                                      <w:marTop w:val="0"/>
                                                      <w:marBottom w:val="0"/>
                                                      <w:divBdr>
                                                        <w:top w:val="single" w:sz="2" w:space="0" w:color="E3E3E3"/>
                                                        <w:left w:val="single" w:sz="2" w:space="0" w:color="E3E3E3"/>
                                                        <w:bottom w:val="single" w:sz="2" w:space="0" w:color="E3E3E3"/>
                                                        <w:right w:val="single" w:sz="2" w:space="0" w:color="E3E3E3"/>
                                                      </w:divBdr>
                                                      <w:divsChild>
                                                        <w:div w:id="44619447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12274134">
          <w:marLeft w:val="0"/>
          <w:marRight w:val="0"/>
          <w:marTop w:val="0"/>
          <w:marBottom w:val="0"/>
          <w:divBdr>
            <w:top w:val="none" w:sz="0" w:space="0" w:color="auto"/>
            <w:left w:val="none" w:sz="0" w:space="0" w:color="auto"/>
            <w:bottom w:val="none" w:sz="0" w:space="0" w:color="auto"/>
            <w:right w:val="none" w:sz="0" w:space="0" w:color="auto"/>
          </w:divBdr>
        </w:div>
      </w:divsChild>
    </w:div>
    <w:div w:id="662050472">
      <w:bodyDiv w:val="1"/>
      <w:marLeft w:val="0"/>
      <w:marRight w:val="0"/>
      <w:marTop w:val="0"/>
      <w:marBottom w:val="0"/>
      <w:divBdr>
        <w:top w:val="none" w:sz="0" w:space="0" w:color="auto"/>
        <w:left w:val="none" w:sz="0" w:space="0" w:color="auto"/>
        <w:bottom w:val="none" w:sz="0" w:space="0" w:color="auto"/>
        <w:right w:val="none" w:sz="0" w:space="0" w:color="auto"/>
      </w:divBdr>
      <w:divsChild>
        <w:div w:id="1899169071">
          <w:marLeft w:val="0"/>
          <w:marRight w:val="0"/>
          <w:marTop w:val="0"/>
          <w:marBottom w:val="0"/>
          <w:divBdr>
            <w:top w:val="single" w:sz="2" w:space="0" w:color="E3E3E3"/>
            <w:left w:val="single" w:sz="2" w:space="0" w:color="E3E3E3"/>
            <w:bottom w:val="single" w:sz="2" w:space="0" w:color="E3E3E3"/>
            <w:right w:val="single" w:sz="2" w:space="0" w:color="E3E3E3"/>
          </w:divBdr>
          <w:divsChild>
            <w:div w:id="644236739">
              <w:marLeft w:val="0"/>
              <w:marRight w:val="0"/>
              <w:marTop w:val="0"/>
              <w:marBottom w:val="0"/>
              <w:divBdr>
                <w:top w:val="single" w:sz="2" w:space="0" w:color="E3E3E3"/>
                <w:left w:val="single" w:sz="2" w:space="0" w:color="E3E3E3"/>
                <w:bottom w:val="single" w:sz="2" w:space="0" w:color="E3E3E3"/>
                <w:right w:val="single" w:sz="2" w:space="0" w:color="E3E3E3"/>
              </w:divBdr>
              <w:divsChild>
                <w:div w:id="2120947955">
                  <w:marLeft w:val="0"/>
                  <w:marRight w:val="0"/>
                  <w:marTop w:val="0"/>
                  <w:marBottom w:val="0"/>
                  <w:divBdr>
                    <w:top w:val="single" w:sz="2" w:space="0" w:color="E3E3E3"/>
                    <w:left w:val="single" w:sz="2" w:space="0" w:color="E3E3E3"/>
                    <w:bottom w:val="single" w:sz="2" w:space="0" w:color="E3E3E3"/>
                    <w:right w:val="single" w:sz="2" w:space="0" w:color="E3E3E3"/>
                  </w:divBdr>
                  <w:divsChild>
                    <w:div w:id="1592859773">
                      <w:marLeft w:val="0"/>
                      <w:marRight w:val="0"/>
                      <w:marTop w:val="0"/>
                      <w:marBottom w:val="0"/>
                      <w:divBdr>
                        <w:top w:val="single" w:sz="2" w:space="0" w:color="E3E3E3"/>
                        <w:left w:val="single" w:sz="2" w:space="0" w:color="E3E3E3"/>
                        <w:bottom w:val="single" w:sz="2" w:space="0" w:color="E3E3E3"/>
                        <w:right w:val="single" w:sz="2" w:space="0" w:color="E3E3E3"/>
                      </w:divBdr>
                      <w:divsChild>
                        <w:div w:id="2102289244">
                          <w:marLeft w:val="0"/>
                          <w:marRight w:val="0"/>
                          <w:marTop w:val="0"/>
                          <w:marBottom w:val="0"/>
                          <w:divBdr>
                            <w:top w:val="single" w:sz="2" w:space="0" w:color="E3E3E3"/>
                            <w:left w:val="single" w:sz="2" w:space="0" w:color="E3E3E3"/>
                            <w:bottom w:val="single" w:sz="2" w:space="0" w:color="E3E3E3"/>
                            <w:right w:val="single" w:sz="2" w:space="0" w:color="E3E3E3"/>
                          </w:divBdr>
                          <w:divsChild>
                            <w:div w:id="766921847">
                              <w:marLeft w:val="0"/>
                              <w:marRight w:val="0"/>
                              <w:marTop w:val="0"/>
                              <w:marBottom w:val="0"/>
                              <w:divBdr>
                                <w:top w:val="single" w:sz="2" w:space="0" w:color="E3E3E3"/>
                                <w:left w:val="single" w:sz="2" w:space="0" w:color="E3E3E3"/>
                                <w:bottom w:val="single" w:sz="2" w:space="0" w:color="E3E3E3"/>
                                <w:right w:val="single" w:sz="2" w:space="0" w:color="E3E3E3"/>
                              </w:divBdr>
                              <w:divsChild>
                                <w:div w:id="51271911">
                                  <w:marLeft w:val="0"/>
                                  <w:marRight w:val="0"/>
                                  <w:marTop w:val="100"/>
                                  <w:marBottom w:val="100"/>
                                  <w:divBdr>
                                    <w:top w:val="single" w:sz="2" w:space="0" w:color="E3E3E3"/>
                                    <w:left w:val="single" w:sz="2" w:space="0" w:color="E3E3E3"/>
                                    <w:bottom w:val="single" w:sz="2" w:space="0" w:color="E3E3E3"/>
                                    <w:right w:val="single" w:sz="2" w:space="0" w:color="E3E3E3"/>
                                  </w:divBdr>
                                  <w:divsChild>
                                    <w:div w:id="1919166143">
                                      <w:marLeft w:val="0"/>
                                      <w:marRight w:val="0"/>
                                      <w:marTop w:val="0"/>
                                      <w:marBottom w:val="0"/>
                                      <w:divBdr>
                                        <w:top w:val="single" w:sz="2" w:space="0" w:color="E3E3E3"/>
                                        <w:left w:val="single" w:sz="2" w:space="0" w:color="E3E3E3"/>
                                        <w:bottom w:val="single" w:sz="2" w:space="0" w:color="E3E3E3"/>
                                        <w:right w:val="single" w:sz="2" w:space="0" w:color="E3E3E3"/>
                                      </w:divBdr>
                                      <w:divsChild>
                                        <w:div w:id="1356736958">
                                          <w:marLeft w:val="0"/>
                                          <w:marRight w:val="0"/>
                                          <w:marTop w:val="0"/>
                                          <w:marBottom w:val="0"/>
                                          <w:divBdr>
                                            <w:top w:val="single" w:sz="2" w:space="0" w:color="E3E3E3"/>
                                            <w:left w:val="single" w:sz="2" w:space="0" w:color="E3E3E3"/>
                                            <w:bottom w:val="single" w:sz="2" w:space="0" w:color="E3E3E3"/>
                                            <w:right w:val="single" w:sz="2" w:space="0" w:color="E3E3E3"/>
                                          </w:divBdr>
                                          <w:divsChild>
                                            <w:div w:id="904996125">
                                              <w:marLeft w:val="0"/>
                                              <w:marRight w:val="0"/>
                                              <w:marTop w:val="0"/>
                                              <w:marBottom w:val="0"/>
                                              <w:divBdr>
                                                <w:top w:val="single" w:sz="2" w:space="0" w:color="E3E3E3"/>
                                                <w:left w:val="single" w:sz="2" w:space="0" w:color="E3E3E3"/>
                                                <w:bottom w:val="single" w:sz="2" w:space="0" w:color="E3E3E3"/>
                                                <w:right w:val="single" w:sz="2" w:space="0" w:color="E3E3E3"/>
                                              </w:divBdr>
                                              <w:divsChild>
                                                <w:div w:id="1177379625">
                                                  <w:marLeft w:val="0"/>
                                                  <w:marRight w:val="0"/>
                                                  <w:marTop w:val="0"/>
                                                  <w:marBottom w:val="0"/>
                                                  <w:divBdr>
                                                    <w:top w:val="single" w:sz="2" w:space="0" w:color="E3E3E3"/>
                                                    <w:left w:val="single" w:sz="2" w:space="0" w:color="E3E3E3"/>
                                                    <w:bottom w:val="single" w:sz="2" w:space="0" w:color="E3E3E3"/>
                                                    <w:right w:val="single" w:sz="2" w:space="0" w:color="E3E3E3"/>
                                                  </w:divBdr>
                                                  <w:divsChild>
                                                    <w:div w:id="220143997">
                                                      <w:marLeft w:val="0"/>
                                                      <w:marRight w:val="0"/>
                                                      <w:marTop w:val="0"/>
                                                      <w:marBottom w:val="0"/>
                                                      <w:divBdr>
                                                        <w:top w:val="single" w:sz="2" w:space="0" w:color="E3E3E3"/>
                                                        <w:left w:val="single" w:sz="2" w:space="0" w:color="E3E3E3"/>
                                                        <w:bottom w:val="single" w:sz="2" w:space="0" w:color="E3E3E3"/>
                                                        <w:right w:val="single" w:sz="2" w:space="0" w:color="E3E3E3"/>
                                                      </w:divBdr>
                                                      <w:divsChild>
                                                        <w:div w:id="54598836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68888259">
          <w:marLeft w:val="0"/>
          <w:marRight w:val="0"/>
          <w:marTop w:val="0"/>
          <w:marBottom w:val="0"/>
          <w:divBdr>
            <w:top w:val="none" w:sz="0" w:space="0" w:color="auto"/>
            <w:left w:val="none" w:sz="0" w:space="0" w:color="auto"/>
            <w:bottom w:val="none" w:sz="0" w:space="0" w:color="auto"/>
            <w:right w:val="none" w:sz="0" w:space="0" w:color="auto"/>
          </w:divBdr>
        </w:div>
      </w:divsChild>
    </w:div>
    <w:div w:id="727844928">
      <w:bodyDiv w:val="1"/>
      <w:marLeft w:val="0"/>
      <w:marRight w:val="0"/>
      <w:marTop w:val="0"/>
      <w:marBottom w:val="0"/>
      <w:divBdr>
        <w:top w:val="none" w:sz="0" w:space="0" w:color="auto"/>
        <w:left w:val="none" w:sz="0" w:space="0" w:color="auto"/>
        <w:bottom w:val="none" w:sz="0" w:space="0" w:color="auto"/>
        <w:right w:val="none" w:sz="0" w:space="0" w:color="auto"/>
      </w:divBdr>
      <w:divsChild>
        <w:div w:id="1359938731">
          <w:marLeft w:val="0"/>
          <w:marRight w:val="0"/>
          <w:marTop w:val="0"/>
          <w:marBottom w:val="0"/>
          <w:divBdr>
            <w:top w:val="none" w:sz="0" w:space="0" w:color="auto"/>
            <w:left w:val="none" w:sz="0" w:space="0" w:color="auto"/>
            <w:bottom w:val="none" w:sz="0" w:space="0" w:color="auto"/>
            <w:right w:val="none" w:sz="0" w:space="0" w:color="auto"/>
          </w:divBdr>
        </w:div>
        <w:div w:id="2057848099">
          <w:marLeft w:val="0"/>
          <w:marRight w:val="0"/>
          <w:marTop w:val="0"/>
          <w:marBottom w:val="0"/>
          <w:divBdr>
            <w:top w:val="single" w:sz="2" w:space="0" w:color="E3E3E3"/>
            <w:left w:val="single" w:sz="2" w:space="0" w:color="E3E3E3"/>
            <w:bottom w:val="single" w:sz="2" w:space="0" w:color="E3E3E3"/>
            <w:right w:val="single" w:sz="2" w:space="0" w:color="E3E3E3"/>
          </w:divBdr>
          <w:divsChild>
            <w:div w:id="882592503">
              <w:marLeft w:val="0"/>
              <w:marRight w:val="0"/>
              <w:marTop w:val="0"/>
              <w:marBottom w:val="0"/>
              <w:divBdr>
                <w:top w:val="single" w:sz="2" w:space="0" w:color="E3E3E3"/>
                <w:left w:val="single" w:sz="2" w:space="0" w:color="E3E3E3"/>
                <w:bottom w:val="single" w:sz="2" w:space="0" w:color="E3E3E3"/>
                <w:right w:val="single" w:sz="2" w:space="0" w:color="E3E3E3"/>
              </w:divBdr>
              <w:divsChild>
                <w:div w:id="1648165289">
                  <w:marLeft w:val="0"/>
                  <w:marRight w:val="0"/>
                  <w:marTop w:val="0"/>
                  <w:marBottom w:val="0"/>
                  <w:divBdr>
                    <w:top w:val="single" w:sz="2" w:space="0" w:color="E3E3E3"/>
                    <w:left w:val="single" w:sz="2" w:space="0" w:color="E3E3E3"/>
                    <w:bottom w:val="single" w:sz="2" w:space="0" w:color="E3E3E3"/>
                    <w:right w:val="single" w:sz="2" w:space="0" w:color="E3E3E3"/>
                  </w:divBdr>
                  <w:divsChild>
                    <w:div w:id="1910992823">
                      <w:marLeft w:val="0"/>
                      <w:marRight w:val="0"/>
                      <w:marTop w:val="0"/>
                      <w:marBottom w:val="0"/>
                      <w:divBdr>
                        <w:top w:val="single" w:sz="2" w:space="0" w:color="E3E3E3"/>
                        <w:left w:val="single" w:sz="2" w:space="0" w:color="E3E3E3"/>
                        <w:bottom w:val="single" w:sz="2" w:space="0" w:color="E3E3E3"/>
                        <w:right w:val="single" w:sz="2" w:space="0" w:color="E3E3E3"/>
                      </w:divBdr>
                      <w:divsChild>
                        <w:div w:id="1119491453">
                          <w:marLeft w:val="0"/>
                          <w:marRight w:val="0"/>
                          <w:marTop w:val="0"/>
                          <w:marBottom w:val="0"/>
                          <w:divBdr>
                            <w:top w:val="single" w:sz="2" w:space="0" w:color="E3E3E3"/>
                            <w:left w:val="single" w:sz="2" w:space="0" w:color="E3E3E3"/>
                            <w:bottom w:val="single" w:sz="2" w:space="0" w:color="E3E3E3"/>
                            <w:right w:val="single" w:sz="2" w:space="0" w:color="E3E3E3"/>
                          </w:divBdr>
                          <w:divsChild>
                            <w:div w:id="1681735146">
                              <w:marLeft w:val="0"/>
                              <w:marRight w:val="0"/>
                              <w:marTop w:val="100"/>
                              <w:marBottom w:val="100"/>
                              <w:divBdr>
                                <w:top w:val="single" w:sz="2" w:space="0" w:color="E3E3E3"/>
                                <w:left w:val="single" w:sz="2" w:space="0" w:color="E3E3E3"/>
                                <w:bottom w:val="single" w:sz="2" w:space="0" w:color="E3E3E3"/>
                                <w:right w:val="single" w:sz="2" w:space="0" w:color="E3E3E3"/>
                              </w:divBdr>
                              <w:divsChild>
                                <w:div w:id="1005136571">
                                  <w:marLeft w:val="0"/>
                                  <w:marRight w:val="0"/>
                                  <w:marTop w:val="0"/>
                                  <w:marBottom w:val="0"/>
                                  <w:divBdr>
                                    <w:top w:val="single" w:sz="2" w:space="0" w:color="E3E3E3"/>
                                    <w:left w:val="single" w:sz="2" w:space="0" w:color="E3E3E3"/>
                                    <w:bottom w:val="single" w:sz="2" w:space="0" w:color="E3E3E3"/>
                                    <w:right w:val="single" w:sz="2" w:space="0" w:color="E3E3E3"/>
                                  </w:divBdr>
                                  <w:divsChild>
                                    <w:div w:id="506595947">
                                      <w:marLeft w:val="0"/>
                                      <w:marRight w:val="0"/>
                                      <w:marTop w:val="0"/>
                                      <w:marBottom w:val="0"/>
                                      <w:divBdr>
                                        <w:top w:val="single" w:sz="2" w:space="0" w:color="E3E3E3"/>
                                        <w:left w:val="single" w:sz="2" w:space="0" w:color="E3E3E3"/>
                                        <w:bottom w:val="single" w:sz="2" w:space="0" w:color="E3E3E3"/>
                                        <w:right w:val="single" w:sz="2" w:space="0" w:color="E3E3E3"/>
                                      </w:divBdr>
                                      <w:divsChild>
                                        <w:div w:id="569076828">
                                          <w:marLeft w:val="0"/>
                                          <w:marRight w:val="0"/>
                                          <w:marTop w:val="0"/>
                                          <w:marBottom w:val="0"/>
                                          <w:divBdr>
                                            <w:top w:val="single" w:sz="2" w:space="0" w:color="E3E3E3"/>
                                            <w:left w:val="single" w:sz="2" w:space="0" w:color="E3E3E3"/>
                                            <w:bottom w:val="single" w:sz="2" w:space="0" w:color="E3E3E3"/>
                                            <w:right w:val="single" w:sz="2" w:space="0" w:color="E3E3E3"/>
                                          </w:divBdr>
                                          <w:divsChild>
                                            <w:div w:id="91321456">
                                              <w:marLeft w:val="0"/>
                                              <w:marRight w:val="0"/>
                                              <w:marTop w:val="0"/>
                                              <w:marBottom w:val="0"/>
                                              <w:divBdr>
                                                <w:top w:val="single" w:sz="2" w:space="0" w:color="E3E3E3"/>
                                                <w:left w:val="single" w:sz="2" w:space="0" w:color="E3E3E3"/>
                                                <w:bottom w:val="single" w:sz="2" w:space="0" w:color="E3E3E3"/>
                                                <w:right w:val="single" w:sz="2" w:space="0" w:color="E3E3E3"/>
                                              </w:divBdr>
                                              <w:divsChild>
                                                <w:div w:id="1914777880">
                                                  <w:marLeft w:val="0"/>
                                                  <w:marRight w:val="0"/>
                                                  <w:marTop w:val="0"/>
                                                  <w:marBottom w:val="0"/>
                                                  <w:divBdr>
                                                    <w:top w:val="single" w:sz="2" w:space="0" w:color="E3E3E3"/>
                                                    <w:left w:val="single" w:sz="2" w:space="0" w:color="E3E3E3"/>
                                                    <w:bottom w:val="single" w:sz="2" w:space="0" w:color="E3E3E3"/>
                                                    <w:right w:val="single" w:sz="2" w:space="0" w:color="E3E3E3"/>
                                                  </w:divBdr>
                                                  <w:divsChild>
                                                    <w:div w:id="18349081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772093671">
      <w:bodyDiv w:val="1"/>
      <w:marLeft w:val="0"/>
      <w:marRight w:val="0"/>
      <w:marTop w:val="0"/>
      <w:marBottom w:val="0"/>
      <w:divBdr>
        <w:top w:val="none" w:sz="0" w:space="0" w:color="auto"/>
        <w:left w:val="none" w:sz="0" w:space="0" w:color="auto"/>
        <w:bottom w:val="none" w:sz="0" w:space="0" w:color="auto"/>
        <w:right w:val="none" w:sz="0" w:space="0" w:color="auto"/>
      </w:divBdr>
      <w:divsChild>
        <w:div w:id="1216746238">
          <w:marLeft w:val="0"/>
          <w:marRight w:val="0"/>
          <w:marTop w:val="0"/>
          <w:marBottom w:val="0"/>
          <w:divBdr>
            <w:top w:val="none" w:sz="0" w:space="0" w:color="auto"/>
            <w:left w:val="none" w:sz="0" w:space="0" w:color="auto"/>
            <w:bottom w:val="none" w:sz="0" w:space="0" w:color="auto"/>
            <w:right w:val="none" w:sz="0" w:space="0" w:color="auto"/>
          </w:divBdr>
        </w:div>
        <w:div w:id="1816217012">
          <w:marLeft w:val="0"/>
          <w:marRight w:val="0"/>
          <w:marTop w:val="0"/>
          <w:marBottom w:val="0"/>
          <w:divBdr>
            <w:top w:val="single" w:sz="2" w:space="0" w:color="E3E3E3"/>
            <w:left w:val="single" w:sz="2" w:space="0" w:color="E3E3E3"/>
            <w:bottom w:val="single" w:sz="2" w:space="0" w:color="E3E3E3"/>
            <w:right w:val="single" w:sz="2" w:space="0" w:color="E3E3E3"/>
          </w:divBdr>
          <w:divsChild>
            <w:div w:id="1971133478">
              <w:marLeft w:val="0"/>
              <w:marRight w:val="0"/>
              <w:marTop w:val="0"/>
              <w:marBottom w:val="0"/>
              <w:divBdr>
                <w:top w:val="single" w:sz="2" w:space="0" w:color="E3E3E3"/>
                <w:left w:val="single" w:sz="2" w:space="0" w:color="E3E3E3"/>
                <w:bottom w:val="single" w:sz="2" w:space="0" w:color="E3E3E3"/>
                <w:right w:val="single" w:sz="2" w:space="0" w:color="E3E3E3"/>
              </w:divBdr>
              <w:divsChild>
                <w:div w:id="1064840485">
                  <w:marLeft w:val="0"/>
                  <w:marRight w:val="0"/>
                  <w:marTop w:val="0"/>
                  <w:marBottom w:val="0"/>
                  <w:divBdr>
                    <w:top w:val="single" w:sz="2" w:space="0" w:color="E3E3E3"/>
                    <w:left w:val="single" w:sz="2" w:space="0" w:color="E3E3E3"/>
                    <w:bottom w:val="single" w:sz="2" w:space="0" w:color="E3E3E3"/>
                    <w:right w:val="single" w:sz="2" w:space="0" w:color="E3E3E3"/>
                  </w:divBdr>
                  <w:divsChild>
                    <w:div w:id="213850869">
                      <w:marLeft w:val="0"/>
                      <w:marRight w:val="0"/>
                      <w:marTop w:val="0"/>
                      <w:marBottom w:val="0"/>
                      <w:divBdr>
                        <w:top w:val="single" w:sz="2" w:space="0" w:color="E3E3E3"/>
                        <w:left w:val="single" w:sz="2" w:space="0" w:color="E3E3E3"/>
                        <w:bottom w:val="single" w:sz="2" w:space="0" w:color="E3E3E3"/>
                        <w:right w:val="single" w:sz="2" w:space="0" w:color="E3E3E3"/>
                      </w:divBdr>
                      <w:divsChild>
                        <w:div w:id="362511866">
                          <w:marLeft w:val="0"/>
                          <w:marRight w:val="0"/>
                          <w:marTop w:val="0"/>
                          <w:marBottom w:val="0"/>
                          <w:divBdr>
                            <w:top w:val="single" w:sz="2" w:space="0" w:color="E3E3E3"/>
                            <w:left w:val="single" w:sz="2" w:space="0" w:color="E3E3E3"/>
                            <w:bottom w:val="single" w:sz="2" w:space="0" w:color="E3E3E3"/>
                            <w:right w:val="single" w:sz="2" w:space="0" w:color="E3E3E3"/>
                          </w:divBdr>
                          <w:divsChild>
                            <w:div w:id="1513957549">
                              <w:marLeft w:val="0"/>
                              <w:marRight w:val="0"/>
                              <w:marTop w:val="0"/>
                              <w:marBottom w:val="0"/>
                              <w:divBdr>
                                <w:top w:val="single" w:sz="2" w:space="0" w:color="E3E3E3"/>
                                <w:left w:val="single" w:sz="2" w:space="0" w:color="E3E3E3"/>
                                <w:bottom w:val="single" w:sz="2" w:space="0" w:color="E3E3E3"/>
                                <w:right w:val="single" w:sz="2" w:space="0" w:color="E3E3E3"/>
                              </w:divBdr>
                              <w:divsChild>
                                <w:div w:id="1201357421">
                                  <w:marLeft w:val="0"/>
                                  <w:marRight w:val="0"/>
                                  <w:marTop w:val="100"/>
                                  <w:marBottom w:val="100"/>
                                  <w:divBdr>
                                    <w:top w:val="single" w:sz="2" w:space="0" w:color="E3E3E3"/>
                                    <w:left w:val="single" w:sz="2" w:space="0" w:color="E3E3E3"/>
                                    <w:bottom w:val="single" w:sz="2" w:space="0" w:color="E3E3E3"/>
                                    <w:right w:val="single" w:sz="2" w:space="0" w:color="E3E3E3"/>
                                  </w:divBdr>
                                  <w:divsChild>
                                    <w:div w:id="1791195480">
                                      <w:marLeft w:val="0"/>
                                      <w:marRight w:val="0"/>
                                      <w:marTop w:val="0"/>
                                      <w:marBottom w:val="0"/>
                                      <w:divBdr>
                                        <w:top w:val="single" w:sz="2" w:space="0" w:color="E3E3E3"/>
                                        <w:left w:val="single" w:sz="2" w:space="0" w:color="E3E3E3"/>
                                        <w:bottom w:val="single" w:sz="2" w:space="0" w:color="E3E3E3"/>
                                        <w:right w:val="single" w:sz="2" w:space="0" w:color="E3E3E3"/>
                                      </w:divBdr>
                                      <w:divsChild>
                                        <w:div w:id="708648488">
                                          <w:marLeft w:val="0"/>
                                          <w:marRight w:val="0"/>
                                          <w:marTop w:val="0"/>
                                          <w:marBottom w:val="0"/>
                                          <w:divBdr>
                                            <w:top w:val="single" w:sz="2" w:space="0" w:color="E3E3E3"/>
                                            <w:left w:val="single" w:sz="2" w:space="0" w:color="E3E3E3"/>
                                            <w:bottom w:val="single" w:sz="2" w:space="0" w:color="E3E3E3"/>
                                            <w:right w:val="single" w:sz="2" w:space="0" w:color="E3E3E3"/>
                                          </w:divBdr>
                                          <w:divsChild>
                                            <w:div w:id="1963491301">
                                              <w:marLeft w:val="0"/>
                                              <w:marRight w:val="0"/>
                                              <w:marTop w:val="0"/>
                                              <w:marBottom w:val="0"/>
                                              <w:divBdr>
                                                <w:top w:val="single" w:sz="2" w:space="0" w:color="E3E3E3"/>
                                                <w:left w:val="single" w:sz="2" w:space="0" w:color="E3E3E3"/>
                                                <w:bottom w:val="single" w:sz="2" w:space="0" w:color="E3E3E3"/>
                                                <w:right w:val="single" w:sz="2" w:space="0" w:color="E3E3E3"/>
                                              </w:divBdr>
                                              <w:divsChild>
                                                <w:div w:id="1952517177">
                                                  <w:marLeft w:val="0"/>
                                                  <w:marRight w:val="0"/>
                                                  <w:marTop w:val="0"/>
                                                  <w:marBottom w:val="0"/>
                                                  <w:divBdr>
                                                    <w:top w:val="single" w:sz="2" w:space="0" w:color="E3E3E3"/>
                                                    <w:left w:val="single" w:sz="2" w:space="0" w:color="E3E3E3"/>
                                                    <w:bottom w:val="single" w:sz="2" w:space="0" w:color="E3E3E3"/>
                                                    <w:right w:val="single" w:sz="2" w:space="0" w:color="E3E3E3"/>
                                                  </w:divBdr>
                                                  <w:divsChild>
                                                    <w:div w:id="297339564">
                                                      <w:marLeft w:val="0"/>
                                                      <w:marRight w:val="0"/>
                                                      <w:marTop w:val="0"/>
                                                      <w:marBottom w:val="0"/>
                                                      <w:divBdr>
                                                        <w:top w:val="single" w:sz="2" w:space="0" w:color="E3E3E3"/>
                                                        <w:left w:val="single" w:sz="2" w:space="0" w:color="E3E3E3"/>
                                                        <w:bottom w:val="single" w:sz="2" w:space="0" w:color="E3E3E3"/>
                                                        <w:right w:val="single" w:sz="2" w:space="0" w:color="E3E3E3"/>
                                                      </w:divBdr>
                                                      <w:divsChild>
                                                        <w:div w:id="4850393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962227413">
      <w:bodyDiv w:val="1"/>
      <w:marLeft w:val="0"/>
      <w:marRight w:val="0"/>
      <w:marTop w:val="0"/>
      <w:marBottom w:val="0"/>
      <w:divBdr>
        <w:top w:val="none" w:sz="0" w:space="0" w:color="auto"/>
        <w:left w:val="none" w:sz="0" w:space="0" w:color="auto"/>
        <w:bottom w:val="none" w:sz="0" w:space="0" w:color="auto"/>
        <w:right w:val="none" w:sz="0" w:space="0" w:color="auto"/>
      </w:divBdr>
      <w:divsChild>
        <w:div w:id="1559241725">
          <w:marLeft w:val="0"/>
          <w:marRight w:val="0"/>
          <w:marTop w:val="0"/>
          <w:marBottom w:val="0"/>
          <w:divBdr>
            <w:top w:val="none" w:sz="0" w:space="0" w:color="auto"/>
            <w:left w:val="none" w:sz="0" w:space="0" w:color="auto"/>
            <w:bottom w:val="none" w:sz="0" w:space="0" w:color="auto"/>
            <w:right w:val="none" w:sz="0" w:space="0" w:color="auto"/>
          </w:divBdr>
        </w:div>
        <w:div w:id="1863470471">
          <w:marLeft w:val="0"/>
          <w:marRight w:val="0"/>
          <w:marTop w:val="0"/>
          <w:marBottom w:val="0"/>
          <w:divBdr>
            <w:top w:val="single" w:sz="2" w:space="0" w:color="E3E3E3"/>
            <w:left w:val="single" w:sz="2" w:space="0" w:color="E3E3E3"/>
            <w:bottom w:val="single" w:sz="2" w:space="0" w:color="E3E3E3"/>
            <w:right w:val="single" w:sz="2" w:space="0" w:color="E3E3E3"/>
          </w:divBdr>
          <w:divsChild>
            <w:div w:id="310642258">
              <w:marLeft w:val="0"/>
              <w:marRight w:val="0"/>
              <w:marTop w:val="0"/>
              <w:marBottom w:val="0"/>
              <w:divBdr>
                <w:top w:val="single" w:sz="2" w:space="0" w:color="E3E3E3"/>
                <w:left w:val="single" w:sz="2" w:space="0" w:color="E3E3E3"/>
                <w:bottom w:val="single" w:sz="2" w:space="0" w:color="E3E3E3"/>
                <w:right w:val="single" w:sz="2" w:space="0" w:color="E3E3E3"/>
              </w:divBdr>
              <w:divsChild>
                <w:div w:id="1817332905">
                  <w:marLeft w:val="0"/>
                  <w:marRight w:val="0"/>
                  <w:marTop w:val="0"/>
                  <w:marBottom w:val="0"/>
                  <w:divBdr>
                    <w:top w:val="single" w:sz="2" w:space="0" w:color="E3E3E3"/>
                    <w:left w:val="single" w:sz="2" w:space="0" w:color="E3E3E3"/>
                    <w:bottom w:val="single" w:sz="2" w:space="0" w:color="E3E3E3"/>
                    <w:right w:val="single" w:sz="2" w:space="0" w:color="E3E3E3"/>
                  </w:divBdr>
                  <w:divsChild>
                    <w:div w:id="1522549427">
                      <w:marLeft w:val="0"/>
                      <w:marRight w:val="0"/>
                      <w:marTop w:val="0"/>
                      <w:marBottom w:val="0"/>
                      <w:divBdr>
                        <w:top w:val="single" w:sz="2" w:space="0" w:color="E3E3E3"/>
                        <w:left w:val="single" w:sz="2" w:space="0" w:color="E3E3E3"/>
                        <w:bottom w:val="single" w:sz="2" w:space="0" w:color="E3E3E3"/>
                        <w:right w:val="single" w:sz="2" w:space="0" w:color="E3E3E3"/>
                      </w:divBdr>
                      <w:divsChild>
                        <w:div w:id="2003510707">
                          <w:marLeft w:val="0"/>
                          <w:marRight w:val="0"/>
                          <w:marTop w:val="0"/>
                          <w:marBottom w:val="0"/>
                          <w:divBdr>
                            <w:top w:val="single" w:sz="2" w:space="0" w:color="E3E3E3"/>
                            <w:left w:val="single" w:sz="2" w:space="0" w:color="E3E3E3"/>
                            <w:bottom w:val="single" w:sz="2" w:space="0" w:color="E3E3E3"/>
                            <w:right w:val="single" w:sz="2" w:space="0" w:color="E3E3E3"/>
                          </w:divBdr>
                          <w:divsChild>
                            <w:div w:id="1157111082">
                              <w:marLeft w:val="0"/>
                              <w:marRight w:val="0"/>
                              <w:marTop w:val="0"/>
                              <w:marBottom w:val="0"/>
                              <w:divBdr>
                                <w:top w:val="single" w:sz="2" w:space="0" w:color="E3E3E3"/>
                                <w:left w:val="single" w:sz="2" w:space="0" w:color="E3E3E3"/>
                                <w:bottom w:val="single" w:sz="2" w:space="0" w:color="E3E3E3"/>
                                <w:right w:val="single" w:sz="2" w:space="0" w:color="E3E3E3"/>
                              </w:divBdr>
                              <w:divsChild>
                                <w:div w:id="2142535227">
                                  <w:marLeft w:val="0"/>
                                  <w:marRight w:val="0"/>
                                  <w:marTop w:val="100"/>
                                  <w:marBottom w:val="100"/>
                                  <w:divBdr>
                                    <w:top w:val="single" w:sz="2" w:space="0" w:color="E3E3E3"/>
                                    <w:left w:val="single" w:sz="2" w:space="0" w:color="E3E3E3"/>
                                    <w:bottom w:val="single" w:sz="2" w:space="0" w:color="E3E3E3"/>
                                    <w:right w:val="single" w:sz="2" w:space="0" w:color="E3E3E3"/>
                                  </w:divBdr>
                                  <w:divsChild>
                                    <w:div w:id="2020810130">
                                      <w:marLeft w:val="0"/>
                                      <w:marRight w:val="0"/>
                                      <w:marTop w:val="0"/>
                                      <w:marBottom w:val="0"/>
                                      <w:divBdr>
                                        <w:top w:val="single" w:sz="2" w:space="0" w:color="E3E3E3"/>
                                        <w:left w:val="single" w:sz="2" w:space="0" w:color="E3E3E3"/>
                                        <w:bottom w:val="single" w:sz="2" w:space="0" w:color="E3E3E3"/>
                                        <w:right w:val="single" w:sz="2" w:space="0" w:color="E3E3E3"/>
                                      </w:divBdr>
                                      <w:divsChild>
                                        <w:div w:id="367072614">
                                          <w:marLeft w:val="0"/>
                                          <w:marRight w:val="0"/>
                                          <w:marTop w:val="0"/>
                                          <w:marBottom w:val="0"/>
                                          <w:divBdr>
                                            <w:top w:val="single" w:sz="2" w:space="0" w:color="E3E3E3"/>
                                            <w:left w:val="single" w:sz="2" w:space="0" w:color="E3E3E3"/>
                                            <w:bottom w:val="single" w:sz="2" w:space="0" w:color="E3E3E3"/>
                                            <w:right w:val="single" w:sz="2" w:space="0" w:color="E3E3E3"/>
                                          </w:divBdr>
                                          <w:divsChild>
                                            <w:div w:id="958800969">
                                              <w:marLeft w:val="0"/>
                                              <w:marRight w:val="0"/>
                                              <w:marTop w:val="0"/>
                                              <w:marBottom w:val="0"/>
                                              <w:divBdr>
                                                <w:top w:val="single" w:sz="2" w:space="0" w:color="E3E3E3"/>
                                                <w:left w:val="single" w:sz="2" w:space="0" w:color="E3E3E3"/>
                                                <w:bottom w:val="single" w:sz="2" w:space="0" w:color="E3E3E3"/>
                                                <w:right w:val="single" w:sz="2" w:space="0" w:color="E3E3E3"/>
                                              </w:divBdr>
                                              <w:divsChild>
                                                <w:div w:id="1567567660">
                                                  <w:marLeft w:val="0"/>
                                                  <w:marRight w:val="0"/>
                                                  <w:marTop w:val="0"/>
                                                  <w:marBottom w:val="0"/>
                                                  <w:divBdr>
                                                    <w:top w:val="single" w:sz="2" w:space="0" w:color="E3E3E3"/>
                                                    <w:left w:val="single" w:sz="2" w:space="0" w:color="E3E3E3"/>
                                                    <w:bottom w:val="single" w:sz="2" w:space="0" w:color="E3E3E3"/>
                                                    <w:right w:val="single" w:sz="2" w:space="0" w:color="E3E3E3"/>
                                                  </w:divBdr>
                                                  <w:divsChild>
                                                    <w:div w:id="564730567">
                                                      <w:marLeft w:val="0"/>
                                                      <w:marRight w:val="0"/>
                                                      <w:marTop w:val="0"/>
                                                      <w:marBottom w:val="0"/>
                                                      <w:divBdr>
                                                        <w:top w:val="single" w:sz="2" w:space="0" w:color="E3E3E3"/>
                                                        <w:left w:val="single" w:sz="2" w:space="0" w:color="E3E3E3"/>
                                                        <w:bottom w:val="single" w:sz="2" w:space="0" w:color="E3E3E3"/>
                                                        <w:right w:val="single" w:sz="2" w:space="0" w:color="E3E3E3"/>
                                                      </w:divBdr>
                                                      <w:divsChild>
                                                        <w:div w:id="10918566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006329427">
      <w:bodyDiv w:val="1"/>
      <w:marLeft w:val="0"/>
      <w:marRight w:val="0"/>
      <w:marTop w:val="0"/>
      <w:marBottom w:val="0"/>
      <w:divBdr>
        <w:top w:val="none" w:sz="0" w:space="0" w:color="auto"/>
        <w:left w:val="none" w:sz="0" w:space="0" w:color="auto"/>
        <w:bottom w:val="none" w:sz="0" w:space="0" w:color="auto"/>
        <w:right w:val="none" w:sz="0" w:space="0" w:color="auto"/>
      </w:divBdr>
      <w:divsChild>
        <w:div w:id="176623692">
          <w:marLeft w:val="0"/>
          <w:marRight w:val="0"/>
          <w:marTop w:val="0"/>
          <w:marBottom w:val="0"/>
          <w:divBdr>
            <w:top w:val="none" w:sz="0" w:space="0" w:color="auto"/>
            <w:left w:val="none" w:sz="0" w:space="0" w:color="auto"/>
            <w:bottom w:val="none" w:sz="0" w:space="0" w:color="auto"/>
            <w:right w:val="none" w:sz="0" w:space="0" w:color="auto"/>
          </w:divBdr>
          <w:divsChild>
            <w:div w:id="45035700">
              <w:marLeft w:val="0"/>
              <w:marRight w:val="0"/>
              <w:marTop w:val="0"/>
              <w:marBottom w:val="0"/>
              <w:divBdr>
                <w:top w:val="none" w:sz="0" w:space="0" w:color="auto"/>
                <w:left w:val="none" w:sz="0" w:space="0" w:color="auto"/>
                <w:bottom w:val="none" w:sz="0" w:space="0" w:color="auto"/>
                <w:right w:val="none" w:sz="0" w:space="0" w:color="auto"/>
              </w:divBdr>
            </w:div>
            <w:div w:id="1327125808">
              <w:marLeft w:val="0"/>
              <w:marRight w:val="0"/>
              <w:marTop w:val="0"/>
              <w:marBottom w:val="0"/>
              <w:divBdr>
                <w:top w:val="none" w:sz="0" w:space="0" w:color="auto"/>
                <w:left w:val="none" w:sz="0" w:space="0" w:color="auto"/>
                <w:bottom w:val="none" w:sz="0" w:space="0" w:color="auto"/>
                <w:right w:val="none" w:sz="0" w:space="0" w:color="auto"/>
              </w:divBdr>
            </w:div>
            <w:div w:id="2029409773">
              <w:marLeft w:val="0"/>
              <w:marRight w:val="0"/>
              <w:marTop w:val="0"/>
              <w:marBottom w:val="0"/>
              <w:divBdr>
                <w:top w:val="none" w:sz="0" w:space="0" w:color="auto"/>
                <w:left w:val="none" w:sz="0" w:space="0" w:color="auto"/>
                <w:bottom w:val="none" w:sz="0" w:space="0" w:color="auto"/>
                <w:right w:val="none" w:sz="0" w:space="0" w:color="auto"/>
              </w:divBdr>
            </w:div>
          </w:divsChild>
        </w:div>
        <w:div w:id="299041887">
          <w:marLeft w:val="0"/>
          <w:marRight w:val="0"/>
          <w:marTop w:val="0"/>
          <w:marBottom w:val="0"/>
          <w:divBdr>
            <w:top w:val="none" w:sz="0" w:space="0" w:color="auto"/>
            <w:left w:val="none" w:sz="0" w:space="0" w:color="auto"/>
            <w:bottom w:val="none" w:sz="0" w:space="0" w:color="auto"/>
            <w:right w:val="none" w:sz="0" w:space="0" w:color="auto"/>
          </w:divBdr>
          <w:divsChild>
            <w:div w:id="219633574">
              <w:marLeft w:val="0"/>
              <w:marRight w:val="0"/>
              <w:marTop w:val="0"/>
              <w:marBottom w:val="0"/>
              <w:divBdr>
                <w:top w:val="none" w:sz="0" w:space="0" w:color="auto"/>
                <w:left w:val="none" w:sz="0" w:space="0" w:color="auto"/>
                <w:bottom w:val="none" w:sz="0" w:space="0" w:color="auto"/>
                <w:right w:val="none" w:sz="0" w:space="0" w:color="auto"/>
              </w:divBdr>
            </w:div>
            <w:div w:id="892304117">
              <w:marLeft w:val="0"/>
              <w:marRight w:val="0"/>
              <w:marTop w:val="0"/>
              <w:marBottom w:val="0"/>
              <w:divBdr>
                <w:top w:val="none" w:sz="0" w:space="0" w:color="auto"/>
                <w:left w:val="none" w:sz="0" w:space="0" w:color="auto"/>
                <w:bottom w:val="none" w:sz="0" w:space="0" w:color="auto"/>
                <w:right w:val="none" w:sz="0" w:space="0" w:color="auto"/>
              </w:divBdr>
            </w:div>
            <w:div w:id="1447315526">
              <w:marLeft w:val="0"/>
              <w:marRight w:val="0"/>
              <w:marTop w:val="0"/>
              <w:marBottom w:val="0"/>
              <w:divBdr>
                <w:top w:val="none" w:sz="0" w:space="0" w:color="auto"/>
                <w:left w:val="none" w:sz="0" w:space="0" w:color="auto"/>
                <w:bottom w:val="none" w:sz="0" w:space="0" w:color="auto"/>
                <w:right w:val="none" w:sz="0" w:space="0" w:color="auto"/>
              </w:divBdr>
            </w:div>
            <w:div w:id="1486820616">
              <w:marLeft w:val="0"/>
              <w:marRight w:val="0"/>
              <w:marTop w:val="0"/>
              <w:marBottom w:val="0"/>
              <w:divBdr>
                <w:top w:val="none" w:sz="0" w:space="0" w:color="auto"/>
                <w:left w:val="none" w:sz="0" w:space="0" w:color="auto"/>
                <w:bottom w:val="none" w:sz="0" w:space="0" w:color="auto"/>
                <w:right w:val="none" w:sz="0" w:space="0" w:color="auto"/>
              </w:divBdr>
            </w:div>
            <w:div w:id="1890409911">
              <w:marLeft w:val="0"/>
              <w:marRight w:val="0"/>
              <w:marTop w:val="0"/>
              <w:marBottom w:val="0"/>
              <w:divBdr>
                <w:top w:val="none" w:sz="0" w:space="0" w:color="auto"/>
                <w:left w:val="none" w:sz="0" w:space="0" w:color="auto"/>
                <w:bottom w:val="none" w:sz="0" w:space="0" w:color="auto"/>
                <w:right w:val="none" w:sz="0" w:space="0" w:color="auto"/>
              </w:divBdr>
            </w:div>
          </w:divsChild>
        </w:div>
        <w:div w:id="379327044">
          <w:marLeft w:val="0"/>
          <w:marRight w:val="0"/>
          <w:marTop w:val="0"/>
          <w:marBottom w:val="0"/>
          <w:divBdr>
            <w:top w:val="none" w:sz="0" w:space="0" w:color="auto"/>
            <w:left w:val="none" w:sz="0" w:space="0" w:color="auto"/>
            <w:bottom w:val="none" w:sz="0" w:space="0" w:color="auto"/>
            <w:right w:val="none" w:sz="0" w:space="0" w:color="auto"/>
          </w:divBdr>
          <w:divsChild>
            <w:div w:id="118883889">
              <w:marLeft w:val="0"/>
              <w:marRight w:val="0"/>
              <w:marTop w:val="0"/>
              <w:marBottom w:val="0"/>
              <w:divBdr>
                <w:top w:val="none" w:sz="0" w:space="0" w:color="auto"/>
                <w:left w:val="none" w:sz="0" w:space="0" w:color="auto"/>
                <w:bottom w:val="none" w:sz="0" w:space="0" w:color="auto"/>
                <w:right w:val="none" w:sz="0" w:space="0" w:color="auto"/>
              </w:divBdr>
            </w:div>
            <w:div w:id="247345142">
              <w:marLeft w:val="0"/>
              <w:marRight w:val="0"/>
              <w:marTop w:val="0"/>
              <w:marBottom w:val="0"/>
              <w:divBdr>
                <w:top w:val="none" w:sz="0" w:space="0" w:color="auto"/>
                <w:left w:val="none" w:sz="0" w:space="0" w:color="auto"/>
                <w:bottom w:val="none" w:sz="0" w:space="0" w:color="auto"/>
                <w:right w:val="none" w:sz="0" w:space="0" w:color="auto"/>
              </w:divBdr>
            </w:div>
            <w:div w:id="845707519">
              <w:marLeft w:val="0"/>
              <w:marRight w:val="0"/>
              <w:marTop w:val="0"/>
              <w:marBottom w:val="0"/>
              <w:divBdr>
                <w:top w:val="none" w:sz="0" w:space="0" w:color="auto"/>
                <w:left w:val="none" w:sz="0" w:space="0" w:color="auto"/>
                <w:bottom w:val="none" w:sz="0" w:space="0" w:color="auto"/>
                <w:right w:val="none" w:sz="0" w:space="0" w:color="auto"/>
              </w:divBdr>
            </w:div>
            <w:div w:id="965938296">
              <w:marLeft w:val="0"/>
              <w:marRight w:val="0"/>
              <w:marTop w:val="0"/>
              <w:marBottom w:val="0"/>
              <w:divBdr>
                <w:top w:val="none" w:sz="0" w:space="0" w:color="auto"/>
                <w:left w:val="none" w:sz="0" w:space="0" w:color="auto"/>
                <w:bottom w:val="none" w:sz="0" w:space="0" w:color="auto"/>
                <w:right w:val="none" w:sz="0" w:space="0" w:color="auto"/>
              </w:divBdr>
            </w:div>
            <w:div w:id="1248222626">
              <w:marLeft w:val="0"/>
              <w:marRight w:val="0"/>
              <w:marTop w:val="0"/>
              <w:marBottom w:val="0"/>
              <w:divBdr>
                <w:top w:val="none" w:sz="0" w:space="0" w:color="auto"/>
                <w:left w:val="none" w:sz="0" w:space="0" w:color="auto"/>
                <w:bottom w:val="none" w:sz="0" w:space="0" w:color="auto"/>
                <w:right w:val="none" w:sz="0" w:space="0" w:color="auto"/>
              </w:divBdr>
            </w:div>
          </w:divsChild>
        </w:div>
        <w:div w:id="568342781">
          <w:marLeft w:val="0"/>
          <w:marRight w:val="0"/>
          <w:marTop w:val="0"/>
          <w:marBottom w:val="0"/>
          <w:divBdr>
            <w:top w:val="none" w:sz="0" w:space="0" w:color="auto"/>
            <w:left w:val="none" w:sz="0" w:space="0" w:color="auto"/>
            <w:bottom w:val="none" w:sz="0" w:space="0" w:color="auto"/>
            <w:right w:val="none" w:sz="0" w:space="0" w:color="auto"/>
          </w:divBdr>
          <w:divsChild>
            <w:div w:id="565995017">
              <w:marLeft w:val="0"/>
              <w:marRight w:val="0"/>
              <w:marTop w:val="0"/>
              <w:marBottom w:val="0"/>
              <w:divBdr>
                <w:top w:val="none" w:sz="0" w:space="0" w:color="auto"/>
                <w:left w:val="none" w:sz="0" w:space="0" w:color="auto"/>
                <w:bottom w:val="none" w:sz="0" w:space="0" w:color="auto"/>
                <w:right w:val="none" w:sz="0" w:space="0" w:color="auto"/>
              </w:divBdr>
            </w:div>
            <w:div w:id="655426411">
              <w:marLeft w:val="0"/>
              <w:marRight w:val="0"/>
              <w:marTop w:val="0"/>
              <w:marBottom w:val="0"/>
              <w:divBdr>
                <w:top w:val="none" w:sz="0" w:space="0" w:color="auto"/>
                <w:left w:val="none" w:sz="0" w:space="0" w:color="auto"/>
                <w:bottom w:val="none" w:sz="0" w:space="0" w:color="auto"/>
                <w:right w:val="none" w:sz="0" w:space="0" w:color="auto"/>
              </w:divBdr>
            </w:div>
            <w:div w:id="1410226306">
              <w:marLeft w:val="0"/>
              <w:marRight w:val="0"/>
              <w:marTop w:val="0"/>
              <w:marBottom w:val="0"/>
              <w:divBdr>
                <w:top w:val="none" w:sz="0" w:space="0" w:color="auto"/>
                <w:left w:val="none" w:sz="0" w:space="0" w:color="auto"/>
                <w:bottom w:val="none" w:sz="0" w:space="0" w:color="auto"/>
                <w:right w:val="none" w:sz="0" w:space="0" w:color="auto"/>
              </w:divBdr>
            </w:div>
            <w:div w:id="1678801479">
              <w:marLeft w:val="0"/>
              <w:marRight w:val="0"/>
              <w:marTop w:val="0"/>
              <w:marBottom w:val="0"/>
              <w:divBdr>
                <w:top w:val="none" w:sz="0" w:space="0" w:color="auto"/>
                <w:left w:val="none" w:sz="0" w:space="0" w:color="auto"/>
                <w:bottom w:val="none" w:sz="0" w:space="0" w:color="auto"/>
                <w:right w:val="none" w:sz="0" w:space="0" w:color="auto"/>
              </w:divBdr>
            </w:div>
            <w:div w:id="2066640117">
              <w:marLeft w:val="0"/>
              <w:marRight w:val="0"/>
              <w:marTop w:val="0"/>
              <w:marBottom w:val="0"/>
              <w:divBdr>
                <w:top w:val="none" w:sz="0" w:space="0" w:color="auto"/>
                <w:left w:val="none" w:sz="0" w:space="0" w:color="auto"/>
                <w:bottom w:val="none" w:sz="0" w:space="0" w:color="auto"/>
                <w:right w:val="none" w:sz="0" w:space="0" w:color="auto"/>
              </w:divBdr>
            </w:div>
          </w:divsChild>
        </w:div>
        <w:div w:id="906381365">
          <w:marLeft w:val="0"/>
          <w:marRight w:val="0"/>
          <w:marTop w:val="0"/>
          <w:marBottom w:val="0"/>
          <w:divBdr>
            <w:top w:val="none" w:sz="0" w:space="0" w:color="auto"/>
            <w:left w:val="none" w:sz="0" w:space="0" w:color="auto"/>
            <w:bottom w:val="none" w:sz="0" w:space="0" w:color="auto"/>
            <w:right w:val="none" w:sz="0" w:space="0" w:color="auto"/>
          </w:divBdr>
          <w:divsChild>
            <w:div w:id="258374675">
              <w:marLeft w:val="0"/>
              <w:marRight w:val="0"/>
              <w:marTop w:val="0"/>
              <w:marBottom w:val="0"/>
              <w:divBdr>
                <w:top w:val="none" w:sz="0" w:space="0" w:color="auto"/>
                <w:left w:val="none" w:sz="0" w:space="0" w:color="auto"/>
                <w:bottom w:val="none" w:sz="0" w:space="0" w:color="auto"/>
                <w:right w:val="none" w:sz="0" w:space="0" w:color="auto"/>
              </w:divBdr>
            </w:div>
            <w:div w:id="1753811766">
              <w:marLeft w:val="0"/>
              <w:marRight w:val="0"/>
              <w:marTop w:val="0"/>
              <w:marBottom w:val="0"/>
              <w:divBdr>
                <w:top w:val="none" w:sz="0" w:space="0" w:color="auto"/>
                <w:left w:val="none" w:sz="0" w:space="0" w:color="auto"/>
                <w:bottom w:val="none" w:sz="0" w:space="0" w:color="auto"/>
                <w:right w:val="none" w:sz="0" w:space="0" w:color="auto"/>
              </w:divBdr>
            </w:div>
            <w:div w:id="1908685838">
              <w:marLeft w:val="0"/>
              <w:marRight w:val="0"/>
              <w:marTop w:val="0"/>
              <w:marBottom w:val="0"/>
              <w:divBdr>
                <w:top w:val="none" w:sz="0" w:space="0" w:color="auto"/>
                <w:left w:val="none" w:sz="0" w:space="0" w:color="auto"/>
                <w:bottom w:val="none" w:sz="0" w:space="0" w:color="auto"/>
                <w:right w:val="none" w:sz="0" w:space="0" w:color="auto"/>
              </w:divBdr>
            </w:div>
            <w:div w:id="2023163245">
              <w:marLeft w:val="0"/>
              <w:marRight w:val="0"/>
              <w:marTop w:val="0"/>
              <w:marBottom w:val="0"/>
              <w:divBdr>
                <w:top w:val="none" w:sz="0" w:space="0" w:color="auto"/>
                <w:left w:val="none" w:sz="0" w:space="0" w:color="auto"/>
                <w:bottom w:val="none" w:sz="0" w:space="0" w:color="auto"/>
                <w:right w:val="none" w:sz="0" w:space="0" w:color="auto"/>
              </w:divBdr>
            </w:div>
            <w:div w:id="2123187302">
              <w:marLeft w:val="0"/>
              <w:marRight w:val="0"/>
              <w:marTop w:val="0"/>
              <w:marBottom w:val="0"/>
              <w:divBdr>
                <w:top w:val="none" w:sz="0" w:space="0" w:color="auto"/>
                <w:left w:val="none" w:sz="0" w:space="0" w:color="auto"/>
                <w:bottom w:val="none" w:sz="0" w:space="0" w:color="auto"/>
                <w:right w:val="none" w:sz="0" w:space="0" w:color="auto"/>
              </w:divBdr>
            </w:div>
          </w:divsChild>
        </w:div>
        <w:div w:id="913781535">
          <w:marLeft w:val="0"/>
          <w:marRight w:val="0"/>
          <w:marTop w:val="0"/>
          <w:marBottom w:val="0"/>
          <w:divBdr>
            <w:top w:val="none" w:sz="0" w:space="0" w:color="auto"/>
            <w:left w:val="none" w:sz="0" w:space="0" w:color="auto"/>
            <w:bottom w:val="none" w:sz="0" w:space="0" w:color="auto"/>
            <w:right w:val="none" w:sz="0" w:space="0" w:color="auto"/>
          </w:divBdr>
          <w:divsChild>
            <w:div w:id="765927293">
              <w:marLeft w:val="0"/>
              <w:marRight w:val="0"/>
              <w:marTop w:val="0"/>
              <w:marBottom w:val="0"/>
              <w:divBdr>
                <w:top w:val="none" w:sz="0" w:space="0" w:color="auto"/>
                <w:left w:val="none" w:sz="0" w:space="0" w:color="auto"/>
                <w:bottom w:val="none" w:sz="0" w:space="0" w:color="auto"/>
                <w:right w:val="none" w:sz="0" w:space="0" w:color="auto"/>
              </w:divBdr>
            </w:div>
            <w:div w:id="967012248">
              <w:marLeft w:val="0"/>
              <w:marRight w:val="0"/>
              <w:marTop w:val="0"/>
              <w:marBottom w:val="0"/>
              <w:divBdr>
                <w:top w:val="none" w:sz="0" w:space="0" w:color="auto"/>
                <w:left w:val="none" w:sz="0" w:space="0" w:color="auto"/>
                <w:bottom w:val="none" w:sz="0" w:space="0" w:color="auto"/>
                <w:right w:val="none" w:sz="0" w:space="0" w:color="auto"/>
              </w:divBdr>
            </w:div>
            <w:div w:id="1274286476">
              <w:marLeft w:val="0"/>
              <w:marRight w:val="0"/>
              <w:marTop w:val="0"/>
              <w:marBottom w:val="0"/>
              <w:divBdr>
                <w:top w:val="none" w:sz="0" w:space="0" w:color="auto"/>
                <w:left w:val="none" w:sz="0" w:space="0" w:color="auto"/>
                <w:bottom w:val="none" w:sz="0" w:space="0" w:color="auto"/>
                <w:right w:val="none" w:sz="0" w:space="0" w:color="auto"/>
              </w:divBdr>
            </w:div>
            <w:div w:id="1463688922">
              <w:marLeft w:val="0"/>
              <w:marRight w:val="0"/>
              <w:marTop w:val="0"/>
              <w:marBottom w:val="0"/>
              <w:divBdr>
                <w:top w:val="none" w:sz="0" w:space="0" w:color="auto"/>
                <w:left w:val="none" w:sz="0" w:space="0" w:color="auto"/>
                <w:bottom w:val="none" w:sz="0" w:space="0" w:color="auto"/>
                <w:right w:val="none" w:sz="0" w:space="0" w:color="auto"/>
              </w:divBdr>
            </w:div>
            <w:div w:id="2029406381">
              <w:marLeft w:val="0"/>
              <w:marRight w:val="0"/>
              <w:marTop w:val="0"/>
              <w:marBottom w:val="0"/>
              <w:divBdr>
                <w:top w:val="none" w:sz="0" w:space="0" w:color="auto"/>
                <w:left w:val="none" w:sz="0" w:space="0" w:color="auto"/>
                <w:bottom w:val="none" w:sz="0" w:space="0" w:color="auto"/>
                <w:right w:val="none" w:sz="0" w:space="0" w:color="auto"/>
              </w:divBdr>
            </w:div>
          </w:divsChild>
        </w:div>
        <w:div w:id="1658875253">
          <w:marLeft w:val="0"/>
          <w:marRight w:val="0"/>
          <w:marTop w:val="0"/>
          <w:marBottom w:val="0"/>
          <w:divBdr>
            <w:top w:val="none" w:sz="0" w:space="0" w:color="auto"/>
            <w:left w:val="none" w:sz="0" w:space="0" w:color="auto"/>
            <w:bottom w:val="none" w:sz="0" w:space="0" w:color="auto"/>
            <w:right w:val="none" w:sz="0" w:space="0" w:color="auto"/>
          </w:divBdr>
          <w:divsChild>
            <w:div w:id="166941501">
              <w:marLeft w:val="0"/>
              <w:marRight w:val="0"/>
              <w:marTop w:val="0"/>
              <w:marBottom w:val="0"/>
              <w:divBdr>
                <w:top w:val="none" w:sz="0" w:space="0" w:color="auto"/>
                <w:left w:val="none" w:sz="0" w:space="0" w:color="auto"/>
                <w:bottom w:val="none" w:sz="0" w:space="0" w:color="auto"/>
                <w:right w:val="none" w:sz="0" w:space="0" w:color="auto"/>
              </w:divBdr>
            </w:div>
            <w:div w:id="487940926">
              <w:marLeft w:val="0"/>
              <w:marRight w:val="0"/>
              <w:marTop w:val="0"/>
              <w:marBottom w:val="0"/>
              <w:divBdr>
                <w:top w:val="none" w:sz="0" w:space="0" w:color="auto"/>
                <w:left w:val="none" w:sz="0" w:space="0" w:color="auto"/>
                <w:bottom w:val="none" w:sz="0" w:space="0" w:color="auto"/>
                <w:right w:val="none" w:sz="0" w:space="0" w:color="auto"/>
              </w:divBdr>
            </w:div>
            <w:div w:id="801462655">
              <w:marLeft w:val="0"/>
              <w:marRight w:val="0"/>
              <w:marTop w:val="0"/>
              <w:marBottom w:val="0"/>
              <w:divBdr>
                <w:top w:val="none" w:sz="0" w:space="0" w:color="auto"/>
                <w:left w:val="none" w:sz="0" w:space="0" w:color="auto"/>
                <w:bottom w:val="none" w:sz="0" w:space="0" w:color="auto"/>
                <w:right w:val="none" w:sz="0" w:space="0" w:color="auto"/>
              </w:divBdr>
            </w:div>
            <w:div w:id="889848325">
              <w:marLeft w:val="0"/>
              <w:marRight w:val="0"/>
              <w:marTop w:val="0"/>
              <w:marBottom w:val="0"/>
              <w:divBdr>
                <w:top w:val="none" w:sz="0" w:space="0" w:color="auto"/>
                <w:left w:val="none" w:sz="0" w:space="0" w:color="auto"/>
                <w:bottom w:val="none" w:sz="0" w:space="0" w:color="auto"/>
                <w:right w:val="none" w:sz="0" w:space="0" w:color="auto"/>
              </w:divBdr>
            </w:div>
            <w:div w:id="1755737042">
              <w:marLeft w:val="0"/>
              <w:marRight w:val="0"/>
              <w:marTop w:val="0"/>
              <w:marBottom w:val="0"/>
              <w:divBdr>
                <w:top w:val="none" w:sz="0" w:space="0" w:color="auto"/>
                <w:left w:val="none" w:sz="0" w:space="0" w:color="auto"/>
                <w:bottom w:val="none" w:sz="0" w:space="0" w:color="auto"/>
                <w:right w:val="none" w:sz="0" w:space="0" w:color="auto"/>
              </w:divBdr>
            </w:div>
          </w:divsChild>
        </w:div>
        <w:div w:id="1836726590">
          <w:marLeft w:val="0"/>
          <w:marRight w:val="0"/>
          <w:marTop w:val="0"/>
          <w:marBottom w:val="0"/>
          <w:divBdr>
            <w:top w:val="none" w:sz="0" w:space="0" w:color="auto"/>
            <w:left w:val="none" w:sz="0" w:space="0" w:color="auto"/>
            <w:bottom w:val="none" w:sz="0" w:space="0" w:color="auto"/>
            <w:right w:val="none" w:sz="0" w:space="0" w:color="auto"/>
          </w:divBdr>
          <w:divsChild>
            <w:div w:id="753474276">
              <w:marLeft w:val="0"/>
              <w:marRight w:val="0"/>
              <w:marTop w:val="0"/>
              <w:marBottom w:val="0"/>
              <w:divBdr>
                <w:top w:val="none" w:sz="0" w:space="0" w:color="auto"/>
                <w:left w:val="none" w:sz="0" w:space="0" w:color="auto"/>
                <w:bottom w:val="none" w:sz="0" w:space="0" w:color="auto"/>
                <w:right w:val="none" w:sz="0" w:space="0" w:color="auto"/>
              </w:divBdr>
            </w:div>
            <w:div w:id="1059019530">
              <w:marLeft w:val="0"/>
              <w:marRight w:val="0"/>
              <w:marTop w:val="0"/>
              <w:marBottom w:val="0"/>
              <w:divBdr>
                <w:top w:val="none" w:sz="0" w:space="0" w:color="auto"/>
                <w:left w:val="none" w:sz="0" w:space="0" w:color="auto"/>
                <w:bottom w:val="none" w:sz="0" w:space="0" w:color="auto"/>
                <w:right w:val="none" w:sz="0" w:space="0" w:color="auto"/>
              </w:divBdr>
            </w:div>
            <w:div w:id="1158955926">
              <w:marLeft w:val="0"/>
              <w:marRight w:val="0"/>
              <w:marTop w:val="0"/>
              <w:marBottom w:val="0"/>
              <w:divBdr>
                <w:top w:val="none" w:sz="0" w:space="0" w:color="auto"/>
                <w:left w:val="none" w:sz="0" w:space="0" w:color="auto"/>
                <w:bottom w:val="none" w:sz="0" w:space="0" w:color="auto"/>
                <w:right w:val="none" w:sz="0" w:space="0" w:color="auto"/>
              </w:divBdr>
            </w:div>
            <w:div w:id="1725518857">
              <w:marLeft w:val="0"/>
              <w:marRight w:val="0"/>
              <w:marTop w:val="0"/>
              <w:marBottom w:val="0"/>
              <w:divBdr>
                <w:top w:val="none" w:sz="0" w:space="0" w:color="auto"/>
                <w:left w:val="none" w:sz="0" w:space="0" w:color="auto"/>
                <w:bottom w:val="none" w:sz="0" w:space="0" w:color="auto"/>
                <w:right w:val="none" w:sz="0" w:space="0" w:color="auto"/>
              </w:divBdr>
            </w:div>
            <w:div w:id="2010598103">
              <w:marLeft w:val="0"/>
              <w:marRight w:val="0"/>
              <w:marTop w:val="0"/>
              <w:marBottom w:val="0"/>
              <w:divBdr>
                <w:top w:val="none" w:sz="0" w:space="0" w:color="auto"/>
                <w:left w:val="none" w:sz="0" w:space="0" w:color="auto"/>
                <w:bottom w:val="none" w:sz="0" w:space="0" w:color="auto"/>
                <w:right w:val="none" w:sz="0" w:space="0" w:color="auto"/>
              </w:divBdr>
            </w:div>
          </w:divsChild>
        </w:div>
        <w:div w:id="1918243565">
          <w:marLeft w:val="0"/>
          <w:marRight w:val="0"/>
          <w:marTop w:val="0"/>
          <w:marBottom w:val="0"/>
          <w:divBdr>
            <w:top w:val="none" w:sz="0" w:space="0" w:color="auto"/>
            <w:left w:val="none" w:sz="0" w:space="0" w:color="auto"/>
            <w:bottom w:val="none" w:sz="0" w:space="0" w:color="auto"/>
            <w:right w:val="none" w:sz="0" w:space="0" w:color="auto"/>
          </w:divBdr>
          <w:divsChild>
            <w:div w:id="522209023">
              <w:marLeft w:val="0"/>
              <w:marRight w:val="0"/>
              <w:marTop w:val="0"/>
              <w:marBottom w:val="0"/>
              <w:divBdr>
                <w:top w:val="none" w:sz="0" w:space="0" w:color="auto"/>
                <w:left w:val="none" w:sz="0" w:space="0" w:color="auto"/>
                <w:bottom w:val="none" w:sz="0" w:space="0" w:color="auto"/>
                <w:right w:val="none" w:sz="0" w:space="0" w:color="auto"/>
              </w:divBdr>
            </w:div>
            <w:div w:id="1177036558">
              <w:marLeft w:val="0"/>
              <w:marRight w:val="0"/>
              <w:marTop w:val="0"/>
              <w:marBottom w:val="0"/>
              <w:divBdr>
                <w:top w:val="none" w:sz="0" w:space="0" w:color="auto"/>
                <w:left w:val="none" w:sz="0" w:space="0" w:color="auto"/>
                <w:bottom w:val="none" w:sz="0" w:space="0" w:color="auto"/>
                <w:right w:val="none" w:sz="0" w:space="0" w:color="auto"/>
              </w:divBdr>
            </w:div>
            <w:div w:id="1376006399">
              <w:marLeft w:val="0"/>
              <w:marRight w:val="0"/>
              <w:marTop w:val="0"/>
              <w:marBottom w:val="0"/>
              <w:divBdr>
                <w:top w:val="none" w:sz="0" w:space="0" w:color="auto"/>
                <w:left w:val="none" w:sz="0" w:space="0" w:color="auto"/>
                <w:bottom w:val="none" w:sz="0" w:space="0" w:color="auto"/>
                <w:right w:val="none" w:sz="0" w:space="0" w:color="auto"/>
              </w:divBdr>
            </w:div>
            <w:div w:id="1598631622">
              <w:marLeft w:val="0"/>
              <w:marRight w:val="0"/>
              <w:marTop w:val="0"/>
              <w:marBottom w:val="0"/>
              <w:divBdr>
                <w:top w:val="none" w:sz="0" w:space="0" w:color="auto"/>
                <w:left w:val="none" w:sz="0" w:space="0" w:color="auto"/>
                <w:bottom w:val="none" w:sz="0" w:space="0" w:color="auto"/>
                <w:right w:val="none" w:sz="0" w:space="0" w:color="auto"/>
              </w:divBdr>
            </w:div>
            <w:div w:id="2041125185">
              <w:marLeft w:val="0"/>
              <w:marRight w:val="0"/>
              <w:marTop w:val="0"/>
              <w:marBottom w:val="0"/>
              <w:divBdr>
                <w:top w:val="none" w:sz="0" w:space="0" w:color="auto"/>
                <w:left w:val="none" w:sz="0" w:space="0" w:color="auto"/>
                <w:bottom w:val="none" w:sz="0" w:space="0" w:color="auto"/>
                <w:right w:val="none" w:sz="0" w:space="0" w:color="auto"/>
              </w:divBdr>
            </w:div>
          </w:divsChild>
        </w:div>
        <w:div w:id="1994020825">
          <w:marLeft w:val="0"/>
          <w:marRight w:val="0"/>
          <w:marTop w:val="0"/>
          <w:marBottom w:val="0"/>
          <w:divBdr>
            <w:top w:val="none" w:sz="0" w:space="0" w:color="auto"/>
            <w:left w:val="none" w:sz="0" w:space="0" w:color="auto"/>
            <w:bottom w:val="none" w:sz="0" w:space="0" w:color="auto"/>
            <w:right w:val="none" w:sz="0" w:space="0" w:color="auto"/>
          </w:divBdr>
          <w:divsChild>
            <w:div w:id="421684613">
              <w:marLeft w:val="0"/>
              <w:marRight w:val="0"/>
              <w:marTop w:val="0"/>
              <w:marBottom w:val="0"/>
              <w:divBdr>
                <w:top w:val="none" w:sz="0" w:space="0" w:color="auto"/>
                <w:left w:val="none" w:sz="0" w:space="0" w:color="auto"/>
                <w:bottom w:val="none" w:sz="0" w:space="0" w:color="auto"/>
                <w:right w:val="none" w:sz="0" w:space="0" w:color="auto"/>
              </w:divBdr>
            </w:div>
            <w:div w:id="598757108">
              <w:marLeft w:val="0"/>
              <w:marRight w:val="0"/>
              <w:marTop w:val="0"/>
              <w:marBottom w:val="0"/>
              <w:divBdr>
                <w:top w:val="none" w:sz="0" w:space="0" w:color="auto"/>
                <w:left w:val="none" w:sz="0" w:space="0" w:color="auto"/>
                <w:bottom w:val="none" w:sz="0" w:space="0" w:color="auto"/>
                <w:right w:val="none" w:sz="0" w:space="0" w:color="auto"/>
              </w:divBdr>
            </w:div>
            <w:div w:id="956185052">
              <w:marLeft w:val="0"/>
              <w:marRight w:val="0"/>
              <w:marTop w:val="0"/>
              <w:marBottom w:val="0"/>
              <w:divBdr>
                <w:top w:val="none" w:sz="0" w:space="0" w:color="auto"/>
                <w:left w:val="none" w:sz="0" w:space="0" w:color="auto"/>
                <w:bottom w:val="none" w:sz="0" w:space="0" w:color="auto"/>
                <w:right w:val="none" w:sz="0" w:space="0" w:color="auto"/>
              </w:divBdr>
            </w:div>
            <w:div w:id="1169638272">
              <w:marLeft w:val="0"/>
              <w:marRight w:val="0"/>
              <w:marTop w:val="0"/>
              <w:marBottom w:val="0"/>
              <w:divBdr>
                <w:top w:val="none" w:sz="0" w:space="0" w:color="auto"/>
                <w:left w:val="none" w:sz="0" w:space="0" w:color="auto"/>
                <w:bottom w:val="none" w:sz="0" w:space="0" w:color="auto"/>
                <w:right w:val="none" w:sz="0" w:space="0" w:color="auto"/>
              </w:divBdr>
            </w:div>
            <w:div w:id="1427270731">
              <w:marLeft w:val="0"/>
              <w:marRight w:val="0"/>
              <w:marTop w:val="0"/>
              <w:marBottom w:val="0"/>
              <w:divBdr>
                <w:top w:val="none" w:sz="0" w:space="0" w:color="auto"/>
                <w:left w:val="none" w:sz="0" w:space="0" w:color="auto"/>
                <w:bottom w:val="none" w:sz="0" w:space="0" w:color="auto"/>
                <w:right w:val="none" w:sz="0" w:space="0" w:color="auto"/>
              </w:divBdr>
            </w:div>
          </w:divsChild>
        </w:div>
        <w:div w:id="2009014976">
          <w:marLeft w:val="0"/>
          <w:marRight w:val="0"/>
          <w:marTop w:val="0"/>
          <w:marBottom w:val="0"/>
          <w:divBdr>
            <w:top w:val="none" w:sz="0" w:space="0" w:color="auto"/>
            <w:left w:val="none" w:sz="0" w:space="0" w:color="auto"/>
            <w:bottom w:val="none" w:sz="0" w:space="0" w:color="auto"/>
            <w:right w:val="none" w:sz="0" w:space="0" w:color="auto"/>
          </w:divBdr>
          <w:divsChild>
            <w:div w:id="821627080">
              <w:marLeft w:val="0"/>
              <w:marRight w:val="0"/>
              <w:marTop w:val="0"/>
              <w:marBottom w:val="0"/>
              <w:divBdr>
                <w:top w:val="none" w:sz="0" w:space="0" w:color="auto"/>
                <w:left w:val="none" w:sz="0" w:space="0" w:color="auto"/>
                <w:bottom w:val="none" w:sz="0" w:space="0" w:color="auto"/>
                <w:right w:val="none" w:sz="0" w:space="0" w:color="auto"/>
              </w:divBdr>
            </w:div>
            <w:div w:id="913781746">
              <w:marLeft w:val="0"/>
              <w:marRight w:val="0"/>
              <w:marTop w:val="0"/>
              <w:marBottom w:val="0"/>
              <w:divBdr>
                <w:top w:val="none" w:sz="0" w:space="0" w:color="auto"/>
                <w:left w:val="none" w:sz="0" w:space="0" w:color="auto"/>
                <w:bottom w:val="none" w:sz="0" w:space="0" w:color="auto"/>
                <w:right w:val="none" w:sz="0" w:space="0" w:color="auto"/>
              </w:divBdr>
            </w:div>
            <w:div w:id="1123578574">
              <w:marLeft w:val="0"/>
              <w:marRight w:val="0"/>
              <w:marTop w:val="0"/>
              <w:marBottom w:val="0"/>
              <w:divBdr>
                <w:top w:val="none" w:sz="0" w:space="0" w:color="auto"/>
                <w:left w:val="none" w:sz="0" w:space="0" w:color="auto"/>
                <w:bottom w:val="none" w:sz="0" w:space="0" w:color="auto"/>
                <w:right w:val="none" w:sz="0" w:space="0" w:color="auto"/>
              </w:divBdr>
            </w:div>
            <w:div w:id="1700427009">
              <w:marLeft w:val="0"/>
              <w:marRight w:val="0"/>
              <w:marTop w:val="0"/>
              <w:marBottom w:val="0"/>
              <w:divBdr>
                <w:top w:val="none" w:sz="0" w:space="0" w:color="auto"/>
                <w:left w:val="none" w:sz="0" w:space="0" w:color="auto"/>
                <w:bottom w:val="none" w:sz="0" w:space="0" w:color="auto"/>
                <w:right w:val="none" w:sz="0" w:space="0" w:color="auto"/>
              </w:divBdr>
            </w:div>
            <w:div w:id="1979651718">
              <w:marLeft w:val="0"/>
              <w:marRight w:val="0"/>
              <w:marTop w:val="0"/>
              <w:marBottom w:val="0"/>
              <w:divBdr>
                <w:top w:val="none" w:sz="0" w:space="0" w:color="auto"/>
                <w:left w:val="none" w:sz="0" w:space="0" w:color="auto"/>
                <w:bottom w:val="none" w:sz="0" w:space="0" w:color="auto"/>
                <w:right w:val="none" w:sz="0" w:space="0" w:color="auto"/>
              </w:divBdr>
            </w:div>
          </w:divsChild>
        </w:div>
        <w:div w:id="2021155096">
          <w:marLeft w:val="0"/>
          <w:marRight w:val="0"/>
          <w:marTop w:val="0"/>
          <w:marBottom w:val="0"/>
          <w:divBdr>
            <w:top w:val="none" w:sz="0" w:space="0" w:color="auto"/>
            <w:left w:val="none" w:sz="0" w:space="0" w:color="auto"/>
            <w:bottom w:val="none" w:sz="0" w:space="0" w:color="auto"/>
            <w:right w:val="none" w:sz="0" w:space="0" w:color="auto"/>
          </w:divBdr>
          <w:divsChild>
            <w:div w:id="164563918">
              <w:marLeft w:val="0"/>
              <w:marRight w:val="0"/>
              <w:marTop w:val="0"/>
              <w:marBottom w:val="0"/>
              <w:divBdr>
                <w:top w:val="none" w:sz="0" w:space="0" w:color="auto"/>
                <w:left w:val="none" w:sz="0" w:space="0" w:color="auto"/>
                <w:bottom w:val="none" w:sz="0" w:space="0" w:color="auto"/>
                <w:right w:val="none" w:sz="0" w:space="0" w:color="auto"/>
              </w:divBdr>
            </w:div>
            <w:div w:id="295333202">
              <w:marLeft w:val="0"/>
              <w:marRight w:val="0"/>
              <w:marTop w:val="0"/>
              <w:marBottom w:val="0"/>
              <w:divBdr>
                <w:top w:val="none" w:sz="0" w:space="0" w:color="auto"/>
                <w:left w:val="none" w:sz="0" w:space="0" w:color="auto"/>
                <w:bottom w:val="none" w:sz="0" w:space="0" w:color="auto"/>
                <w:right w:val="none" w:sz="0" w:space="0" w:color="auto"/>
              </w:divBdr>
            </w:div>
            <w:div w:id="550114580">
              <w:marLeft w:val="0"/>
              <w:marRight w:val="0"/>
              <w:marTop w:val="0"/>
              <w:marBottom w:val="0"/>
              <w:divBdr>
                <w:top w:val="none" w:sz="0" w:space="0" w:color="auto"/>
                <w:left w:val="none" w:sz="0" w:space="0" w:color="auto"/>
                <w:bottom w:val="none" w:sz="0" w:space="0" w:color="auto"/>
                <w:right w:val="none" w:sz="0" w:space="0" w:color="auto"/>
              </w:divBdr>
            </w:div>
            <w:div w:id="1960992440">
              <w:marLeft w:val="0"/>
              <w:marRight w:val="0"/>
              <w:marTop w:val="0"/>
              <w:marBottom w:val="0"/>
              <w:divBdr>
                <w:top w:val="none" w:sz="0" w:space="0" w:color="auto"/>
                <w:left w:val="none" w:sz="0" w:space="0" w:color="auto"/>
                <w:bottom w:val="none" w:sz="0" w:space="0" w:color="auto"/>
                <w:right w:val="none" w:sz="0" w:space="0" w:color="auto"/>
              </w:divBdr>
            </w:div>
            <w:div w:id="1998914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102565">
      <w:bodyDiv w:val="1"/>
      <w:marLeft w:val="0"/>
      <w:marRight w:val="0"/>
      <w:marTop w:val="0"/>
      <w:marBottom w:val="0"/>
      <w:divBdr>
        <w:top w:val="none" w:sz="0" w:space="0" w:color="auto"/>
        <w:left w:val="none" w:sz="0" w:space="0" w:color="auto"/>
        <w:bottom w:val="none" w:sz="0" w:space="0" w:color="auto"/>
        <w:right w:val="none" w:sz="0" w:space="0" w:color="auto"/>
      </w:divBdr>
      <w:divsChild>
        <w:div w:id="1225138884">
          <w:marLeft w:val="0"/>
          <w:marRight w:val="0"/>
          <w:marTop w:val="0"/>
          <w:marBottom w:val="0"/>
          <w:divBdr>
            <w:top w:val="none" w:sz="0" w:space="0" w:color="auto"/>
            <w:left w:val="none" w:sz="0" w:space="0" w:color="auto"/>
            <w:bottom w:val="none" w:sz="0" w:space="0" w:color="auto"/>
            <w:right w:val="none" w:sz="0" w:space="0" w:color="auto"/>
          </w:divBdr>
        </w:div>
        <w:div w:id="1435133548">
          <w:marLeft w:val="0"/>
          <w:marRight w:val="0"/>
          <w:marTop w:val="0"/>
          <w:marBottom w:val="0"/>
          <w:divBdr>
            <w:top w:val="single" w:sz="2" w:space="0" w:color="E3E3E3"/>
            <w:left w:val="single" w:sz="2" w:space="0" w:color="E3E3E3"/>
            <w:bottom w:val="single" w:sz="2" w:space="0" w:color="E3E3E3"/>
            <w:right w:val="single" w:sz="2" w:space="0" w:color="E3E3E3"/>
          </w:divBdr>
          <w:divsChild>
            <w:div w:id="1921981004">
              <w:marLeft w:val="0"/>
              <w:marRight w:val="0"/>
              <w:marTop w:val="0"/>
              <w:marBottom w:val="0"/>
              <w:divBdr>
                <w:top w:val="single" w:sz="2" w:space="0" w:color="E3E3E3"/>
                <w:left w:val="single" w:sz="2" w:space="0" w:color="E3E3E3"/>
                <w:bottom w:val="single" w:sz="2" w:space="0" w:color="E3E3E3"/>
                <w:right w:val="single" w:sz="2" w:space="0" w:color="E3E3E3"/>
              </w:divBdr>
              <w:divsChild>
                <w:div w:id="1271739532">
                  <w:marLeft w:val="0"/>
                  <w:marRight w:val="0"/>
                  <w:marTop w:val="0"/>
                  <w:marBottom w:val="0"/>
                  <w:divBdr>
                    <w:top w:val="single" w:sz="2" w:space="0" w:color="E3E3E3"/>
                    <w:left w:val="single" w:sz="2" w:space="0" w:color="E3E3E3"/>
                    <w:bottom w:val="single" w:sz="2" w:space="0" w:color="E3E3E3"/>
                    <w:right w:val="single" w:sz="2" w:space="0" w:color="E3E3E3"/>
                  </w:divBdr>
                  <w:divsChild>
                    <w:div w:id="1628120599">
                      <w:marLeft w:val="0"/>
                      <w:marRight w:val="0"/>
                      <w:marTop w:val="0"/>
                      <w:marBottom w:val="0"/>
                      <w:divBdr>
                        <w:top w:val="single" w:sz="2" w:space="0" w:color="E3E3E3"/>
                        <w:left w:val="single" w:sz="2" w:space="0" w:color="E3E3E3"/>
                        <w:bottom w:val="single" w:sz="2" w:space="0" w:color="E3E3E3"/>
                        <w:right w:val="single" w:sz="2" w:space="0" w:color="E3E3E3"/>
                      </w:divBdr>
                      <w:divsChild>
                        <w:div w:id="1292638606">
                          <w:marLeft w:val="0"/>
                          <w:marRight w:val="0"/>
                          <w:marTop w:val="0"/>
                          <w:marBottom w:val="0"/>
                          <w:divBdr>
                            <w:top w:val="single" w:sz="2" w:space="0" w:color="E3E3E3"/>
                            <w:left w:val="single" w:sz="2" w:space="0" w:color="E3E3E3"/>
                            <w:bottom w:val="single" w:sz="2" w:space="0" w:color="E3E3E3"/>
                            <w:right w:val="single" w:sz="2" w:space="0" w:color="E3E3E3"/>
                          </w:divBdr>
                          <w:divsChild>
                            <w:div w:id="360478774">
                              <w:marLeft w:val="0"/>
                              <w:marRight w:val="0"/>
                              <w:marTop w:val="100"/>
                              <w:marBottom w:val="100"/>
                              <w:divBdr>
                                <w:top w:val="single" w:sz="2" w:space="0" w:color="E3E3E3"/>
                                <w:left w:val="single" w:sz="2" w:space="0" w:color="E3E3E3"/>
                                <w:bottom w:val="single" w:sz="2" w:space="0" w:color="E3E3E3"/>
                                <w:right w:val="single" w:sz="2" w:space="0" w:color="E3E3E3"/>
                              </w:divBdr>
                              <w:divsChild>
                                <w:div w:id="35280439">
                                  <w:marLeft w:val="0"/>
                                  <w:marRight w:val="0"/>
                                  <w:marTop w:val="0"/>
                                  <w:marBottom w:val="0"/>
                                  <w:divBdr>
                                    <w:top w:val="single" w:sz="2" w:space="0" w:color="E3E3E3"/>
                                    <w:left w:val="single" w:sz="2" w:space="0" w:color="E3E3E3"/>
                                    <w:bottom w:val="single" w:sz="2" w:space="0" w:color="E3E3E3"/>
                                    <w:right w:val="single" w:sz="2" w:space="0" w:color="E3E3E3"/>
                                  </w:divBdr>
                                  <w:divsChild>
                                    <w:div w:id="837385972">
                                      <w:marLeft w:val="0"/>
                                      <w:marRight w:val="0"/>
                                      <w:marTop w:val="0"/>
                                      <w:marBottom w:val="0"/>
                                      <w:divBdr>
                                        <w:top w:val="single" w:sz="2" w:space="0" w:color="E3E3E3"/>
                                        <w:left w:val="single" w:sz="2" w:space="0" w:color="E3E3E3"/>
                                        <w:bottom w:val="single" w:sz="2" w:space="0" w:color="E3E3E3"/>
                                        <w:right w:val="single" w:sz="2" w:space="0" w:color="E3E3E3"/>
                                      </w:divBdr>
                                      <w:divsChild>
                                        <w:div w:id="1265914613">
                                          <w:marLeft w:val="0"/>
                                          <w:marRight w:val="0"/>
                                          <w:marTop w:val="0"/>
                                          <w:marBottom w:val="0"/>
                                          <w:divBdr>
                                            <w:top w:val="single" w:sz="2" w:space="0" w:color="E3E3E3"/>
                                            <w:left w:val="single" w:sz="2" w:space="0" w:color="E3E3E3"/>
                                            <w:bottom w:val="single" w:sz="2" w:space="0" w:color="E3E3E3"/>
                                            <w:right w:val="single" w:sz="2" w:space="0" w:color="E3E3E3"/>
                                          </w:divBdr>
                                          <w:divsChild>
                                            <w:div w:id="923146764">
                                              <w:marLeft w:val="0"/>
                                              <w:marRight w:val="0"/>
                                              <w:marTop w:val="0"/>
                                              <w:marBottom w:val="0"/>
                                              <w:divBdr>
                                                <w:top w:val="single" w:sz="2" w:space="0" w:color="E3E3E3"/>
                                                <w:left w:val="single" w:sz="2" w:space="0" w:color="E3E3E3"/>
                                                <w:bottom w:val="single" w:sz="2" w:space="0" w:color="E3E3E3"/>
                                                <w:right w:val="single" w:sz="2" w:space="0" w:color="E3E3E3"/>
                                              </w:divBdr>
                                              <w:divsChild>
                                                <w:div w:id="247346154">
                                                  <w:marLeft w:val="0"/>
                                                  <w:marRight w:val="0"/>
                                                  <w:marTop w:val="0"/>
                                                  <w:marBottom w:val="0"/>
                                                  <w:divBdr>
                                                    <w:top w:val="single" w:sz="2" w:space="0" w:color="E3E3E3"/>
                                                    <w:left w:val="single" w:sz="2" w:space="0" w:color="E3E3E3"/>
                                                    <w:bottom w:val="single" w:sz="2" w:space="0" w:color="E3E3E3"/>
                                                    <w:right w:val="single" w:sz="2" w:space="0" w:color="E3E3E3"/>
                                                  </w:divBdr>
                                                  <w:divsChild>
                                                    <w:div w:id="3212057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75588402">
      <w:bodyDiv w:val="1"/>
      <w:marLeft w:val="0"/>
      <w:marRight w:val="0"/>
      <w:marTop w:val="0"/>
      <w:marBottom w:val="0"/>
      <w:divBdr>
        <w:top w:val="none" w:sz="0" w:space="0" w:color="auto"/>
        <w:left w:val="none" w:sz="0" w:space="0" w:color="auto"/>
        <w:bottom w:val="none" w:sz="0" w:space="0" w:color="auto"/>
        <w:right w:val="none" w:sz="0" w:space="0" w:color="auto"/>
      </w:divBdr>
      <w:divsChild>
        <w:div w:id="1536192321">
          <w:marLeft w:val="0"/>
          <w:marRight w:val="0"/>
          <w:marTop w:val="0"/>
          <w:marBottom w:val="0"/>
          <w:divBdr>
            <w:top w:val="single" w:sz="2" w:space="0" w:color="E3E3E3"/>
            <w:left w:val="single" w:sz="2" w:space="0" w:color="E3E3E3"/>
            <w:bottom w:val="single" w:sz="2" w:space="0" w:color="E3E3E3"/>
            <w:right w:val="single" w:sz="2" w:space="0" w:color="E3E3E3"/>
          </w:divBdr>
          <w:divsChild>
            <w:div w:id="1443694438">
              <w:marLeft w:val="0"/>
              <w:marRight w:val="0"/>
              <w:marTop w:val="0"/>
              <w:marBottom w:val="0"/>
              <w:divBdr>
                <w:top w:val="single" w:sz="2" w:space="0" w:color="E3E3E3"/>
                <w:left w:val="single" w:sz="2" w:space="0" w:color="E3E3E3"/>
                <w:bottom w:val="single" w:sz="2" w:space="0" w:color="E3E3E3"/>
                <w:right w:val="single" w:sz="2" w:space="0" w:color="E3E3E3"/>
              </w:divBdr>
              <w:divsChild>
                <w:div w:id="1649824626">
                  <w:marLeft w:val="0"/>
                  <w:marRight w:val="0"/>
                  <w:marTop w:val="0"/>
                  <w:marBottom w:val="0"/>
                  <w:divBdr>
                    <w:top w:val="single" w:sz="2" w:space="0" w:color="E3E3E3"/>
                    <w:left w:val="single" w:sz="2" w:space="0" w:color="E3E3E3"/>
                    <w:bottom w:val="single" w:sz="2" w:space="0" w:color="E3E3E3"/>
                    <w:right w:val="single" w:sz="2" w:space="0" w:color="E3E3E3"/>
                  </w:divBdr>
                  <w:divsChild>
                    <w:div w:id="2031950599">
                      <w:marLeft w:val="0"/>
                      <w:marRight w:val="0"/>
                      <w:marTop w:val="0"/>
                      <w:marBottom w:val="0"/>
                      <w:divBdr>
                        <w:top w:val="single" w:sz="2" w:space="0" w:color="E3E3E3"/>
                        <w:left w:val="single" w:sz="2" w:space="0" w:color="E3E3E3"/>
                        <w:bottom w:val="single" w:sz="2" w:space="0" w:color="E3E3E3"/>
                        <w:right w:val="single" w:sz="2" w:space="0" w:color="E3E3E3"/>
                      </w:divBdr>
                      <w:divsChild>
                        <w:div w:id="1738014936">
                          <w:marLeft w:val="0"/>
                          <w:marRight w:val="0"/>
                          <w:marTop w:val="0"/>
                          <w:marBottom w:val="0"/>
                          <w:divBdr>
                            <w:top w:val="single" w:sz="2" w:space="0" w:color="E3E3E3"/>
                            <w:left w:val="single" w:sz="2" w:space="0" w:color="E3E3E3"/>
                            <w:bottom w:val="single" w:sz="2" w:space="0" w:color="E3E3E3"/>
                            <w:right w:val="single" w:sz="2" w:space="0" w:color="E3E3E3"/>
                          </w:divBdr>
                          <w:divsChild>
                            <w:div w:id="1548957402">
                              <w:marLeft w:val="0"/>
                              <w:marRight w:val="0"/>
                              <w:marTop w:val="0"/>
                              <w:marBottom w:val="0"/>
                              <w:divBdr>
                                <w:top w:val="single" w:sz="2" w:space="0" w:color="E3E3E3"/>
                                <w:left w:val="single" w:sz="2" w:space="0" w:color="E3E3E3"/>
                                <w:bottom w:val="single" w:sz="2" w:space="0" w:color="E3E3E3"/>
                                <w:right w:val="single" w:sz="2" w:space="0" w:color="E3E3E3"/>
                              </w:divBdr>
                              <w:divsChild>
                                <w:div w:id="725450576">
                                  <w:marLeft w:val="0"/>
                                  <w:marRight w:val="0"/>
                                  <w:marTop w:val="100"/>
                                  <w:marBottom w:val="100"/>
                                  <w:divBdr>
                                    <w:top w:val="single" w:sz="2" w:space="0" w:color="E3E3E3"/>
                                    <w:left w:val="single" w:sz="2" w:space="0" w:color="E3E3E3"/>
                                    <w:bottom w:val="single" w:sz="2" w:space="0" w:color="E3E3E3"/>
                                    <w:right w:val="single" w:sz="2" w:space="0" w:color="E3E3E3"/>
                                  </w:divBdr>
                                  <w:divsChild>
                                    <w:div w:id="1262298119">
                                      <w:marLeft w:val="0"/>
                                      <w:marRight w:val="0"/>
                                      <w:marTop w:val="0"/>
                                      <w:marBottom w:val="0"/>
                                      <w:divBdr>
                                        <w:top w:val="single" w:sz="2" w:space="0" w:color="E3E3E3"/>
                                        <w:left w:val="single" w:sz="2" w:space="0" w:color="E3E3E3"/>
                                        <w:bottom w:val="single" w:sz="2" w:space="0" w:color="E3E3E3"/>
                                        <w:right w:val="single" w:sz="2" w:space="0" w:color="E3E3E3"/>
                                      </w:divBdr>
                                      <w:divsChild>
                                        <w:div w:id="1491291560">
                                          <w:marLeft w:val="0"/>
                                          <w:marRight w:val="0"/>
                                          <w:marTop w:val="0"/>
                                          <w:marBottom w:val="0"/>
                                          <w:divBdr>
                                            <w:top w:val="single" w:sz="2" w:space="0" w:color="E3E3E3"/>
                                            <w:left w:val="single" w:sz="2" w:space="0" w:color="E3E3E3"/>
                                            <w:bottom w:val="single" w:sz="2" w:space="0" w:color="E3E3E3"/>
                                            <w:right w:val="single" w:sz="2" w:space="0" w:color="E3E3E3"/>
                                          </w:divBdr>
                                          <w:divsChild>
                                            <w:div w:id="1871648211">
                                              <w:marLeft w:val="0"/>
                                              <w:marRight w:val="0"/>
                                              <w:marTop w:val="0"/>
                                              <w:marBottom w:val="0"/>
                                              <w:divBdr>
                                                <w:top w:val="single" w:sz="2" w:space="0" w:color="E3E3E3"/>
                                                <w:left w:val="single" w:sz="2" w:space="0" w:color="E3E3E3"/>
                                                <w:bottom w:val="single" w:sz="2" w:space="0" w:color="E3E3E3"/>
                                                <w:right w:val="single" w:sz="2" w:space="0" w:color="E3E3E3"/>
                                              </w:divBdr>
                                              <w:divsChild>
                                                <w:div w:id="1752897157">
                                                  <w:marLeft w:val="0"/>
                                                  <w:marRight w:val="0"/>
                                                  <w:marTop w:val="0"/>
                                                  <w:marBottom w:val="0"/>
                                                  <w:divBdr>
                                                    <w:top w:val="single" w:sz="2" w:space="0" w:color="E3E3E3"/>
                                                    <w:left w:val="single" w:sz="2" w:space="0" w:color="E3E3E3"/>
                                                    <w:bottom w:val="single" w:sz="2" w:space="0" w:color="E3E3E3"/>
                                                    <w:right w:val="single" w:sz="2" w:space="0" w:color="E3E3E3"/>
                                                  </w:divBdr>
                                                  <w:divsChild>
                                                    <w:div w:id="1916234108">
                                                      <w:marLeft w:val="0"/>
                                                      <w:marRight w:val="0"/>
                                                      <w:marTop w:val="0"/>
                                                      <w:marBottom w:val="0"/>
                                                      <w:divBdr>
                                                        <w:top w:val="single" w:sz="2" w:space="0" w:color="E3E3E3"/>
                                                        <w:left w:val="single" w:sz="2" w:space="0" w:color="E3E3E3"/>
                                                        <w:bottom w:val="single" w:sz="2" w:space="0" w:color="E3E3E3"/>
                                                        <w:right w:val="single" w:sz="2" w:space="0" w:color="E3E3E3"/>
                                                      </w:divBdr>
                                                      <w:divsChild>
                                                        <w:div w:id="165996358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77287779">
          <w:marLeft w:val="0"/>
          <w:marRight w:val="0"/>
          <w:marTop w:val="0"/>
          <w:marBottom w:val="0"/>
          <w:divBdr>
            <w:top w:val="none" w:sz="0" w:space="0" w:color="auto"/>
            <w:left w:val="none" w:sz="0" w:space="0" w:color="auto"/>
            <w:bottom w:val="none" w:sz="0" w:space="0" w:color="auto"/>
            <w:right w:val="none" w:sz="0" w:space="0" w:color="auto"/>
          </w:divBdr>
        </w:div>
      </w:divsChild>
    </w:div>
    <w:div w:id="1178808219">
      <w:bodyDiv w:val="1"/>
      <w:marLeft w:val="0"/>
      <w:marRight w:val="0"/>
      <w:marTop w:val="0"/>
      <w:marBottom w:val="0"/>
      <w:divBdr>
        <w:top w:val="none" w:sz="0" w:space="0" w:color="auto"/>
        <w:left w:val="none" w:sz="0" w:space="0" w:color="auto"/>
        <w:bottom w:val="none" w:sz="0" w:space="0" w:color="auto"/>
        <w:right w:val="none" w:sz="0" w:space="0" w:color="auto"/>
      </w:divBdr>
    </w:div>
    <w:div w:id="1235318960">
      <w:bodyDiv w:val="1"/>
      <w:marLeft w:val="0"/>
      <w:marRight w:val="0"/>
      <w:marTop w:val="0"/>
      <w:marBottom w:val="0"/>
      <w:divBdr>
        <w:top w:val="none" w:sz="0" w:space="0" w:color="auto"/>
        <w:left w:val="none" w:sz="0" w:space="0" w:color="auto"/>
        <w:bottom w:val="none" w:sz="0" w:space="0" w:color="auto"/>
        <w:right w:val="none" w:sz="0" w:space="0" w:color="auto"/>
      </w:divBdr>
    </w:div>
    <w:div w:id="1238519632">
      <w:bodyDiv w:val="1"/>
      <w:marLeft w:val="0"/>
      <w:marRight w:val="0"/>
      <w:marTop w:val="0"/>
      <w:marBottom w:val="0"/>
      <w:divBdr>
        <w:top w:val="none" w:sz="0" w:space="0" w:color="auto"/>
        <w:left w:val="none" w:sz="0" w:space="0" w:color="auto"/>
        <w:bottom w:val="none" w:sz="0" w:space="0" w:color="auto"/>
        <w:right w:val="none" w:sz="0" w:space="0" w:color="auto"/>
      </w:divBdr>
    </w:div>
    <w:div w:id="1527212831">
      <w:bodyDiv w:val="1"/>
      <w:marLeft w:val="0"/>
      <w:marRight w:val="0"/>
      <w:marTop w:val="0"/>
      <w:marBottom w:val="0"/>
      <w:divBdr>
        <w:top w:val="none" w:sz="0" w:space="0" w:color="auto"/>
        <w:left w:val="none" w:sz="0" w:space="0" w:color="auto"/>
        <w:bottom w:val="none" w:sz="0" w:space="0" w:color="auto"/>
        <w:right w:val="none" w:sz="0" w:space="0" w:color="auto"/>
      </w:divBdr>
      <w:divsChild>
        <w:div w:id="684096913">
          <w:marLeft w:val="0"/>
          <w:marRight w:val="0"/>
          <w:marTop w:val="0"/>
          <w:marBottom w:val="0"/>
          <w:divBdr>
            <w:top w:val="none" w:sz="0" w:space="0" w:color="auto"/>
            <w:left w:val="none" w:sz="0" w:space="0" w:color="auto"/>
            <w:bottom w:val="none" w:sz="0" w:space="0" w:color="auto"/>
            <w:right w:val="none" w:sz="0" w:space="0" w:color="auto"/>
          </w:divBdr>
        </w:div>
        <w:div w:id="1725790801">
          <w:marLeft w:val="0"/>
          <w:marRight w:val="0"/>
          <w:marTop w:val="0"/>
          <w:marBottom w:val="0"/>
          <w:divBdr>
            <w:top w:val="single" w:sz="2" w:space="0" w:color="E3E3E3"/>
            <w:left w:val="single" w:sz="2" w:space="0" w:color="E3E3E3"/>
            <w:bottom w:val="single" w:sz="2" w:space="0" w:color="E3E3E3"/>
            <w:right w:val="single" w:sz="2" w:space="0" w:color="E3E3E3"/>
          </w:divBdr>
          <w:divsChild>
            <w:div w:id="1256473751">
              <w:marLeft w:val="0"/>
              <w:marRight w:val="0"/>
              <w:marTop w:val="0"/>
              <w:marBottom w:val="0"/>
              <w:divBdr>
                <w:top w:val="single" w:sz="2" w:space="0" w:color="E3E3E3"/>
                <w:left w:val="single" w:sz="2" w:space="0" w:color="E3E3E3"/>
                <w:bottom w:val="single" w:sz="2" w:space="0" w:color="E3E3E3"/>
                <w:right w:val="single" w:sz="2" w:space="0" w:color="E3E3E3"/>
              </w:divBdr>
              <w:divsChild>
                <w:div w:id="1616062392">
                  <w:marLeft w:val="0"/>
                  <w:marRight w:val="0"/>
                  <w:marTop w:val="0"/>
                  <w:marBottom w:val="0"/>
                  <w:divBdr>
                    <w:top w:val="single" w:sz="2" w:space="0" w:color="E3E3E3"/>
                    <w:left w:val="single" w:sz="2" w:space="0" w:color="E3E3E3"/>
                    <w:bottom w:val="single" w:sz="2" w:space="0" w:color="E3E3E3"/>
                    <w:right w:val="single" w:sz="2" w:space="0" w:color="E3E3E3"/>
                  </w:divBdr>
                  <w:divsChild>
                    <w:div w:id="1723215961">
                      <w:marLeft w:val="0"/>
                      <w:marRight w:val="0"/>
                      <w:marTop w:val="0"/>
                      <w:marBottom w:val="0"/>
                      <w:divBdr>
                        <w:top w:val="single" w:sz="2" w:space="0" w:color="E3E3E3"/>
                        <w:left w:val="single" w:sz="2" w:space="0" w:color="E3E3E3"/>
                        <w:bottom w:val="single" w:sz="2" w:space="0" w:color="E3E3E3"/>
                        <w:right w:val="single" w:sz="2" w:space="0" w:color="E3E3E3"/>
                      </w:divBdr>
                      <w:divsChild>
                        <w:div w:id="437137704">
                          <w:marLeft w:val="0"/>
                          <w:marRight w:val="0"/>
                          <w:marTop w:val="0"/>
                          <w:marBottom w:val="0"/>
                          <w:divBdr>
                            <w:top w:val="single" w:sz="2" w:space="0" w:color="E3E3E3"/>
                            <w:left w:val="single" w:sz="2" w:space="0" w:color="E3E3E3"/>
                            <w:bottom w:val="single" w:sz="2" w:space="0" w:color="E3E3E3"/>
                            <w:right w:val="single" w:sz="2" w:space="0" w:color="E3E3E3"/>
                          </w:divBdr>
                          <w:divsChild>
                            <w:div w:id="1875925659">
                              <w:marLeft w:val="0"/>
                              <w:marRight w:val="0"/>
                              <w:marTop w:val="100"/>
                              <w:marBottom w:val="100"/>
                              <w:divBdr>
                                <w:top w:val="single" w:sz="2" w:space="0" w:color="E3E3E3"/>
                                <w:left w:val="single" w:sz="2" w:space="0" w:color="E3E3E3"/>
                                <w:bottom w:val="single" w:sz="2" w:space="0" w:color="E3E3E3"/>
                                <w:right w:val="single" w:sz="2" w:space="0" w:color="E3E3E3"/>
                              </w:divBdr>
                              <w:divsChild>
                                <w:div w:id="2038500139">
                                  <w:marLeft w:val="0"/>
                                  <w:marRight w:val="0"/>
                                  <w:marTop w:val="0"/>
                                  <w:marBottom w:val="0"/>
                                  <w:divBdr>
                                    <w:top w:val="single" w:sz="2" w:space="0" w:color="E3E3E3"/>
                                    <w:left w:val="single" w:sz="2" w:space="0" w:color="E3E3E3"/>
                                    <w:bottom w:val="single" w:sz="2" w:space="0" w:color="E3E3E3"/>
                                    <w:right w:val="single" w:sz="2" w:space="0" w:color="E3E3E3"/>
                                  </w:divBdr>
                                  <w:divsChild>
                                    <w:div w:id="1748381182">
                                      <w:marLeft w:val="0"/>
                                      <w:marRight w:val="0"/>
                                      <w:marTop w:val="0"/>
                                      <w:marBottom w:val="0"/>
                                      <w:divBdr>
                                        <w:top w:val="single" w:sz="2" w:space="0" w:color="E3E3E3"/>
                                        <w:left w:val="single" w:sz="2" w:space="0" w:color="E3E3E3"/>
                                        <w:bottom w:val="single" w:sz="2" w:space="0" w:color="E3E3E3"/>
                                        <w:right w:val="single" w:sz="2" w:space="0" w:color="E3E3E3"/>
                                      </w:divBdr>
                                      <w:divsChild>
                                        <w:div w:id="762452496">
                                          <w:marLeft w:val="0"/>
                                          <w:marRight w:val="0"/>
                                          <w:marTop w:val="0"/>
                                          <w:marBottom w:val="0"/>
                                          <w:divBdr>
                                            <w:top w:val="single" w:sz="2" w:space="0" w:color="E3E3E3"/>
                                            <w:left w:val="single" w:sz="2" w:space="0" w:color="E3E3E3"/>
                                            <w:bottom w:val="single" w:sz="2" w:space="0" w:color="E3E3E3"/>
                                            <w:right w:val="single" w:sz="2" w:space="0" w:color="E3E3E3"/>
                                          </w:divBdr>
                                          <w:divsChild>
                                            <w:div w:id="51075953">
                                              <w:marLeft w:val="0"/>
                                              <w:marRight w:val="0"/>
                                              <w:marTop w:val="0"/>
                                              <w:marBottom w:val="0"/>
                                              <w:divBdr>
                                                <w:top w:val="single" w:sz="2" w:space="0" w:color="E3E3E3"/>
                                                <w:left w:val="single" w:sz="2" w:space="0" w:color="E3E3E3"/>
                                                <w:bottom w:val="single" w:sz="2" w:space="0" w:color="E3E3E3"/>
                                                <w:right w:val="single" w:sz="2" w:space="0" w:color="E3E3E3"/>
                                              </w:divBdr>
                                              <w:divsChild>
                                                <w:div w:id="1337927573">
                                                  <w:marLeft w:val="0"/>
                                                  <w:marRight w:val="0"/>
                                                  <w:marTop w:val="0"/>
                                                  <w:marBottom w:val="0"/>
                                                  <w:divBdr>
                                                    <w:top w:val="single" w:sz="2" w:space="0" w:color="E3E3E3"/>
                                                    <w:left w:val="single" w:sz="2" w:space="0" w:color="E3E3E3"/>
                                                    <w:bottom w:val="single" w:sz="2" w:space="0" w:color="E3E3E3"/>
                                                    <w:right w:val="single" w:sz="2" w:space="0" w:color="E3E3E3"/>
                                                  </w:divBdr>
                                                  <w:divsChild>
                                                    <w:div w:id="162642607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18098375">
      <w:bodyDiv w:val="1"/>
      <w:marLeft w:val="0"/>
      <w:marRight w:val="0"/>
      <w:marTop w:val="0"/>
      <w:marBottom w:val="0"/>
      <w:divBdr>
        <w:top w:val="none" w:sz="0" w:space="0" w:color="auto"/>
        <w:left w:val="none" w:sz="0" w:space="0" w:color="auto"/>
        <w:bottom w:val="none" w:sz="0" w:space="0" w:color="auto"/>
        <w:right w:val="none" w:sz="0" w:space="0" w:color="auto"/>
      </w:divBdr>
      <w:divsChild>
        <w:div w:id="1759860121">
          <w:marLeft w:val="0"/>
          <w:marRight w:val="0"/>
          <w:marTop w:val="0"/>
          <w:marBottom w:val="0"/>
          <w:divBdr>
            <w:top w:val="single" w:sz="2" w:space="0" w:color="E3E3E3"/>
            <w:left w:val="single" w:sz="2" w:space="0" w:color="E3E3E3"/>
            <w:bottom w:val="single" w:sz="2" w:space="0" w:color="E3E3E3"/>
            <w:right w:val="single" w:sz="2" w:space="0" w:color="E3E3E3"/>
          </w:divBdr>
          <w:divsChild>
            <w:div w:id="1988121628">
              <w:marLeft w:val="0"/>
              <w:marRight w:val="0"/>
              <w:marTop w:val="0"/>
              <w:marBottom w:val="0"/>
              <w:divBdr>
                <w:top w:val="single" w:sz="2" w:space="0" w:color="E3E3E3"/>
                <w:left w:val="single" w:sz="2" w:space="0" w:color="E3E3E3"/>
                <w:bottom w:val="single" w:sz="2" w:space="0" w:color="E3E3E3"/>
                <w:right w:val="single" w:sz="2" w:space="0" w:color="E3E3E3"/>
              </w:divBdr>
              <w:divsChild>
                <w:div w:id="1065107513">
                  <w:marLeft w:val="0"/>
                  <w:marRight w:val="0"/>
                  <w:marTop w:val="0"/>
                  <w:marBottom w:val="0"/>
                  <w:divBdr>
                    <w:top w:val="single" w:sz="2" w:space="0" w:color="E3E3E3"/>
                    <w:left w:val="single" w:sz="2" w:space="0" w:color="E3E3E3"/>
                    <w:bottom w:val="single" w:sz="2" w:space="0" w:color="E3E3E3"/>
                    <w:right w:val="single" w:sz="2" w:space="0" w:color="E3E3E3"/>
                  </w:divBdr>
                  <w:divsChild>
                    <w:div w:id="993025569">
                      <w:marLeft w:val="0"/>
                      <w:marRight w:val="0"/>
                      <w:marTop w:val="0"/>
                      <w:marBottom w:val="0"/>
                      <w:divBdr>
                        <w:top w:val="single" w:sz="2" w:space="0" w:color="E3E3E3"/>
                        <w:left w:val="single" w:sz="2" w:space="0" w:color="E3E3E3"/>
                        <w:bottom w:val="single" w:sz="2" w:space="0" w:color="E3E3E3"/>
                        <w:right w:val="single" w:sz="2" w:space="0" w:color="E3E3E3"/>
                      </w:divBdr>
                      <w:divsChild>
                        <w:div w:id="760563271">
                          <w:marLeft w:val="0"/>
                          <w:marRight w:val="0"/>
                          <w:marTop w:val="0"/>
                          <w:marBottom w:val="0"/>
                          <w:divBdr>
                            <w:top w:val="single" w:sz="2" w:space="0" w:color="E3E3E3"/>
                            <w:left w:val="single" w:sz="2" w:space="0" w:color="E3E3E3"/>
                            <w:bottom w:val="single" w:sz="2" w:space="0" w:color="E3E3E3"/>
                            <w:right w:val="single" w:sz="2" w:space="0" w:color="E3E3E3"/>
                          </w:divBdr>
                          <w:divsChild>
                            <w:div w:id="1370914045">
                              <w:marLeft w:val="0"/>
                              <w:marRight w:val="0"/>
                              <w:marTop w:val="0"/>
                              <w:marBottom w:val="0"/>
                              <w:divBdr>
                                <w:top w:val="single" w:sz="2" w:space="0" w:color="E3E3E3"/>
                                <w:left w:val="single" w:sz="2" w:space="0" w:color="E3E3E3"/>
                                <w:bottom w:val="single" w:sz="2" w:space="0" w:color="E3E3E3"/>
                                <w:right w:val="single" w:sz="2" w:space="0" w:color="E3E3E3"/>
                              </w:divBdr>
                              <w:divsChild>
                                <w:div w:id="662665390">
                                  <w:marLeft w:val="0"/>
                                  <w:marRight w:val="0"/>
                                  <w:marTop w:val="100"/>
                                  <w:marBottom w:val="100"/>
                                  <w:divBdr>
                                    <w:top w:val="single" w:sz="2" w:space="0" w:color="E3E3E3"/>
                                    <w:left w:val="single" w:sz="2" w:space="0" w:color="E3E3E3"/>
                                    <w:bottom w:val="single" w:sz="2" w:space="0" w:color="E3E3E3"/>
                                    <w:right w:val="single" w:sz="2" w:space="0" w:color="E3E3E3"/>
                                  </w:divBdr>
                                  <w:divsChild>
                                    <w:div w:id="1125852907">
                                      <w:marLeft w:val="0"/>
                                      <w:marRight w:val="0"/>
                                      <w:marTop w:val="0"/>
                                      <w:marBottom w:val="0"/>
                                      <w:divBdr>
                                        <w:top w:val="single" w:sz="2" w:space="0" w:color="E3E3E3"/>
                                        <w:left w:val="single" w:sz="2" w:space="0" w:color="E3E3E3"/>
                                        <w:bottom w:val="single" w:sz="2" w:space="0" w:color="E3E3E3"/>
                                        <w:right w:val="single" w:sz="2" w:space="0" w:color="E3E3E3"/>
                                      </w:divBdr>
                                      <w:divsChild>
                                        <w:div w:id="1578052846">
                                          <w:marLeft w:val="0"/>
                                          <w:marRight w:val="0"/>
                                          <w:marTop w:val="0"/>
                                          <w:marBottom w:val="0"/>
                                          <w:divBdr>
                                            <w:top w:val="single" w:sz="2" w:space="0" w:color="E3E3E3"/>
                                            <w:left w:val="single" w:sz="2" w:space="0" w:color="E3E3E3"/>
                                            <w:bottom w:val="single" w:sz="2" w:space="0" w:color="E3E3E3"/>
                                            <w:right w:val="single" w:sz="2" w:space="0" w:color="E3E3E3"/>
                                          </w:divBdr>
                                          <w:divsChild>
                                            <w:div w:id="1416124208">
                                              <w:marLeft w:val="0"/>
                                              <w:marRight w:val="0"/>
                                              <w:marTop w:val="0"/>
                                              <w:marBottom w:val="0"/>
                                              <w:divBdr>
                                                <w:top w:val="single" w:sz="2" w:space="0" w:color="E3E3E3"/>
                                                <w:left w:val="single" w:sz="2" w:space="0" w:color="E3E3E3"/>
                                                <w:bottom w:val="single" w:sz="2" w:space="0" w:color="E3E3E3"/>
                                                <w:right w:val="single" w:sz="2" w:space="0" w:color="E3E3E3"/>
                                              </w:divBdr>
                                              <w:divsChild>
                                                <w:div w:id="1687831529">
                                                  <w:marLeft w:val="0"/>
                                                  <w:marRight w:val="0"/>
                                                  <w:marTop w:val="0"/>
                                                  <w:marBottom w:val="0"/>
                                                  <w:divBdr>
                                                    <w:top w:val="single" w:sz="2" w:space="0" w:color="E3E3E3"/>
                                                    <w:left w:val="single" w:sz="2" w:space="0" w:color="E3E3E3"/>
                                                    <w:bottom w:val="single" w:sz="2" w:space="0" w:color="E3E3E3"/>
                                                    <w:right w:val="single" w:sz="2" w:space="0" w:color="E3E3E3"/>
                                                  </w:divBdr>
                                                  <w:divsChild>
                                                    <w:div w:id="17201550">
                                                      <w:marLeft w:val="0"/>
                                                      <w:marRight w:val="0"/>
                                                      <w:marTop w:val="0"/>
                                                      <w:marBottom w:val="0"/>
                                                      <w:divBdr>
                                                        <w:top w:val="single" w:sz="2" w:space="0" w:color="E3E3E3"/>
                                                        <w:left w:val="single" w:sz="2" w:space="0" w:color="E3E3E3"/>
                                                        <w:bottom w:val="single" w:sz="2" w:space="0" w:color="E3E3E3"/>
                                                        <w:right w:val="single" w:sz="2" w:space="0" w:color="E3E3E3"/>
                                                      </w:divBdr>
                                                      <w:divsChild>
                                                        <w:div w:id="213643872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39810444">
          <w:marLeft w:val="0"/>
          <w:marRight w:val="0"/>
          <w:marTop w:val="0"/>
          <w:marBottom w:val="0"/>
          <w:divBdr>
            <w:top w:val="none" w:sz="0" w:space="0" w:color="auto"/>
            <w:left w:val="none" w:sz="0" w:space="0" w:color="auto"/>
            <w:bottom w:val="none" w:sz="0" w:space="0" w:color="auto"/>
            <w:right w:val="none" w:sz="0" w:space="0" w:color="auto"/>
          </w:divBdr>
        </w:div>
      </w:divsChild>
    </w:div>
    <w:div w:id="1659965454">
      <w:bodyDiv w:val="1"/>
      <w:marLeft w:val="0"/>
      <w:marRight w:val="0"/>
      <w:marTop w:val="0"/>
      <w:marBottom w:val="0"/>
      <w:divBdr>
        <w:top w:val="none" w:sz="0" w:space="0" w:color="auto"/>
        <w:left w:val="none" w:sz="0" w:space="0" w:color="auto"/>
        <w:bottom w:val="none" w:sz="0" w:space="0" w:color="auto"/>
        <w:right w:val="none" w:sz="0" w:space="0" w:color="auto"/>
      </w:divBdr>
    </w:div>
    <w:div w:id="1675567677">
      <w:bodyDiv w:val="1"/>
      <w:marLeft w:val="0"/>
      <w:marRight w:val="0"/>
      <w:marTop w:val="0"/>
      <w:marBottom w:val="0"/>
      <w:divBdr>
        <w:top w:val="none" w:sz="0" w:space="0" w:color="auto"/>
        <w:left w:val="none" w:sz="0" w:space="0" w:color="auto"/>
        <w:bottom w:val="none" w:sz="0" w:space="0" w:color="auto"/>
        <w:right w:val="none" w:sz="0" w:space="0" w:color="auto"/>
      </w:divBdr>
      <w:divsChild>
        <w:div w:id="420953945">
          <w:marLeft w:val="0"/>
          <w:marRight w:val="0"/>
          <w:marTop w:val="0"/>
          <w:marBottom w:val="0"/>
          <w:divBdr>
            <w:top w:val="none" w:sz="0" w:space="0" w:color="auto"/>
            <w:left w:val="none" w:sz="0" w:space="0" w:color="auto"/>
            <w:bottom w:val="none" w:sz="0" w:space="0" w:color="auto"/>
            <w:right w:val="none" w:sz="0" w:space="0" w:color="auto"/>
          </w:divBdr>
        </w:div>
        <w:div w:id="1193765054">
          <w:marLeft w:val="0"/>
          <w:marRight w:val="0"/>
          <w:marTop w:val="0"/>
          <w:marBottom w:val="0"/>
          <w:divBdr>
            <w:top w:val="none" w:sz="0" w:space="0" w:color="auto"/>
            <w:left w:val="none" w:sz="0" w:space="0" w:color="auto"/>
            <w:bottom w:val="none" w:sz="0" w:space="0" w:color="auto"/>
            <w:right w:val="none" w:sz="0" w:space="0" w:color="auto"/>
          </w:divBdr>
        </w:div>
        <w:div w:id="1431926782">
          <w:marLeft w:val="0"/>
          <w:marRight w:val="0"/>
          <w:marTop w:val="0"/>
          <w:marBottom w:val="0"/>
          <w:divBdr>
            <w:top w:val="none" w:sz="0" w:space="0" w:color="auto"/>
            <w:left w:val="none" w:sz="0" w:space="0" w:color="auto"/>
            <w:bottom w:val="none" w:sz="0" w:space="0" w:color="auto"/>
            <w:right w:val="none" w:sz="0" w:space="0" w:color="auto"/>
          </w:divBdr>
        </w:div>
        <w:div w:id="1494877566">
          <w:marLeft w:val="0"/>
          <w:marRight w:val="0"/>
          <w:marTop w:val="0"/>
          <w:marBottom w:val="0"/>
          <w:divBdr>
            <w:top w:val="none" w:sz="0" w:space="0" w:color="auto"/>
            <w:left w:val="none" w:sz="0" w:space="0" w:color="auto"/>
            <w:bottom w:val="none" w:sz="0" w:space="0" w:color="auto"/>
            <w:right w:val="none" w:sz="0" w:space="0" w:color="auto"/>
          </w:divBdr>
        </w:div>
        <w:div w:id="1690787843">
          <w:marLeft w:val="0"/>
          <w:marRight w:val="0"/>
          <w:marTop w:val="0"/>
          <w:marBottom w:val="0"/>
          <w:divBdr>
            <w:top w:val="none" w:sz="0" w:space="0" w:color="auto"/>
            <w:left w:val="none" w:sz="0" w:space="0" w:color="auto"/>
            <w:bottom w:val="none" w:sz="0" w:space="0" w:color="auto"/>
            <w:right w:val="none" w:sz="0" w:space="0" w:color="auto"/>
          </w:divBdr>
        </w:div>
        <w:div w:id="2074815477">
          <w:marLeft w:val="0"/>
          <w:marRight w:val="0"/>
          <w:marTop w:val="0"/>
          <w:marBottom w:val="0"/>
          <w:divBdr>
            <w:top w:val="none" w:sz="0" w:space="0" w:color="auto"/>
            <w:left w:val="none" w:sz="0" w:space="0" w:color="auto"/>
            <w:bottom w:val="none" w:sz="0" w:space="0" w:color="auto"/>
            <w:right w:val="none" w:sz="0" w:space="0" w:color="auto"/>
          </w:divBdr>
        </w:div>
      </w:divsChild>
    </w:div>
    <w:div w:id="1793285669">
      <w:bodyDiv w:val="1"/>
      <w:marLeft w:val="0"/>
      <w:marRight w:val="0"/>
      <w:marTop w:val="0"/>
      <w:marBottom w:val="0"/>
      <w:divBdr>
        <w:top w:val="none" w:sz="0" w:space="0" w:color="auto"/>
        <w:left w:val="none" w:sz="0" w:space="0" w:color="auto"/>
        <w:bottom w:val="none" w:sz="0" w:space="0" w:color="auto"/>
        <w:right w:val="none" w:sz="0" w:space="0" w:color="auto"/>
      </w:divBdr>
      <w:divsChild>
        <w:div w:id="319384676">
          <w:marLeft w:val="0"/>
          <w:marRight w:val="0"/>
          <w:marTop w:val="0"/>
          <w:marBottom w:val="0"/>
          <w:divBdr>
            <w:top w:val="none" w:sz="0" w:space="0" w:color="auto"/>
            <w:left w:val="none" w:sz="0" w:space="0" w:color="auto"/>
            <w:bottom w:val="none" w:sz="0" w:space="0" w:color="auto"/>
            <w:right w:val="none" w:sz="0" w:space="0" w:color="auto"/>
          </w:divBdr>
        </w:div>
        <w:div w:id="1484348366">
          <w:marLeft w:val="0"/>
          <w:marRight w:val="0"/>
          <w:marTop w:val="0"/>
          <w:marBottom w:val="0"/>
          <w:divBdr>
            <w:top w:val="single" w:sz="2" w:space="0" w:color="E3E3E3"/>
            <w:left w:val="single" w:sz="2" w:space="0" w:color="E3E3E3"/>
            <w:bottom w:val="single" w:sz="2" w:space="0" w:color="E3E3E3"/>
            <w:right w:val="single" w:sz="2" w:space="0" w:color="E3E3E3"/>
          </w:divBdr>
          <w:divsChild>
            <w:div w:id="1305936745">
              <w:marLeft w:val="0"/>
              <w:marRight w:val="0"/>
              <w:marTop w:val="0"/>
              <w:marBottom w:val="0"/>
              <w:divBdr>
                <w:top w:val="single" w:sz="2" w:space="0" w:color="E3E3E3"/>
                <w:left w:val="single" w:sz="2" w:space="0" w:color="E3E3E3"/>
                <w:bottom w:val="single" w:sz="2" w:space="0" w:color="E3E3E3"/>
                <w:right w:val="single" w:sz="2" w:space="0" w:color="E3E3E3"/>
              </w:divBdr>
              <w:divsChild>
                <w:div w:id="1662001947">
                  <w:marLeft w:val="0"/>
                  <w:marRight w:val="0"/>
                  <w:marTop w:val="0"/>
                  <w:marBottom w:val="0"/>
                  <w:divBdr>
                    <w:top w:val="single" w:sz="2" w:space="0" w:color="E3E3E3"/>
                    <w:left w:val="single" w:sz="2" w:space="0" w:color="E3E3E3"/>
                    <w:bottom w:val="single" w:sz="2" w:space="0" w:color="E3E3E3"/>
                    <w:right w:val="single" w:sz="2" w:space="0" w:color="E3E3E3"/>
                  </w:divBdr>
                  <w:divsChild>
                    <w:div w:id="1373922307">
                      <w:marLeft w:val="0"/>
                      <w:marRight w:val="0"/>
                      <w:marTop w:val="0"/>
                      <w:marBottom w:val="0"/>
                      <w:divBdr>
                        <w:top w:val="single" w:sz="2" w:space="0" w:color="E3E3E3"/>
                        <w:left w:val="single" w:sz="2" w:space="0" w:color="E3E3E3"/>
                        <w:bottom w:val="single" w:sz="2" w:space="0" w:color="E3E3E3"/>
                        <w:right w:val="single" w:sz="2" w:space="0" w:color="E3E3E3"/>
                      </w:divBdr>
                      <w:divsChild>
                        <w:div w:id="32192148">
                          <w:marLeft w:val="0"/>
                          <w:marRight w:val="0"/>
                          <w:marTop w:val="0"/>
                          <w:marBottom w:val="0"/>
                          <w:divBdr>
                            <w:top w:val="single" w:sz="2" w:space="0" w:color="E3E3E3"/>
                            <w:left w:val="single" w:sz="2" w:space="0" w:color="E3E3E3"/>
                            <w:bottom w:val="single" w:sz="2" w:space="0" w:color="E3E3E3"/>
                            <w:right w:val="single" w:sz="2" w:space="0" w:color="E3E3E3"/>
                          </w:divBdr>
                          <w:divsChild>
                            <w:div w:id="287008411">
                              <w:marLeft w:val="0"/>
                              <w:marRight w:val="0"/>
                              <w:marTop w:val="0"/>
                              <w:marBottom w:val="0"/>
                              <w:divBdr>
                                <w:top w:val="single" w:sz="2" w:space="0" w:color="E3E3E3"/>
                                <w:left w:val="single" w:sz="2" w:space="0" w:color="E3E3E3"/>
                                <w:bottom w:val="single" w:sz="2" w:space="0" w:color="E3E3E3"/>
                                <w:right w:val="single" w:sz="2" w:space="0" w:color="E3E3E3"/>
                              </w:divBdr>
                              <w:divsChild>
                                <w:div w:id="997608577">
                                  <w:marLeft w:val="0"/>
                                  <w:marRight w:val="0"/>
                                  <w:marTop w:val="100"/>
                                  <w:marBottom w:val="100"/>
                                  <w:divBdr>
                                    <w:top w:val="single" w:sz="2" w:space="0" w:color="E3E3E3"/>
                                    <w:left w:val="single" w:sz="2" w:space="0" w:color="E3E3E3"/>
                                    <w:bottom w:val="single" w:sz="2" w:space="0" w:color="E3E3E3"/>
                                    <w:right w:val="single" w:sz="2" w:space="0" w:color="E3E3E3"/>
                                  </w:divBdr>
                                  <w:divsChild>
                                    <w:div w:id="523439834">
                                      <w:marLeft w:val="0"/>
                                      <w:marRight w:val="0"/>
                                      <w:marTop w:val="0"/>
                                      <w:marBottom w:val="0"/>
                                      <w:divBdr>
                                        <w:top w:val="single" w:sz="2" w:space="0" w:color="E3E3E3"/>
                                        <w:left w:val="single" w:sz="2" w:space="0" w:color="E3E3E3"/>
                                        <w:bottom w:val="single" w:sz="2" w:space="0" w:color="E3E3E3"/>
                                        <w:right w:val="single" w:sz="2" w:space="0" w:color="E3E3E3"/>
                                      </w:divBdr>
                                      <w:divsChild>
                                        <w:div w:id="34544469">
                                          <w:marLeft w:val="0"/>
                                          <w:marRight w:val="0"/>
                                          <w:marTop w:val="0"/>
                                          <w:marBottom w:val="0"/>
                                          <w:divBdr>
                                            <w:top w:val="single" w:sz="2" w:space="0" w:color="E3E3E3"/>
                                            <w:left w:val="single" w:sz="2" w:space="0" w:color="E3E3E3"/>
                                            <w:bottom w:val="single" w:sz="2" w:space="0" w:color="E3E3E3"/>
                                            <w:right w:val="single" w:sz="2" w:space="0" w:color="E3E3E3"/>
                                          </w:divBdr>
                                          <w:divsChild>
                                            <w:div w:id="1792481598">
                                              <w:marLeft w:val="0"/>
                                              <w:marRight w:val="0"/>
                                              <w:marTop w:val="0"/>
                                              <w:marBottom w:val="0"/>
                                              <w:divBdr>
                                                <w:top w:val="single" w:sz="2" w:space="0" w:color="E3E3E3"/>
                                                <w:left w:val="single" w:sz="2" w:space="0" w:color="E3E3E3"/>
                                                <w:bottom w:val="single" w:sz="2" w:space="0" w:color="E3E3E3"/>
                                                <w:right w:val="single" w:sz="2" w:space="0" w:color="E3E3E3"/>
                                              </w:divBdr>
                                              <w:divsChild>
                                                <w:div w:id="607398324">
                                                  <w:marLeft w:val="0"/>
                                                  <w:marRight w:val="0"/>
                                                  <w:marTop w:val="0"/>
                                                  <w:marBottom w:val="0"/>
                                                  <w:divBdr>
                                                    <w:top w:val="single" w:sz="2" w:space="0" w:color="E3E3E3"/>
                                                    <w:left w:val="single" w:sz="2" w:space="0" w:color="E3E3E3"/>
                                                    <w:bottom w:val="single" w:sz="2" w:space="0" w:color="E3E3E3"/>
                                                    <w:right w:val="single" w:sz="2" w:space="0" w:color="E3E3E3"/>
                                                  </w:divBdr>
                                                  <w:divsChild>
                                                    <w:div w:id="126556810">
                                                      <w:marLeft w:val="0"/>
                                                      <w:marRight w:val="0"/>
                                                      <w:marTop w:val="0"/>
                                                      <w:marBottom w:val="0"/>
                                                      <w:divBdr>
                                                        <w:top w:val="single" w:sz="2" w:space="0" w:color="E3E3E3"/>
                                                        <w:left w:val="single" w:sz="2" w:space="0" w:color="E3E3E3"/>
                                                        <w:bottom w:val="single" w:sz="2" w:space="0" w:color="E3E3E3"/>
                                                        <w:right w:val="single" w:sz="2" w:space="0" w:color="E3E3E3"/>
                                                      </w:divBdr>
                                                      <w:divsChild>
                                                        <w:div w:id="48150902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sChild>
    </w:div>
    <w:div w:id="1891721767">
      <w:bodyDiv w:val="1"/>
      <w:marLeft w:val="0"/>
      <w:marRight w:val="0"/>
      <w:marTop w:val="0"/>
      <w:marBottom w:val="0"/>
      <w:divBdr>
        <w:top w:val="none" w:sz="0" w:space="0" w:color="auto"/>
        <w:left w:val="none" w:sz="0" w:space="0" w:color="auto"/>
        <w:bottom w:val="none" w:sz="0" w:space="0" w:color="auto"/>
        <w:right w:val="none" w:sz="0" w:space="0" w:color="auto"/>
      </w:divBdr>
    </w:div>
    <w:div w:id="1897429836">
      <w:bodyDiv w:val="1"/>
      <w:marLeft w:val="0"/>
      <w:marRight w:val="0"/>
      <w:marTop w:val="0"/>
      <w:marBottom w:val="0"/>
      <w:divBdr>
        <w:top w:val="none" w:sz="0" w:space="0" w:color="auto"/>
        <w:left w:val="none" w:sz="0" w:space="0" w:color="auto"/>
        <w:bottom w:val="none" w:sz="0" w:space="0" w:color="auto"/>
        <w:right w:val="none" w:sz="0" w:space="0" w:color="auto"/>
      </w:divBdr>
      <w:divsChild>
        <w:div w:id="730081923">
          <w:marLeft w:val="0"/>
          <w:marRight w:val="0"/>
          <w:marTop w:val="0"/>
          <w:marBottom w:val="0"/>
          <w:divBdr>
            <w:top w:val="none" w:sz="0" w:space="0" w:color="auto"/>
            <w:left w:val="none" w:sz="0" w:space="0" w:color="auto"/>
            <w:bottom w:val="none" w:sz="0" w:space="0" w:color="auto"/>
            <w:right w:val="none" w:sz="0" w:space="0" w:color="auto"/>
          </w:divBdr>
        </w:div>
        <w:div w:id="1487282488">
          <w:marLeft w:val="0"/>
          <w:marRight w:val="0"/>
          <w:marTop w:val="0"/>
          <w:marBottom w:val="0"/>
          <w:divBdr>
            <w:top w:val="single" w:sz="2" w:space="0" w:color="E3E3E3"/>
            <w:left w:val="single" w:sz="2" w:space="0" w:color="E3E3E3"/>
            <w:bottom w:val="single" w:sz="2" w:space="0" w:color="E3E3E3"/>
            <w:right w:val="single" w:sz="2" w:space="0" w:color="E3E3E3"/>
          </w:divBdr>
          <w:divsChild>
            <w:div w:id="1253776281">
              <w:marLeft w:val="0"/>
              <w:marRight w:val="0"/>
              <w:marTop w:val="0"/>
              <w:marBottom w:val="0"/>
              <w:divBdr>
                <w:top w:val="single" w:sz="2" w:space="0" w:color="E3E3E3"/>
                <w:left w:val="single" w:sz="2" w:space="0" w:color="E3E3E3"/>
                <w:bottom w:val="single" w:sz="2" w:space="0" w:color="E3E3E3"/>
                <w:right w:val="single" w:sz="2" w:space="0" w:color="E3E3E3"/>
              </w:divBdr>
              <w:divsChild>
                <w:div w:id="2036996590">
                  <w:marLeft w:val="0"/>
                  <w:marRight w:val="0"/>
                  <w:marTop w:val="0"/>
                  <w:marBottom w:val="0"/>
                  <w:divBdr>
                    <w:top w:val="single" w:sz="2" w:space="0" w:color="E3E3E3"/>
                    <w:left w:val="single" w:sz="2" w:space="0" w:color="E3E3E3"/>
                    <w:bottom w:val="single" w:sz="2" w:space="0" w:color="E3E3E3"/>
                    <w:right w:val="single" w:sz="2" w:space="0" w:color="E3E3E3"/>
                  </w:divBdr>
                  <w:divsChild>
                    <w:div w:id="168637133">
                      <w:marLeft w:val="0"/>
                      <w:marRight w:val="0"/>
                      <w:marTop w:val="0"/>
                      <w:marBottom w:val="0"/>
                      <w:divBdr>
                        <w:top w:val="single" w:sz="2" w:space="0" w:color="E3E3E3"/>
                        <w:left w:val="single" w:sz="2" w:space="0" w:color="E3E3E3"/>
                        <w:bottom w:val="single" w:sz="2" w:space="0" w:color="E3E3E3"/>
                        <w:right w:val="single" w:sz="2" w:space="0" w:color="E3E3E3"/>
                      </w:divBdr>
                      <w:divsChild>
                        <w:div w:id="1558399792">
                          <w:marLeft w:val="0"/>
                          <w:marRight w:val="0"/>
                          <w:marTop w:val="0"/>
                          <w:marBottom w:val="0"/>
                          <w:divBdr>
                            <w:top w:val="single" w:sz="2" w:space="0" w:color="E3E3E3"/>
                            <w:left w:val="single" w:sz="2" w:space="0" w:color="E3E3E3"/>
                            <w:bottom w:val="single" w:sz="2" w:space="0" w:color="E3E3E3"/>
                            <w:right w:val="single" w:sz="2" w:space="0" w:color="E3E3E3"/>
                          </w:divBdr>
                          <w:divsChild>
                            <w:div w:id="2054500328">
                              <w:marLeft w:val="0"/>
                              <w:marRight w:val="0"/>
                              <w:marTop w:val="100"/>
                              <w:marBottom w:val="100"/>
                              <w:divBdr>
                                <w:top w:val="single" w:sz="2" w:space="0" w:color="E3E3E3"/>
                                <w:left w:val="single" w:sz="2" w:space="0" w:color="E3E3E3"/>
                                <w:bottom w:val="single" w:sz="2" w:space="0" w:color="E3E3E3"/>
                                <w:right w:val="single" w:sz="2" w:space="0" w:color="E3E3E3"/>
                              </w:divBdr>
                              <w:divsChild>
                                <w:div w:id="227963281">
                                  <w:marLeft w:val="0"/>
                                  <w:marRight w:val="0"/>
                                  <w:marTop w:val="0"/>
                                  <w:marBottom w:val="0"/>
                                  <w:divBdr>
                                    <w:top w:val="single" w:sz="2" w:space="0" w:color="E3E3E3"/>
                                    <w:left w:val="single" w:sz="2" w:space="0" w:color="E3E3E3"/>
                                    <w:bottom w:val="single" w:sz="2" w:space="0" w:color="E3E3E3"/>
                                    <w:right w:val="single" w:sz="2" w:space="0" w:color="E3E3E3"/>
                                  </w:divBdr>
                                  <w:divsChild>
                                    <w:div w:id="217785377">
                                      <w:marLeft w:val="0"/>
                                      <w:marRight w:val="0"/>
                                      <w:marTop w:val="0"/>
                                      <w:marBottom w:val="0"/>
                                      <w:divBdr>
                                        <w:top w:val="single" w:sz="2" w:space="0" w:color="E3E3E3"/>
                                        <w:left w:val="single" w:sz="2" w:space="0" w:color="E3E3E3"/>
                                        <w:bottom w:val="single" w:sz="2" w:space="0" w:color="E3E3E3"/>
                                        <w:right w:val="single" w:sz="2" w:space="0" w:color="E3E3E3"/>
                                      </w:divBdr>
                                      <w:divsChild>
                                        <w:div w:id="437022504">
                                          <w:marLeft w:val="0"/>
                                          <w:marRight w:val="0"/>
                                          <w:marTop w:val="0"/>
                                          <w:marBottom w:val="0"/>
                                          <w:divBdr>
                                            <w:top w:val="single" w:sz="2" w:space="0" w:color="E3E3E3"/>
                                            <w:left w:val="single" w:sz="2" w:space="0" w:color="E3E3E3"/>
                                            <w:bottom w:val="single" w:sz="2" w:space="0" w:color="E3E3E3"/>
                                            <w:right w:val="single" w:sz="2" w:space="0" w:color="E3E3E3"/>
                                          </w:divBdr>
                                          <w:divsChild>
                                            <w:div w:id="1666201194">
                                              <w:marLeft w:val="0"/>
                                              <w:marRight w:val="0"/>
                                              <w:marTop w:val="0"/>
                                              <w:marBottom w:val="0"/>
                                              <w:divBdr>
                                                <w:top w:val="single" w:sz="2" w:space="0" w:color="E3E3E3"/>
                                                <w:left w:val="single" w:sz="2" w:space="0" w:color="E3E3E3"/>
                                                <w:bottom w:val="single" w:sz="2" w:space="0" w:color="E3E3E3"/>
                                                <w:right w:val="single" w:sz="2" w:space="0" w:color="E3E3E3"/>
                                              </w:divBdr>
                                              <w:divsChild>
                                                <w:div w:id="51582800">
                                                  <w:marLeft w:val="0"/>
                                                  <w:marRight w:val="0"/>
                                                  <w:marTop w:val="0"/>
                                                  <w:marBottom w:val="0"/>
                                                  <w:divBdr>
                                                    <w:top w:val="single" w:sz="2" w:space="0" w:color="E3E3E3"/>
                                                    <w:left w:val="single" w:sz="2" w:space="0" w:color="E3E3E3"/>
                                                    <w:bottom w:val="single" w:sz="2" w:space="0" w:color="E3E3E3"/>
                                                    <w:right w:val="single" w:sz="2" w:space="0" w:color="E3E3E3"/>
                                                  </w:divBdr>
                                                  <w:divsChild>
                                                    <w:div w:id="17491878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941062076">
      <w:bodyDiv w:val="1"/>
      <w:marLeft w:val="0"/>
      <w:marRight w:val="0"/>
      <w:marTop w:val="0"/>
      <w:marBottom w:val="0"/>
      <w:divBdr>
        <w:top w:val="none" w:sz="0" w:space="0" w:color="auto"/>
        <w:left w:val="none" w:sz="0" w:space="0" w:color="auto"/>
        <w:bottom w:val="none" w:sz="0" w:space="0" w:color="auto"/>
        <w:right w:val="none" w:sz="0" w:space="0" w:color="auto"/>
      </w:divBdr>
      <w:divsChild>
        <w:div w:id="228620404">
          <w:marLeft w:val="0"/>
          <w:marRight w:val="0"/>
          <w:marTop w:val="0"/>
          <w:marBottom w:val="0"/>
          <w:divBdr>
            <w:top w:val="single" w:sz="2" w:space="0" w:color="E3E3E3"/>
            <w:left w:val="single" w:sz="2" w:space="0" w:color="E3E3E3"/>
            <w:bottom w:val="single" w:sz="2" w:space="0" w:color="E3E3E3"/>
            <w:right w:val="single" w:sz="2" w:space="0" w:color="E3E3E3"/>
          </w:divBdr>
          <w:divsChild>
            <w:div w:id="721514514">
              <w:marLeft w:val="0"/>
              <w:marRight w:val="0"/>
              <w:marTop w:val="0"/>
              <w:marBottom w:val="0"/>
              <w:divBdr>
                <w:top w:val="single" w:sz="2" w:space="0" w:color="E3E3E3"/>
                <w:left w:val="single" w:sz="2" w:space="0" w:color="E3E3E3"/>
                <w:bottom w:val="single" w:sz="2" w:space="0" w:color="E3E3E3"/>
                <w:right w:val="single" w:sz="2" w:space="0" w:color="E3E3E3"/>
              </w:divBdr>
              <w:divsChild>
                <w:div w:id="34351565">
                  <w:marLeft w:val="0"/>
                  <w:marRight w:val="0"/>
                  <w:marTop w:val="0"/>
                  <w:marBottom w:val="0"/>
                  <w:divBdr>
                    <w:top w:val="single" w:sz="2" w:space="0" w:color="E3E3E3"/>
                    <w:left w:val="single" w:sz="2" w:space="0" w:color="E3E3E3"/>
                    <w:bottom w:val="single" w:sz="2" w:space="0" w:color="E3E3E3"/>
                    <w:right w:val="single" w:sz="2" w:space="0" w:color="E3E3E3"/>
                  </w:divBdr>
                  <w:divsChild>
                    <w:div w:id="784814943">
                      <w:marLeft w:val="0"/>
                      <w:marRight w:val="0"/>
                      <w:marTop w:val="0"/>
                      <w:marBottom w:val="0"/>
                      <w:divBdr>
                        <w:top w:val="single" w:sz="2" w:space="0" w:color="E3E3E3"/>
                        <w:left w:val="single" w:sz="2" w:space="0" w:color="E3E3E3"/>
                        <w:bottom w:val="single" w:sz="2" w:space="0" w:color="E3E3E3"/>
                        <w:right w:val="single" w:sz="2" w:space="0" w:color="E3E3E3"/>
                      </w:divBdr>
                      <w:divsChild>
                        <w:div w:id="815149070">
                          <w:marLeft w:val="0"/>
                          <w:marRight w:val="0"/>
                          <w:marTop w:val="0"/>
                          <w:marBottom w:val="0"/>
                          <w:divBdr>
                            <w:top w:val="single" w:sz="2" w:space="0" w:color="E3E3E3"/>
                            <w:left w:val="single" w:sz="2" w:space="0" w:color="E3E3E3"/>
                            <w:bottom w:val="single" w:sz="2" w:space="0" w:color="E3E3E3"/>
                            <w:right w:val="single" w:sz="2" w:space="0" w:color="E3E3E3"/>
                          </w:divBdr>
                          <w:divsChild>
                            <w:div w:id="1647005923">
                              <w:marLeft w:val="0"/>
                              <w:marRight w:val="0"/>
                              <w:marTop w:val="100"/>
                              <w:marBottom w:val="100"/>
                              <w:divBdr>
                                <w:top w:val="single" w:sz="2" w:space="0" w:color="E3E3E3"/>
                                <w:left w:val="single" w:sz="2" w:space="0" w:color="E3E3E3"/>
                                <w:bottom w:val="single" w:sz="2" w:space="0" w:color="E3E3E3"/>
                                <w:right w:val="single" w:sz="2" w:space="0" w:color="E3E3E3"/>
                              </w:divBdr>
                              <w:divsChild>
                                <w:div w:id="1100875469">
                                  <w:marLeft w:val="0"/>
                                  <w:marRight w:val="0"/>
                                  <w:marTop w:val="0"/>
                                  <w:marBottom w:val="0"/>
                                  <w:divBdr>
                                    <w:top w:val="single" w:sz="2" w:space="0" w:color="E3E3E3"/>
                                    <w:left w:val="single" w:sz="2" w:space="0" w:color="E3E3E3"/>
                                    <w:bottom w:val="single" w:sz="2" w:space="0" w:color="E3E3E3"/>
                                    <w:right w:val="single" w:sz="2" w:space="0" w:color="E3E3E3"/>
                                  </w:divBdr>
                                  <w:divsChild>
                                    <w:div w:id="1902517705">
                                      <w:marLeft w:val="0"/>
                                      <w:marRight w:val="0"/>
                                      <w:marTop w:val="0"/>
                                      <w:marBottom w:val="0"/>
                                      <w:divBdr>
                                        <w:top w:val="single" w:sz="2" w:space="0" w:color="E3E3E3"/>
                                        <w:left w:val="single" w:sz="2" w:space="0" w:color="E3E3E3"/>
                                        <w:bottom w:val="single" w:sz="2" w:space="0" w:color="E3E3E3"/>
                                        <w:right w:val="single" w:sz="2" w:space="0" w:color="E3E3E3"/>
                                      </w:divBdr>
                                      <w:divsChild>
                                        <w:div w:id="332684547">
                                          <w:marLeft w:val="0"/>
                                          <w:marRight w:val="0"/>
                                          <w:marTop w:val="0"/>
                                          <w:marBottom w:val="0"/>
                                          <w:divBdr>
                                            <w:top w:val="single" w:sz="2" w:space="0" w:color="E3E3E3"/>
                                            <w:left w:val="single" w:sz="2" w:space="0" w:color="E3E3E3"/>
                                            <w:bottom w:val="single" w:sz="2" w:space="0" w:color="E3E3E3"/>
                                            <w:right w:val="single" w:sz="2" w:space="0" w:color="E3E3E3"/>
                                          </w:divBdr>
                                          <w:divsChild>
                                            <w:div w:id="1806311563">
                                              <w:marLeft w:val="0"/>
                                              <w:marRight w:val="0"/>
                                              <w:marTop w:val="0"/>
                                              <w:marBottom w:val="0"/>
                                              <w:divBdr>
                                                <w:top w:val="single" w:sz="2" w:space="0" w:color="E3E3E3"/>
                                                <w:left w:val="single" w:sz="2" w:space="0" w:color="E3E3E3"/>
                                                <w:bottom w:val="single" w:sz="2" w:space="0" w:color="E3E3E3"/>
                                                <w:right w:val="single" w:sz="2" w:space="0" w:color="E3E3E3"/>
                                              </w:divBdr>
                                              <w:divsChild>
                                                <w:div w:id="628517184">
                                                  <w:marLeft w:val="0"/>
                                                  <w:marRight w:val="0"/>
                                                  <w:marTop w:val="0"/>
                                                  <w:marBottom w:val="0"/>
                                                  <w:divBdr>
                                                    <w:top w:val="single" w:sz="2" w:space="0" w:color="E3E3E3"/>
                                                    <w:left w:val="single" w:sz="2" w:space="0" w:color="E3E3E3"/>
                                                    <w:bottom w:val="single" w:sz="2" w:space="0" w:color="E3E3E3"/>
                                                    <w:right w:val="single" w:sz="2" w:space="0" w:color="E3E3E3"/>
                                                  </w:divBdr>
                                                  <w:divsChild>
                                                    <w:div w:id="121152865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552040002">
          <w:marLeft w:val="0"/>
          <w:marRight w:val="0"/>
          <w:marTop w:val="0"/>
          <w:marBottom w:val="0"/>
          <w:divBdr>
            <w:top w:val="none" w:sz="0" w:space="0" w:color="auto"/>
            <w:left w:val="none" w:sz="0" w:space="0" w:color="auto"/>
            <w:bottom w:val="none" w:sz="0" w:space="0" w:color="auto"/>
            <w:right w:val="none" w:sz="0" w:space="0" w:color="auto"/>
          </w:divBdr>
        </w:div>
      </w:divsChild>
    </w:div>
    <w:div w:id="1959023276">
      <w:bodyDiv w:val="1"/>
      <w:marLeft w:val="0"/>
      <w:marRight w:val="0"/>
      <w:marTop w:val="0"/>
      <w:marBottom w:val="0"/>
      <w:divBdr>
        <w:top w:val="none" w:sz="0" w:space="0" w:color="auto"/>
        <w:left w:val="none" w:sz="0" w:space="0" w:color="auto"/>
        <w:bottom w:val="none" w:sz="0" w:space="0" w:color="auto"/>
        <w:right w:val="none" w:sz="0" w:space="0" w:color="auto"/>
      </w:divBdr>
    </w:div>
    <w:div w:id="208070948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A7296E5-F988-42B1-AA28-33EB255950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852</TotalTime>
  <Pages>36</Pages>
  <Words>64322</Words>
  <Characters>379504</Characters>
  <Application>Microsoft Office Word</Application>
  <DocSecurity>0</DocSecurity>
  <Lines>3162</Lines>
  <Paragraphs>885</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442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Štěpán Brabec</dc:creator>
  <cp:keywords/>
  <dc:description/>
  <cp:lastModifiedBy>Štěpán Brabec</cp:lastModifiedBy>
  <cp:revision>339</cp:revision>
  <cp:lastPrinted>2024-04-16T10:00:00Z</cp:lastPrinted>
  <dcterms:created xsi:type="dcterms:W3CDTF">2023-10-31T12:19:00Z</dcterms:created>
  <dcterms:modified xsi:type="dcterms:W3CDTF">2024-04-16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eLZf771Y"/&gt;&lt;style id="http://www.zotero.org/styles/iso690-author-date-cs" hasBibliography="1" bibliographyStyleHasBeenSet="1"/&gt;&lt;prefs&gt;&lt;pref name="fieldType" value="Field"/&gt;&lt;/prefs&gt;&lt;/data&gt;</vt:lpwstr>
  </property>
</Properties>
</file>